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F56A4" w14:textId="77777777" w:rsidR="00B52C13" w:rsidRPr="00B52C13" w:rsidRDefault="00B52C13" w:rsidP="00B52C13">
      <w:pPr>
        <w:ind w:right="49"/>
        <w:rPr>
          <w:b/>
          <w:bCs/>
          <w:sz w:val="36"/>
          <w:szCs w:val="32"/>
        </w:rPr>
      </w:pPr>
      <w:r w:rsidRPr="00B52C13">
        <w:rPr>
          <w:b/>
          <w:bCs/>
          <w:sz w:val="36"/>
          <w:szCs w:val="32"/>
        </w:rPr>
        <w:t>Empaques sostenibles en comida rápida: Un estudio sobre preferencias en la comunidad universitaria</w:t>
      </w:r>
    </w:p>
    <w:p w14:paraId="6C0BAF16" w14:textId="77777777" w:rsidR="00B52C13" w:rsidRPr="00B52C13" w:rsidRDefault="00B52C13" w:rsidP="00B52C13">
      <w:pPr>
        <w:pStyle w:val="Default"/>
        <w:ind w:right="49"/>
        <w:rPr>
          <w:rFonts w:eastAsia="Times New Roman"/>
          <w:b/>
          <w:color w:val="auto"/>
          <w:sz w:val="20"/>
          <w:szCs w:val="20"/>
          <w:lang w:eastAsia="es-ES_tradnl"/>
        </w:rPr>
      </w:pPr>
      <w:r w:rsidRPr="00B52C13">
        <w:rPr>
          <w:rFonts w:eastAsia="Times New Roman"/>
          <w:b/>
          <w:color w:val="auto"/>
          <w:sz w:val="20"/>
          <w:szCs w:val="20"/>
          <w:lang w:eastAsia="es-ES_tradnl"/>
        </w:rPr>
        <w:t>Sustainable packaging in fast food: A study on preferences in the university community</w:t>
      </w:r>
    </w:p>
    <w:p w14:paraId="1748D335" w14:textId="77777777" w:rsidR="0011536A" w:rsidRPr="00F86C95" w:rsidRDefault="0011536A">
      <w:pPr>
        <w:ind w:right="49"/>
        <w:rPr>
          <w:b/>
          <w:bCs/>
          <w:sz w:val="20"/>
          <w:szCs w:val="20"/>
          <w:lang w:val="en-US"/>
        </w:rPr>
      </w:pPr>
    </w:p>
    <w:p w14:paraId="7F22667E" w14:textId="4D1C67EB" w:rsidR="00B52C13" w:rsidRPr="00D435C9" w:rsidRDefault="00B52C13" w:rsidP="00044A29">
      <w:pPr>
        <w:ind w:right="49"/>
        <w:rPr>
          <w:b/>
          <w:bCs/>
          <w:sz w:val="20"/>
          <w:szCs w:val="20"/>
          <w:lang w:val="es-MX"/>
        </w:rPr>
      </w:pPr>
      <w:r w:rsidRPr="00B52C13">
        <w:rPr>
          <w:b/>
          <w:bCs/>
          <w:sz w:val="20"/>
          <w:szCs w:val="20"/>
          <w:lang w:val="es-MX"/>
        </w:rPr>
        <w:t>Jenny Marlene Maldonado Castro</w:t>
      </w:r>
      <w:r w:rsidR="00D435C9">
        <w:rPr>
          <w:b/>
          <w:bCs/>
          <w:sz w:val="20"/>
          <w:szCs w:val="20"/>
          <w:lang w:val="es-MX"/>
        </w:rPr>
        <w:t xml:space="preserve"> </w:t>
      </w:r>
    </w:p>
    <w:p w14:paraId="0844179F" w14:textId="7A66156A" w:rsidR="00D435C9" w:rsidRDefault="00B52C13" w:rsidP="00012468">
      <w:pPr>
        <w:ind w:right="49"/>
        <w:rPr>
          <w:b/>
          <w:bCs/>
          <w:sz w:val="20"/>
          <w:szCs w:val="20"/>
          <w:lang w:val="es-MX"/>
        </w:rPr>
      </w:pPr>
      <w:r w:rsidRPr="00B52C13">
        <w:rPr>
          <w:b/>
          <w:bCs/>
          <w:sz w:val="20"/>
          <w:szCs w:val="20"/>
          <w:lang w:val="es-MX"/>
        </w:rPr>
        <w:t>Cristina de la Nube Vicuña Pino</w:t>
      </w:r>
    </w:p>
    <w:p w14:paraId="0A96F2C3" w14:textId="61668873" w:rsidR="00D435C9" w:rsidRDefault="00B52C13" w:rsidP="00012468">
      <w:pPr>
        <w:ind w:right="49"/>
        <w:rPr>
          <w:b/>
          <w:bCs/>
          <w:sz w:val="20"/>
          <w:szCs w:val="20"/>
          <w:lang w:val="es-MX"/>
        </w:rPr>
      </w:pPr>
      <w:r w:rsidRPr="00B52C13">
        <w:rPr>
          <w:b/>
          <w:bCs/>
          <w:sz w:val="20"/>
          <w:szCs w:val="20"/>
          <w:lang w:val="es-MX"/>
        </w:rPr>
        <w:t>Mariela Susana Andrade Arias</w:t>
      </w:r>
    </w:p>
    <w:p w14:paraId="1C713481" w14:textId="77777777" w:rsidR="00B52C13" w:rsidRDefault="00B52C13" w:rsidP="00012468">
      <w:pPr>
        <w:ind w:right="49"/>
        <w:rPr>
          <w:b/>
          <w:bCs/>
          <w:sz w:val="20"/>
          <w:szCs w:val="20"/>
          <w:lang w:val="es-MX"/>
        </w:rPr>
      </w:pPr>
      <w:r w:rsidRPr="00B52C13">
        <w:rPr>
          <w:b/>
          <w:bCs/>
          <w:sz w:val="20"/>
          <w:szCs w:val="20"/>
          <w:lang w:val="es-MX"/>
        </w:rPr>
        <w:t>Nuvia Aurora Zambrano Barros</w:t>
      </w:r>
      <w:r w:rsidRPr="00F86C95">
        <w:rPr>
          <w:b/>
          <w:bCs/>
          <w:sz w:val="20"/>
          <w:szCs w:val="20"/>
          <w:lang w:val="es-MX"/>
        </w:rPr>
        <w:t xml:space="preserve"> </w:t>
      </w:r>
    </w:p>
    <w:p w14:paraId="3DF80837" w14:textId="77777777" w:rsidR="00012468" w:rsidRPr="00097D32" w:rsidRDefault="00012468">
      <w:pPr>
        <w:ind w:right="49"/>
        <w:rPr>
          <w:b/>
          <w:bCs/>
          <w:sz w:val="20"/>
          <w:szCs w:val="20"/>
        </w:rPr>
      </w:pPr>
    </w:p>
    <w:p w14:paraId="6F5FFE2B" w14:textId="77777777" w:rsidR="001808A0" w:rsidRPr="00097D32" w:rsidRDefault="00F86C95">
      <w:pPr>
        <w:ind w:right="49"/>
        <w:rPr>
          <w:sz w:val="18"/>
          <w:szCs w:val="18"/>
        </w:rPr>
      </w:pPr>
      <w:r w:rsidRPr="00F86C95">
        <w:rPr>
          <w:noProof/>
          <w:sz w:val="18"/>
          <w:szCs w:val="18"/>
          <w:lang w:eastAsia="es-EC"/>
        </w:rPr>
        <mc:AlternateContent>
          <mc:Choice Requires="wps">
            <w:drawing>
              <wp:anchor distT="0" distB="0" distL="114300" distR="114300" simplePos="0" relativeHeight="251659264" behindDoc="0" locked="0" layoutInCell="1" allowOverlap="1" wp14:anchorId="5BBCE139" wp14:editId="78192EE1">
                <wp:simplePos x="0" y="0"/>
                <wp:positionH relativeFrom="column">
                  <wp:posOffset>3380</wp:posOffset>
                </wp:positionH>
                <wp:positionV relativeFrom="paragraph">
                  <wp:posOffset>58867</wp:posOffset>
                </wp:positionV>
                <wp:extent cx="4082603" cy="0"/>
                <wp:effectExtent l="0" t="12700" r="19685" b="12700"/>
                <wp:wrapNone/>
                <wp:docPr id="2" name="Conector recto 2"/>
                <wp:cNvGraphicFramePr/>
                <a:graphic xmlns:a="http://schemas.openxmlformats.org/drawingml/2006/main">
                  <a:graphicData uri="http://schemas.microsoft.com/office/word/2010/wordprocessingShape">
                    <wps:wsp>
                      <wps:cNvCnPr/>
                      <wps:spPr>
                        <a:xfrm>
                          <a:off x="0" y="0"/>
                          <a:ext cx="4082603" cy="0"/>
                        </a:xfrm>
                        <a:prstGeom prst="line">
                          <a:avLst/>
                        </a:prstGeom>
                        <a:ln w="28575">
                          <a:solidFill>
                            <a:schemeClr val="accent6">
                              <a:lumMod val="50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w:pict>
              <v:line id="Conector recto 2" style="position:absolute;z-index:251659264;visibility:visible;mso-wrap-style:square;mso-wrap-distance-left:9pt;mso-wrap-distance-top:0;mso-wrap-distance-right:9pt;mso-wrap-distance-bottom:0;mso-position-horizontal:absolute;mso-position-horizontal-relative:text;mso-position-vertical:absolute;mso-position-vertical-relative:text" o:spid="_x0000_s1026" strokecolor="#375623 [1609]" strokeweigh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" from=".25pt,4.65pt" to="321.7pt,4.65pt" w14:anchorId="39A5FB4A">
                <v:stroke joinstyle="miter"/>
              </v:line>
            </w:pict>
          </mc:Fallback>
        </mc:AlternateContent>
      </w:r>
    </w:p>
    <w:p w14:paraId="50A6AFCE" w14:textId="77777777" w:rsidR="001808A0" w:rsidRPr="00D435C9" w:rsidRDefault="00F86C95">
      <w:pPr>
        <w:ind w:right="49"/>
        <w:jc w:val="both"/>
        <w:rPr>
          <w:b/>
          <w:lang w:val="en-US"/>
        </w:rPr>
      </w:pPr>
      <w:r w:rsidRPr="00D435C9">
        <w:rPr>
          <w:b/>
          <w:lang w:val="en-US"/>
        </w:rPr>
        <w:t>Abstract</w:t>
      </w:r>
    </w:p>
    <w:p w14:paraId="25B3592A" w14:textId="77777777" w:rsidR="00B52C13" w:rsidRPr="00CC0750" w:rsidRDefault="00B52C13" w:rsidP="00B52C13">
      <w:pPr>
        <w:jc w:val="both"/>
        <w:rPr>
          <w:lang w:val="en-US"/>
        </w:rPr>
      </w:pPr>
      <w:r w:rsidRPr="00CC0750">
        <w:rPr>
          <w:lang w:val="en-US"/>
        </w:rPr>
        <w:t>Sustainability is currently a central issue in our society. Today, consumers are much more aware of the environmental impact of their purchasing decisions compared to more than five years ago, when traditional packaging, mainly made of plastic, predominated. Environmental damage is real and cannot be ignored. In this context of growing awareness about sustainability, ecological packaging has acquired significant relevance. This research focuses on empirically analyzing how affection towards the environment and ecological knowledge influence green purchasing behavior, especially among young people. Through an online survey, aimed at university students between 18 and 44 years old, the level of knowledge, commitment, barriers and general perception of consumers regarding ecological packaging has been evaluated. The results obtained offer a detailed view of how these factors affect young people's purchasing decisions and how perceptions of sustainability can influence their preference for products with ecological packaging. The study seeks to provide valuable data on the current trends and attitudes of young people towards more sustainable consumption practices. By better understanding these dynamics, you can encourage the adoption of green packaging and support companies that are committed to reducing their environmental impact.</w:t>
      </w:r>
    </w:p>
    <w:p w14:paraId="6C70663D" w14:textId="77777777" w:rsidR="00B52C13" w:rsidRDefault="00B52C13" w:rsidP="00B52C13">
      <w:pPr>
        <w:jc w:val="both"/>
        <w:rPr>
          <w:b/>
          <w:bCs/>
          <w:lang w:val="en-US"/>
        </w:rPr>
      </w:pPr>
    </w:p>
    <w:p w14:paraId="2F0F2507" w14:textId="77777777" w:rsidR="00B52C13" w:rsidRPr="00CC0750" w:rsidRDefault="00B52C13" w:rsidP="00B52C13">
      <w:pPr>
        <w:jc w:val="both"/>
        <w:rPr>
          <w:lang w:val="en-US"/>
        </w:rPr>
      </w:pPr>
      <w:r w:rsidRPr="00CC0750">
        <w:rPr>
          <w:b/>
          <w:bCs/>
          <w:lang w:val="en-US"/>
        </w:rPr>
        <w:t>Keywords:</w:t>
      </w:r>
      <w:r w:rsidRPr="00CC0750">
        <w:rPr>
          <w:lang w:val="en-US"/>
        </w:rPr>
        <w:t xml:space="preserve"> green marketing; ecological packaging; sustainability; purchasing behavior, perceptions</w:t>
      </w:r>
    </w:p>
    <w:p w14:paraId="730C428D" w14:textId="77777777" w:rsidR="00B52C13" w:rsidRPr="00CC0750" w:rsidRDefault="00B52C13" w:rsidP="00B52C13">
      <w:pPr>
        <w:jc w:val="both"/>
        <w:rPr>
          <w:lang w:val="en-US"/>
        </w:rPr>
      </w:pPr>
    </w:p>
    <w:p w14:paraId="3862003A" w14:textId="77777777" w:rsidR="000313EE" w:rsidRDefault="000313EE" w:rsidP="001740E1">
      <w:pPr>
        <w:jc w:val="both"/>
        <w:rPr>
          <w:lang w:val="en-US"/>
        </w:rPr>
      </w:pPr>
    </w:p>
    <w:p w14:paraId="51AC90D4" w14:textId="77777777" w:rsidR="00044A29" w:rsidRDefault="00044A29" w:rsidP="001740E1">
      <w:pPr>
        <w:jc w:val="both"/>
        <w:rPr>
          <w:lang w:val="en-US"/>
        </w:rPr>
      </w:pPr>
    </w:p>
    <w:p w14:paraId="11001518" w14:textId="77777777" w:rsidR="00044A29" w:rsidRPr="00B52C13" w:rsidRDefault="00044A29" w:rsidP="001740E1">
      <w:pPr>
        <w:jc w:val="both"/>
        <w:rPr>
          <w:lang w:val="en-US"/>
        </w:rPr>
      </w:pPr>
    </w:p>
    <w:p w14:paraId="22AF8538" w14:textId="77777777" w:rsidR="0011536A" w:rsidRPr="00F86C95" w:rsidRDefault="0011536A" w:rsidP="00012468">
      <w:pPr>
        <w:ind w:right="49"/>
        <w:jc w:val="both"/>
        <w:rPr>
          <w:b/>
        </w:rPr>
      </w:pPr>
      <w:r w:rsidRPr="00F86C95">
        <w:rPr>
          <w:b/>
        </w:rPr>
        <w:lastRenderedPageBreak/>
        <w:t>Resumen</w:t>
      </w:r>
    </w:p>
    <w:p w14:paraId="42966825" w14:textId="77777777" w:rsidR="00616EFA" w:rsidRPr="00F86C95" w:rsidRDefault="00616EFA" w:rsidP="00012468">
      <w:pPr>
        <w:ind w:right="49"/>
        <w:jc w:val="both"/>
        <w:rPr>
          <w:b/>
        </w:rPr>
      </w:pPr>
    </w:p>
    <w:p w14:paraId="1F263321" w14:textId="77777777" w:rsidR="00B52C13" w:rsidRPr="00B52C13" w:rsidRDefault="00B52C13" w:rsidP="00B52C13">
      <w:pPr>
        <w:jc w:val="both"/>
        <w:rPr>
          <w:bCs/>
        </w:rPr>
      </w:pPr>
      <w:r w:rsidRPr="00B52C13">
        <w:rPr>
          <w:bCs/>
        </w:rPr>
        <w:t>La sostenibilidad es actualmente un tema central en nuestra sociedad. Hoy en día, los consumidores son mucho más conscientes del impacto ambiental de sus decisiones de compra en comparación con hace más de cinco años atrás, cuando predominaban los empaques tradicionales, principalmente de plástico. El daño medioambiental es real y no puede ser ignorado. En este contexto de creciente conciencia sobre la sostenibilidad, los empaques ecológicos han adquirido relevancia significativa. Esta investigación se centra en analizar de manera empírica cómo el afecto hacia el medio ambiente y el conocimiento ecológico influyen en el comportamiento de compra verde, especialmente entre los jóvenes. A través de una encuesta en línea, dirigida a estudiantes universitarios de entre 18 a 44 años, se ha evaluado el nivel de conocimiento, compromiso, barreras y percepción en general de los consumidores respecto a los empaques ecológicos. Los resultados obtenidos ofrecen una visión detallada de como estos factores afectan las decisiones de compra de los jóvenes y como las percepciones de sostenibilidad pueden influir en su preferencia por productos con empaques ecológicos. El estudio busca proporcionar datos valiosos sobre las tendencias y actitudes actuales de los jóvenes hacia prácticas de consumo más sostenibles. Al comprender mejor estas dinámicas, se puede fomentar la adopción de empaques ecológicos y apoyar a las empresas que se comprometen con la reducción de su impacto ambiental.</w:t>
      </w:r>
    </w:p>
    <w:p w14:paraId="17842ABE" w14:textId="77777777" w:rsidR="00B52C13" w:rsidRPr="00B52C13" w:rsidRDefault="00B52C13" w:rsidP="00B52C13">
      <w:pPr>
        <w:jc w:val="both"/>
        <w:rPr>
          <w:bCs/>
        </w:rPr>
      </w:pPr>
      <w:r w:rsidRPr="00B52C13">
        <w:rPr>
          <w:b/>
        </w:rPr>
        <w:t>Palabras clave:</w:t>
      </w:r>
      <w:r w:rsidRPr="00B52C13">
        <w:rPr>
          <w:bCs/>
        </w:rPr>
        <w:t xml:space="preserve"> marketing verde; empaques ecológicos; sostenibilidad; comportamiento de compra, percepciones</w:t>
      </w:r>
    </w:p>
    <w:p w14:paraId="446885E0" w14:textId="77777777" w:rsidR="004F7A44" w:rsidRPr="00F86C95" w:rsidRDefault="004F7A44" w:rsidP="004F7A44">
      <w:pPr>
        <w:ind w:right="49"/>
        <w:jc w:val="both"/>
        <w:rPr>
          <w:b/>
        </w:rPr>
      </w:pPr>
    </w:p>
    <w:p w14:paraId="78E4CDD2" w14:textId="77777777" w:rsidR="00616EFA" w:rsidRPr="00F86C95" w:rsidRDefault="0011536A" w:rsidP="00656BA0">
      <w:pPr>
        <w:jc w:val="both"/>
        <w:rPr>
          <w:b/>
          <w:bCs/>
        </w:rPr>
      </w:pPr>
      <w:r w:rsidRPr="00F86C95">
        <w:rPr>
          <w:b/>
          <w:bCs/>
        </w:rPr>
        <w:t>Resumo</w:t>
      </w:r>
    </w:p>
    <w:p w14:paraId="7CB8DD42" w14:textId="77777777" w:rsidR="00B52C13" w:rsidRPr="00B52C13" w:rsidRDefault="00B52C13" w:rsidP="00B52C13">
      <w:pPr>
        <w:jc w:val="both"/>
        <w:rPr>
          <w:bCs/>
        </w:rPr>
      </w:pPr>
      <w:r w:rsidRPr="00B52C13">
        <w:rPr>
          <w:bCs/>
        </w:rPr>
        <w:t xml:space="preserve">A sustentabilidade é atualmente uma questão central na nossa sociedade. Hoje, os consumidores estão muito mais conscientes do impacto ambiental das suas decisões de compra em comparação com há mais de cinco anos, quando predominavam as embalagens tradicionais, feitas principalmente de plástico. Os danos ambientais são reais e não podem ser ignorados. Neste contexto de crescente consciencialização sobre a sustentabilidade, as embalagens ecológicas adquiriram uma relevância significativa. Esta investigação centra-se na análise empírica de como o afeto pelo ambiente e o conhecimento ecológico influenciam o comportamento de compra ecológica, especialmente entre os jovens. Através de um inquérito online, dirigido a estudantes universitários entre os 18 e os 44 anos, foi avaliado o nível de conhecimento, compromisso, </w:t>
      </w:r>
      <w:r w:rsidRPr="00B52C13">
        <w:rPr>
          <w:bCs/>
        </w:rPr>
        <w:lastRenderedPageBreak/>
        <w:t>barreiras e perceção geral dos consumidores em relação às embalagens ecológicas. Os resultados obtidos oferecem uma visão detalhada de como esses fatores afetam as decisões de compra dos jovens e como as percepções de sustentabilidade podem influenciar sua preferência por produtos com embalagens ecológicas. O estudo busca fornecer dados valiosos sobre as tendências e atitudes atuais dos jovens em relação a práticas de consumo mais sustentáveis. Ao compreender melhor essa dinâmica, é possível incentivar a adoção de embalagens ecológicas e apoiar empresas comprometidas com a redução do seu impacto ambiental.</w:t>
      </w:r>
    </w:p>
    <w:p w14:paraId="5B0D2370" w14:textId="77777777" w:rsidR="00B52C13" w:rsidRDefault="00B52C13" w:rsidP="00B52C13">
      <w:pPr>
        <w:jc w:val="both"/>
        <w:rPr>
          <w:b/>
        </w:rPr>
      </w:pPr>
    </w:p>
    <w:p w14:paraId="22156046" w14:textId="77777777" w:rsidR="00B52C13" w:rsidRPr="00B52C13" w:rsidRDefault="00B52C13" w:rsidP="00B52C13">
      <w:pPr>
        <w:jc w:val="both"/>
        <w:rPr>
          <w:bCs/>
        </w:rPr>
      </w:pPr>
      <w:r w:rsidRPr="00B52C13">
        <w:rPr>
          <w:b/>
        </w:rPr>
        <w:t>Palavras-chave:</w:t>
      </w:r>
      <w:r w:rsidRPr="00B52C13">
        <w:rPr>
          <w:bCs/>
        </w:rPr>
        <w:t> marketing ecológico; embalagens ecológicas; sustentabilidade; comportamento de compra, percepções</w:t>
      </w:r>
    </w:p>
    <w:p w14:paraId="291B1614" w14:textId="77777777" w:rsidR="001740E1" w:rsidRPr="00F86C95" w:rsidRDefault="001740E1" w:rsidP="001740E1">
      <w:pPr>
        <w:ind w:right="49"/>
        <w:jc w:val="both"/>
        <w:rPr>
          <w:bCs/>
        </w:rPr>
      </w:pPr>
    </w:p>
    <w:p w14:paraId="0F2ABD08" w14:textId="77777777" w:rsidR="001808A0" w:rsidRPr="00F86C95" w:rsidRDefault="00F86C95">
      <w:pPr>
        <w:ind w:right="49"/>
        <w:jc w:val="both"/>
        <w:rPr>
          <w:b/>
        </w:rPr>
      </w:pPr>
      <w:r w:rsidRPr="00F86C95">
        <w:rPr>
          <w:b/>
        </w:rPr>
        <w:t>INTRODUCTION</w:t>
      </w:r>
    </w:p>
    <w:p w14:paraId="75A2A57C" w14:textId="77777777" w:rsidR="00B52C13" w:rsidRPr="00CC0750" w:rsidRDefault="00B52C13" w:rsidP="00B52C13">
      <w:pPr>
        <w:jc w:val="both"/>
        <w:rPr>
          <w:lang w:val="es-ES"/>
        </w:rPr>
      </w:pPr>
      <w:bookmarkStart w:id="0" w:name="_Toc400772601"/>
      <w:r w:rsidRPr="00CC0750">
        <w:rPr>
          <w:lang w:val="es-ES"/>
        </w:rPr>
        <w:t>La preocupación creciente sobre el impacto ambiental de los residuos plásticos ha llevado a que la industria de la comida rápida adopte cada vez más el uso de empaques ecológicos como una respuesta necesaria. El objetivo de los empaques es reducir la huella ecológica de los establecimientos de comida rápida y fomentar la implementación de prácticas más sostenibles, ya que están diseñados para ser tanto biodegradables como reciclables o reutilizables. No solo se adoptan empaques ecológicos para cumplir con regulaciones y demandas sociales, sino también porque hay un grupo cada vez mayor de consumidores que valoran la sostenibilidad y respaldarán a empresas comprometidas con el medio ambiente.</w:t>
      </w:r>
    </w:p>
    <w:p w14:paraId="7BB36E1E" w14:textId="77777777" w:rsidR="00B52C13" w:rsidRPr="00CC0750" w:rsidRDefault="00B52C13" w:rsidP="00B52C13">
      <w:pPr>
        <w:jc w:val="both"/>
        <w:rPr>
          <w:lang w:val="es-ES"/>
        </w:rPr>
      </w:pPr>
      <w:r w:rsidRPr="00CC0750">
        <w:rPr>
          <w:lang w:val="es-ES"/>
        </w:rPr>
        <w:t xml:space="preserve">El objetivo general de esta investigación es evaluar el impacto del uso de empaques ecológicos en la percepción de la sostenibilidad y las preferencias de compra de comida rápida. Analizar el nivel de conciencia ambiental y conocimiento sobre empaques ecológicos entre los estudiantes universitarios. Considerar las preferencias de los estudiantes universitarios en relación con los empaques ecológicos en la comida rápida. Determinar la influencia de los empaques ecológicos en la percepción de marca y lealtad hacia los establecimientos de comida rápida. </w:t>
      </w:r>
    </w:p>
    <w:p w14:paraId="2D9480A4" w14:textId="77777777" w:rsidR="00B52C13" w:rsidRPr="00CC0750" w:rsidRDefault="00B52C13" w:rsidP="00B52C13">
      <w:pPr>
        <w:jc w:val="both"/>
        <w:rPr>
          <w:lang w:val="es-ES"/>
        </w:rPr>
      </w:pPr>
      <w:r w:rsidRPr="00CC0750">
        <w:rPr>
          <w:lang w:val="es-ES"/>
        </w:rPr>
        <w:t xml:space="preserve">Al centrar el estudio en las preferencias de los estudiantes universitarios, se obtiene una visión clara de cómo este grupo demográfico percibe y valora las iniciativas ecológicas en la comida rápida. Los resultados de esta investigación pueden ofrecer datos valiosos sobre las tendencias y actitudes de los jóvenes hacia estas prácticas. </w:t>
      </w:r>
    </w:p>
    <w:p w14:paraId="3517E447" w14:textId="77777777" w:rsidR="00B52C13" w:rsidRPr="00CC0750" w:rsidRDefault="00B52C13" w:rsidP="00B52C13">
      <w:pPr>
        <w:jc w:val="both"/>
        <w:rPr>
          <w:lang w:val="es-ES"/>
        </w:rPr>
      </w:pPr>
      <w:r w:rsidRPr="00CC0750">
        <w:rPr>
          <w:lang w:val="es-ES"/>
        </w:rPr>
        <w:lastRenderedPageBreak/>
        <w:t xml:space="preserve">La sostenibilidad se define como un enfoque de desarrollo que busca satisfacer las necesidades presentes sin comprometer la capacidad de las futuras generaciones. Este concepto toma en cuenta la interrelación entre los aspectos económicos, ambientales y sociales. Se observa un aumento en el interés por los envases sostenibles en comparación con los tradicionales. A pesar de que la investigación se ha centrado en mejorar la sostenibilidad de los envases mediante el diseño ecológico, hay un vacío en el entendimiento sobre como el comportamiento del consumidor influye en las etapas de compra y reciclaje de estos envases. Por ende, busca explorar los factores que impactan en el comportamiento de compra de los consumidores en relación a los envases sostenibles </w:t>
      </w:r>
      <w:r w:rsidRPr="00CC0750">
        <w:rPr>
          <w:lang w:val="es-ES"/>
        </w:rPr>
        <w:fldChar w:fldCharType="begin" w:fldLock="1"/>
      </w:r>
      <w:r w:rsidRPr="00CC0750">
        <w:rPr>
          <w:lang w:val="es-ES"/>
        </w:rPr>
        <w:instrText>ADDIN CSL_CITATION {"citationItems":[{"id":"ITEM-1","itemData":{"DOI":"10.1016/j.resconrec.2015.07.012","ISSN":"18790658","abstract":"The interest in sustainable (environmentally friendly) packaging has started to increase in comparison with regular packaging. To date, research has focused on how to increase the sustainability of packaging through the use of eco-design tools, and there has been only limited investigation of the relationship between sustainable packaging and consumer behavior during the purchase and recycling stages of the packaging life cycle. The present study examines the factors that influence consumers' product purchasing behavior and their recycling behavior with respect to sustainable packaging. Data from an online survey of 215 respondents in Portugal was used to test several hypotheses by comparing two groups of consumers: one group that places importance on environmentally friendly packaging and another that regards such packaging as unimportant in product purchase decisions. The results obtained show that gender, environmental awareness, concerns about societal opinions, a positive attitude towards green purchasing, and the perception of consumer actions are factors that differentiate the two groups of consumers. The findings should prove of use to public decision-makers, companies producing packaging, and marketers. However, features such as price are still needed to alter the behavior of consumers with respect to encouraging the use of sustainable packaging. In the near future, the study should be spread to a national scale to extend the findings of the present study, and to explore further aspects of consumer pro-environmental behavior with respect to sustainable packaging, including how the relationship between product and packaging may influence consumer behavior.","author":[{"dropping-particle":"","family":"Martinho","given":"Graça","non-dropping-particle":"","parse-names":false,"suffix":""},{"dropping-particle":"","family":"Pires","given":"Ana","non-dropping-particle":"","parse-names":false,"suffix":""},{"dropping-particle":"","family":"Portela","given":"Gonçalo","non-dropping-particle":"","parse-names":false,"suffix":""},{"dropping-particle":"","family":"Fonseca","given":"Miguel","non-dropping-particle":"","parse-names":false,"suffix":""}],"container-title":"Resources, Conservation and Recycling","id":"ITEM-1","issued":{"date-parts":[["2015"]]},"page":"58-68","title":"Factors affecting consumers' choices concerning sustainable packaging during product purchase and recycling","type":"article-journal","volume":"103"},"uris":["http://www.mendeley.com/documents/?uuid=9d797d4c-7929-4d09-9903-a5315742e746"]}],"mendeley":{"formattedCitation":"(Martinho et al., 2015)","plainTextFormattedCitation":"(Martinho et al., 2015)","previouslyFormattedCitation":"(Martinho et al., 2015)"},"properties":{"noteIndex":0},"schema":"https://github.com/citation-style-language/schema/raw/master/csl-citation.json"}</w:instrText>
      </w:r>
      <w:r w:rsidRPr="00CC0750">
        <w:rPr>
          <w:lang w:val="es-ES"/>
        </w:rPr>
        <w:fldChar w:fldCharType="separate"/>
      </w:r>
      <w:r w:rsidRPr="00CC0750">
        <w:rPr>
          <w:noProof/>
          <w:lang w:val="es-ES"/>
        </w:rPr>
        <w:t>(Martinho et al., 2015)</w:t>
      </w:r>
      <w:r w:rsidRPr="00CC0750">
        <w:rPr>
          <w:lang w:val="es-ES"/>
        </w:rPr>
        <w:fldChar w:fldCharType="end"/>
      </w:r>
      <w:r w:rsidRPr="00CC0750">
        <w:rPr>
          <w:lang w:val="es-ES"/>
        </w:rPr>
        <w:t>.</w:t>
      </w:r>
    </w:p>
    <w:p w14:paraId="709D4351" w14:textId="77777777" w:rsidR="00B52C13" w:rsidRPr="00CC0750" w:rsidRDefault="00B52C13" w:rsidP="00B52C13">
      <w:pPr>
        <w:jc w:val="both"/>
        <w:rPr>
          <w:lang w:val="es-ES"/>
        </w:rPr>
      </w:pPr>
      <w:r w:rsidRPr="00CC0750">
        <w:rPr>
          <w:lang w:val="es-ES"/>
        </w:rPr>
        <w:t xml:space="preserve">El marketing sostenible se ha vuelto una opción atractiva para las empresas, incluso dentro de sus estrategias, de esta manera pueden ser competitivos frente al resto de empresas que se suman a este tipo de prácticas, no obstante, aún no se ha profundizado con exactitud sobre como estas prácticas ecológicas se dividen o se llevan a cabo en una empresa que se encuentra orientada al marketing sostenible. El concepto de marketing ecológico está abarcado por tres dimensiones: orientación estratégica, táctica e interna. La escala que se desarrolló muestra consistencia interna, confiabilidad y validez, además, se discuten las implicaciones gerenciales y posibles direcciones en futuras organizaciones </w:t>
      </w:r>
      <w:r w:rsidRPr="00CC0750">
        <w:rPr>
          <w:lang w:val="es-ES"/>
        </w:rPr>
        <w:fldChar w:fldCharType="begin" w:fldLock="1"/>
      </w:r>
      <w:r w:rsidRPr="00CC0750">
        <w:rPr>
          <w:lang w:val="es-ES"/>
        </w:rPr>
        <w:instrText>ADDIN CSL_CITATION {"citationItems":[{"id":"ITEM-1","itemData":{"DOI":"10.1016/j.jbusres.2017.05.024","ISSN":"01482963","abstract":"As green marketing becomes an essential tool for sustainable business strategy, companies are adopting green marketing practices to achieve better business performance. However, no research has yet operationalized all the organizational facets that are necessary to become a green marketing oriented company. To address this omission, following the literature in measurement theory, this investigation reports a series of 4 studies and develops a scale to capture the holistic approach of green marketing. This study introduces the construct of green marketing orientation, which comprises three dimensions: strategic green marketing orientation, tactical green marketing orientation and internal green marketing orientation. The scale shows internal consistency, reliability, construct validity and nomological validity. Directions for future research and managerial implications of the new construct are discussed.","author":[{"dropping-particle":"","family":"Papadas","given":"Karolos Konstantinos","non-dropping-particle":"","parse-names":false,"suffix":""},{"dropping-particle":"","family":"Avlonitis","given":"George J.","non-dropping-particle":"","parse-names":false,"suffix":""},{"dropping-particle":"","family":"Carrigan","given":"Marylyn","non-dropping-particle":"","parse-names":false,"suffix":""}],"container-title":"Journal of Business Research","id":"ITEM-1","issue":"May","issued":{"date-parts":[["2017"]]},"page":"236-246","publisher":"Elsevier","title":"Green marketing orientation: Conceptualization, scale development and validation","type":"article-journal","volume":"80"},"uris":["http://www.mendeley.com/documents/?uuid=b73c48f8-3115-4454-8f33-7d6758055f2f"]}],"mendeley":{"formattedCitation":"(Papadas et al., 2017)","plainTextFormattedCitation":"(Papadas et al., 2017)","previouslyFormattedCitation":"(Papadas et al., 2017)"},"properties":{"noteIndex":0},"schema":"https://github.com/citation-style-language/schema/raw/master/csl-citation.json"}</w:instrText>
      </w:r>
      <w:r w:rsidRPr="00CC0750">
        <w:rPr>
          <w:lang w:val="es-ES"/>
        </w:rPr>
        <w:fldChar w:fldCharType="separate"/>
      </w:r>
      <w:r w:rsidRPr="00CC0750">
        <w:rPr>
          <w:noProof/>
          <w:lang w:val="es-ES"/>
        </w:rPr>
        <w:t>(Papadas et al., 2017)</w:t>
      </w:r>
      <w:r w:rsidRPr="00CC0750">
        <w:rPr>
          <w:lang w:val="es-ES"/>
        </w:rPr>
        <w:fldChar w:fldCharType="end"/>
      </w:r>
      <w:r w:rsidRPr="00CC0750">
        <w:rPr>
          <w:lang w:val="es-ES"/>
        </w:rPr>
        <w:t>.</w:t>
      </w:r>
    </w:p>
    <w:p w14:paraId="5C2C7E39" w14:textId="77777777" w:rsidR="00B52C13" w:rsidRPr="00CC0750" w:rsidRDefault="00B52C13" w:rsidP="00B52C13">
      <w:pPr>
        <w:jc w:val="both"/>
        <w:rPr>
          <w:lang w:val="es-ES"/>
        </w:rPr>
      </w:pPr>
      <w:r w:rsidRPr="00CC0750">
        <w:rPr>
          <w:lang w:val="es-ES"/>
        </w:rPr>
        <w:t xml:space="preserve">El marketing verde se posiciona como una estrategia clave para satisfacer las necesidades del consumidor y proteger el medio ambiente a la vez. Los consumidores muestran un creciente interés en los productos ecológicos para reducir el impacto ambiental en la salud. Se reconoce que el aumento de las actividades comerciales y la producción está provocando graves daños ambientales globales. En este contexto, donde los recursos son limitados pero las necesidades humanas son infinitas, el marketing ecológico promueve el uso eficiente de recursos como productos recargables, alimentos saludables y reciclables. Este enfoque busca satisfacer las necesidades de los clientes mientras protege el medio ambiente y la sociedad </w:t>
      </w:r>
      <w:r w:rsidRPr="00CC0750">
        <w:rPr>
          <w:lang w:val="es-ES"/>
        </w:rPr>
        <w:fldChar w:fldCharType="begin" w:fldLock="1"/>
      </w:r>
      <w:r w:rsidRPr="00CC0750">
        <w:rPr>
          <w:lang w:val="es-ES"/>
        </w:rPr>
        <w:instrText>ADDIN CSL_CITATION {"citationItems":[{"id":"ITEM-1","itemData":{"DOI":"10.3390/su12197880","ISSN":"20711050","abstract":"Consumers are paying close attention to green products to reduce the environmental impact on health issues. As the scope of this research, this current study focuses on determining consumers’ purchase decisions regarding green products using a survey conducted in a fast-growing developing country. This research was descriptive and considered a conceptual framework for extending the Theory of Planned Behavior (TPB), which was selected as the primary theoretical model. The significant contributions and main objectives of this study are as follows—to explore the present scenario of green marketing in Bangladesh with previous studies, and to fill a research gap regarding green purchase decisions by applying the TPB model with adding additional constructs, such as environmental concerns, green perceived quality, and future green estimates. A range of qualitative and quantitative techniques were adopted to collect data from the target groups, where a sample of young educated Bangladeshi consumers (n = 638) was used to consider the measurement and structural models by applying a partial least squares-structural equation modelling (PLS-SEM) method. The empirical findings show that consumers’ environmental concern (EC), green perceived benefits (GPB), green awareness of price (GAP), green willingness to purchase (GWP), and future estimation of green marketing (GFE) have a strong positive influence on consumer’ green purchase decision (GPD). Still, the green perceived quality (GPQ) has a negative influence on green purchase decisions (GPD). To inform consumers about green or eco-friendly products, this study provides valuable suggestions to companies, marketers, and policymakers for designing green marketing tools such as green advertising, green branding, and eco-labels. Based on these findings, it gives some managerial insights for the promotion of green products and green marketing.","author":[{"dropping-particle":"","family":"Nekmahmud","given":"Md","non-dropping-particle":"","parse-names":false,"suffix":""},{"dropping-particle":"","family":"Fekete-Farkas","given":"Maria","non-dropping-particle":"","parse-names":false,"suffix":""}],"container-title":"Sustainability (Switzerland)","id":"ITEM-1","issue":"19","issued":{"date-parts":[["2020"]]},"page":"1-31","title":"Why not green marketing? Determinates of consumers’ intention to green purchase decision in a new developing nation","type":"article-journal","volume":"12"},"uris":["http://www.mendeley.com/documents/?uuid=97ceeb2f-ad73-4e32-9c85-d980debdd549"]}],"mendeley":{"formattedCitation":"(Nekmahmud &amp; Fekete-Farkas, 2020)","plainTextFormattedCitation":"(Nekmahmud &amp; Fekete-Farkas, 2020)","previouslyFormattedCitation":"(Nekmahmud &amp; Fekete-Farkas, 2020)"},"properties":{"noteIndex":0},"schema":"https://github.com/citation-style-language/schema/raw/master/csl-citation.json"}</w:instrText>
      </w:r>
      <w:r w:rsidRPr="00CC0750">
        <w:rPr>
          <w:lang w:val="es-ES"/>
        </w:rPr>
        <w:fldChar w:fldCharType="separate"/>
      </w:r>
      <w:r w:rsidRPr="00CC0750">
        <w:rPr>
          <w:noProof/>
          <w:lang w:val="es-ES"/>
        </w:rPr>
        <w:t>(Nekmahmud &amp; Fekete-Farkas, 2020)</w:t>
      </w:r>
      <w:r w:rsidRPr="00CC0750">
        <w:rPr>
          <w:lang w:val="es-ES"/>
        </w:rPr>
        <w:fldChar w:fldCharType="end"/>
      </w:r>
      <w:r w:rsidRPr="00CC0750">
        <w:rPr>
          <w:lang w:val="es-ES"/>
        </w:rPr>
        <w:t>.</w:t>
      </w:r>
    </w:p>
    <w:p w14:paraId="31F33E07" w14:textId="77777777" w:rsidR="00B52C13" w:rsidRPr="00CC0750" w:rsidRDefault="00B52C13" w:rsidP="00B52C13">
      <w:pPr>
        <w:jc w:val="both"/>
        <w:rPr>
          <w:lang w:val="es-ES"/>
        </w:rPr>
      </w:pPr>
      <w:r w:rsidRPr="00CC0750">
        <w:rPr>
          <w:lang w:val="es-ES"/>
        </w:rPr>
        <w:t xml:space="preserve">Este artículo tiene una visión general acerca de la importancia del embalaje en la industria alimentaria, dándole un importante énfasis en la necesidad de involucrar materiales innovadores y sostenibles, destacando el interés en el incremento de los envases biodegradables como una alternativa a los plásticos convencionales, debido a sus menores impactos ambientales, este destaca las propiedades de los bioplásticos como el almidón para el potencial de prolongar la vida </w:t>
      </w:r>
      <w:r w:rsidRPr="00CC0750">
        <w:rPr>
          <w:lang w:val="es-ES"/>
        </w:rPr>
        <w:lastRenderedPageBreak/>
        <w:t xml:space="preserve">útil de los alimentos gracias a sus propiedades antimicrobianas. A través de la concienciación y formación de la población, junto con el papel de las grandes cadenas como productores, se puede fomentar el crecimiento y desarrollo de envases biodegradables </w:t>
      </w:r>
      <w:r w:rsidRPr="00CC0750">
        <w:rPr>
          <w:lang w:val="es-ES"/>
        </w:rPr>
        <w:fldChar w:fldCharType="begin" w:fldLock="1"/>
      </w:r>
      <w:r w:rsidRPr="00CC0750">
        <w:rPr>
          <w:lang w:val="es-ES"/>
        </w:rPr>
        <w:instrText>ADDIN CSL_CITATION {"citationItems":[{"id":"ITEM-1","itemData":{"DOI":"10.2376/0003-925X-68-26","author":[{"dropping-particle":"","family":"Ivanković","given":"Anita","non-dropping-particle":"","parse-names":false,"suffix":""},{"dropping-particle":"","family":"Zeljko","given":"Karlo","non-dropping-particle":"","parse-names":false,"suffix":""},{"dropping-particle":"","family":"Talić","given":"Stanislava","non-dropping-particle":"","parse-names":false,"suffix":""},{"dropping-particle":"","family":"Martinović Bevanda","given":"Anita","non-dropping-particle":"","parse-names":false,"suffix":""}],"id":"ITEM-1","issued":{"date-parts":[["0"]]},"title":"BIODEGRADABLE PACKAGING IN THE FOOD INDUSTRY","type":"article-journal"},"uris":["http://www.mendeley.com/documents/?uuid=59849320-2580-3192-a7f6-11f23d932cc4"]}],"mendeley":{"formattedCitation":"(Ivanković et al., n.d.)","manualFormatting":"(Ivanković, 2017)","plainTextFormattedCitation":"(Ivanković et al., n.d.)","previouslyFormattedCitation":"(Ivanković et al., n.d.)"},"properties":{"noteIndex":0},"schema":"https://github.com/citation-style-language/schema/raw/master/csl-citation.json"}</w:instrText>
      </w:r>
      <w:r w:rsidRPr="00CC0750">
        <w:rPr>
          <w:lang w:val="es-ES"/>
        </w:rPr>
        <w:fldChar w:fldCharType="separate"/>
      </w:r>
      <w:r w:rsidRPr="00CC0750">
        <w:rPr>
          <w:noProof/>
          <w:lang w:val="es-ES"/>
        </w:rPr>
        <w:t>(Ivanković, 2017)</w:t>
      </w:r>
      <w:r w:rsidRPr="00CC0750">
        <w:rPr>
          <w:lang w:val="es-ES"/>
        </w:rPr>
        <w:fldChar w:fldCharType="end"/>
      </w:r>
      <w:r w:rsidRPr="00CC0750">
        <w:rPr>
          <w:lang w:val="es-ES"/>
        </w:rPr>
        <w:t>.</w:t>
      </w:r>
    </w:p>
    <w:p w14:paraId="5B9F6CE8" w14:textId="77777777" w:rsidR="00B52C13" w:rsidRPr="00CC0750" w:rsidRDefault="00B52C13" w:rsidP="00B52C13">
      <w:pPr>
        <w:jc w:val="both"/>
        <w:rPr>
          <w:lang w:val="es-ES"/>
        </w:rPr>
      </w:pPr>
      <w:r w:rsidRPr="00CC0750">
        <w:rPr>
          <w:lang w:val="es-ES"/>
        </w:rPr>
        <w:t xml:space="preserve">Este artículo es pionero al adoptar la perspectiva del consumidor en lugar de la del fabricante para explotar los factores que podrían fomentar la aceptación de un tipo especifico de bioplástico en el mercado. Se desarrolla un modelo conceptual que examina los impulsores psicológicos que pueden facilitar la transición de los consumidores de una economía lineal a una circular, con el objetivo de entender mejor lo que motiva a las personas a cambiar y optar por productos elaborados a partir de desechos orgánicos. En particular, se encuentra que la identidad ecológica del consumidor tiene un impacto positivo en el valor percibido del producto, lo que a su vez aumenta la intención de compra </w:t>
      </w:r>
      <w:r w:rsidRPr="00CC0750">
        <w:rPr>
          <w:lang w:val="es-ES"/>
        </w:rPr>
        <w:fldChar w:fldCharType="begin" w:fldLock="1"/>
      </w:r>
      <w:r w:rsidRPr="00CC0750">
        <w:rPr>
          <w:lang w:val="es-ES"/>
        </w:rPr>
        <w:instrText>ADDIN CSL_CITATION {"citationItems":[{"id":"ITEM-1","itemData":{"DOI":"10.1016/j.jbusres.2019.10.030","ISSN":"01482963","abstract":"Bioplastics represent an innovation for replacing materials obtained from fossil fuels and could provide significant benefits to the environment. A new generation of bioplastic from urban waste is now technically feasible. This paper is among the first to assume the perspective of the consumers rather than the manufacturers in addressing what could lead to the market acceptance of this particular type of bioplastic. A conceptual model is developed addressing psychological drivers that could encourage consumers’ transition from a linear to a circular economy, with the purpose of better understanding what drives consumers’ intentions to switch to and purchase products obtained from organic waste. Specifically, we find that green self-identity positively impacts perceived value, leading to higher behavioral intention. In addition, the relationship is moderated by self-congruity but not by differences in product involvement.","author":[{"dropping-particle":"","family":"Confente","given":"Ilenia","non-dropping-particle":"","parse-names":false,"suffix":""},{"dropping-particle":"","family":"Scarpi","given":"Daniele","non-dropping-particle":"","parse-names":false,"suffix":""},{"dropping-particle":"","family":"Russo","given":"Ivan","non-dropping-particle":"","parse-names":false,"suffix":""}],"container-title":"Journal of Business Research","id":"ITEM-1","issue":"November 2019","issued":{"date-parts":[["2020"]]},"page":"431-439","publisher":"Elsevier","title":"Marketing a new generation of bio-plastics products for a circular economy: The role of green self-identity, self-congruity, and perceived value","type":"article-journal","volume":"112"},"uris":["http://www.mendeley.com/documents/?uuid=f1d7eeec-78eb-4d44-92dc-1d7222af22c4"]}],"mendeley":{"formattedCitation":"(Confente et al., 2020)","plainTextFormattedCitation":"(Confente et al., 2020)","previouslyFormattedCitation":"(Confente et al., 2020)"},"properties":{"noteIndex":0},"schema":"https://github.com/citation-style-language/schema/raw/master/csl-citation.json"}</w:instrText>
      </w:r>
      <w:r w:rsidRPr="00CC0750">
        <w:rPr>
          <w:lang w:val="es-ES"/>
        </w:rPr>
        <w:fldChar w:fldCharType="separate"/>
      </w:r>
      <w:r w:rsidRPr="00CC0750">
        <w:rPr>
          <w:noProof/>
          <w:lang w:val="es-ES"/>
        </w:rPr>
        <w:t>(Confente et al., 2020)</w:t>
      </w:r>
      <w:r w:rsidRPr="00CC0750">
        <w:rPr>
          <w:lang w:val="es-ES"/>
        </w:rPr>
        <w:fldChar w:fldCharType="end"/>
      </w:r>
      <w:r w:rsidRPr="00CC0750">
        <w:rPr>
          <w:lang w:val="es-ES"/>
        </w:rPr>
        <w:t>.</w:t>
      </w:r>
    </w:p>
    <w:p w14:paraId="0E21DC5F" w14:textId="77777777" w:rsidR="00B52C13" w:rsidRPr="00CC0750" w:rsidRDefault="00B52C13" w:rsidP="00B52C13">
      <w:pPr>
        <w:jc w:val="both"/>
        <w:rPr>
          <w:lang w:val="es-ES"/>
        </w:rPr>
      </w:pPr>
      <w:r w:rsidRPr="00CC0750">
        <w:rPr>
          <w:lang w:val="es-ES"/>
        </w:rPr>
        <w:t xml:space="preserve">Las empresas en sus diferentes tamaños ya sean pequeñas, medias o grandes, tienen que ejercer un impacto económico, social y ambiental con las personas. Para las empresas de tamaño inferior, estos efectos se hacen más evidentes en el entorno, donde estos operan y ofrecen sus servicios. En cuanto a Ecuador, donde predominan este tipo de empresas, es crucial entender si de verdad están adoptando practicas sostenibles y si estas cambian su tamaño, sector y longevidad. Los resultados buscan arrojar a la luz, el compromiso de estas empresas hacia lo sostenible, y como todo esto puede cambiar según las características empresariales </w:t>
      </w:r>
      <w:r w:rsidRPr="00CC0750">
        <w:rPr>
          <w:lang w:val="es-ES"/>
        </w:rPr>
        <w:fldChar w:fldCharType="begin" w:fldLock="1"/>
      </w:r>
      <w:r w:rsidRPr="00CC0750">
        <w:rPr>
          <w:lang w:val="es-ES"/>
        </w:rPr>
        <w:instrText>ADDIN CSL_CITATION {"citationItems":[{"id":"ITEM-1","itemData":{"DOI":"10.3390/su10062105","ISSN":"20711050","abstract":"Small and medium-sized enterprises (SMEs), as well as larger enterprises, generate economic, social, and environmental impacts on their environment. However, in the case of these types of enterprises, the accumulation of these impacts is very significant in the immediate surroundings where they offer their products and services. This discussion is particularly relevant in Ecuador, where 99% of all enterprises are SMEs. The objective of this research is to find out if small and medium-sized enterprises in this country are involved in the adoption of sustainable practices as well as see if there are significant differences in adoption based on size, sector, and age. The methodology used is the performance of a descriptive analysis and regression of the data obtained through a structured questionnaire (indicators of the Ethos Institute of Brazil). Previously, the reliability of the questionnaire was validated through an exploratory factor analysis. The target population consists of 9843 enterprises, obtaining a sample size of 188 valid surveys, which implies a response rate of 2%, representing a sampling error of ±7.08%. The results obtained enabled us to perform a sustainability diagnosis of SMEs in Ecuador, identifying the strengths and weaknesses. The managers have a positive and favourable attitude towards sustainability. The practices considered show a medium-high implementation level of 79.71% in economic sustainability, 82.28% in social sustainability, and 78.14% in environmental sustainability in the enterprises considered in the sample. Although these percentages are significant, there is plenty of scope for improvement.","author":[{"dropping-particle":"","family":"Sarango-Lalangui","given":"Paúl","non-dropping-particle":"","parse-names":false,"suffix":""},{"dropping-particle":"","family":"Álvarez-García","given":"José","non-dropping-particle":"","parse-names":false,"suffix":""},{"dropping-particle":"","family":"Río-Rama","given":"María de la Cruz","non-dropping-particle":"del","parse-names":false,"suffix":""}],"container-title":"Sustainability (Switzerland)","id":"ITEM-1","issue":"6","issued":{"date-parts":[["2018"]]},"title":"Sustainable practices in small and medium-sized enterprises in Ecuador","type":"article-journal","volume":"10"},"uris":["http://www.mendeley.com/documents/?uuid=0e6a23e0-aa7c-43cf-be15-98c34665e4ef"]}],"mendeley":{"formattedCitation":"(Sarango-Lalangui et al., 2018)","plainTextFormattedCitation":"(Sarango-Lalangui et al., 2018)","previouslyFormattedCitation":"(Sarango-Lalangui et al., 2018)"},"properties":{"noteIndex":0},"schema":"https://github.com/citation-style-language/schema/raw/master/csl-citation.json"}</w:instrText>
      </w:r>
      <w:r w:rsidRPr="00CC0750">
        <w:rPr>
          <w:lang w:val="es-ES"/>
        </w:rPr>
        <w:fldChar w:fldCharType="separate"/>
      </w:r>
      <w:r w:rsidRPr="00CC0750">
        <w:rPr>
          <w:noProof/>
          <w:lang w:val="es-ES"/>
        </w:rPr>
        <w:t>(Sarango-Lalangui et al., 2018)</w:t>
      </w:r>
      <w:r w:rsidRPr="00CC0750">
        <w:rPr>
          <w:lang w:val="es-ES"/>
        </w:rPr>
        <w:fldChar w:fldCharType="end"/>
      </w:r>
      <w:r w:rsidRPr="00CC0750">
        <w:rPr>
          <w:lang w:val="es-ES"/>
        </w:rPr>
        <w:t>.</w:t>
      </w:r>
    </w:p>
    <w:p w14:paraId="440FE50E" w14:textId="77777777" w:rsidR="00B52C13" w:rsidRPr="00CC0750" w:rsidRDefault="00B52C13" w:rsidP="00B52C13">
      <w:pPr>
        <w:jc w:val="both"/>
        <w:rPr>
          <w:lang w:val="es-ES"/>
        </w:rPr>
      </w:pPr>
      <w:r w:rsidRPr="00CC0750">
        <w:rPr>
          <w:lang w:val="es-ES"/>
        </w:rPr>
        <w:t xml:space="preserve">La creciente preocupación por el medio ambiente ha puesto bajo los reflectores a los envases verdes. Si bien se conoce que estos influyen en las decisiones de compra, aún hay mucho por descubrir sobre qué es lo que realmente hace creer que un producto es verdaderamente sostenible. Este estudio busca profundizar en la mente de los consumidores, explorando que se piensa y se siente cuando se observa un envase ecológico. Se desea entender como estas percepciones influyen en las elecciones y como se valora la sostenibilidad de un producto en general, así como los factores que refuerzan la esencia en la autenticidad de los atributos ecológicos </w:t>
      </w:r>
      <w:r w:rsidRPr="00CC0750">
        <w:rPr>
          <w:lang w:val="es-ES"/>
        </w:rPr>
        <w:fldChar w:fldCharType="begin" w:fldLock="1"/>
      </w:r>
      <w:r w:rsidRPr="00CC0750">
        <w:rPr>
          <w:lang w:val="es-ES"/>
        </w:rPr>
        <w:instrText>ADDIN CSL_CITATION {"citationItems":[{"id":"ITEM-1","itemData":{"DOI":"10.1016/j.jclepro.2018.05.106","ISSN":"09596526","abstract":"Growing awareness of the environmental damage associated with conventional product packaging has led to keen interest in ‘green’ ‘environmentally friendly’ or ‘sustainable’ packaging. Research tells us a great deal about how the ‘environmental friendliness’ of a package may influence a consumer purchasing decision, but we have little scientific insight into the attributes that shape consumer perceptions of ’environmental friendliness. Hence, we examined how the interplay of environmentally friendly packaging attributes influences an overall evaluation of environmental friendliness, surveying attitudes from three Western consumer cultures: Germany, France, and the U.S. We found that consumers focus predominantly on end-of-life attributes of packaging, although the cultures differ in how they weigh the relative value of recyclability, reusability and biodegradability. We found that consumers concern themselves less with renewable origins, and almost not at all with activities relating to production, transport and retail use. We also found that widespread misunderstanding of biomethane continues to exist; further, the fact that biomethane is ‘biobased’ counts little in consumer ratings if the product is not also ‘biodegradable’. Ethical concerns about the use of agricultural land to produce biogas substrates are raised primarily by German consumers. A comparison with results from LCA studies of packaging revealed a number of discrepancies between consumer perception and facts on the environmental impact of different packaging options. Brand owners advancing environmentally friendly packaging initiatives are advised to feature those eco-advantages that pertain to the post-use phase and to differentiate packaging strategies across countries.","author":[{"dropping-particle":"","family":"Herbes","given":"Carsten","non-dropping-particle":"","parse-names":false,"suffix":""},{"dropping-particle":"","family":"Beuthner","given":"Christoph","non-dropping-particle":"","parse-names":false,"suffix":""},{"dropping-particle":"","family":"Ramme","given":"Iris","non-dropping-particle":"","parse-names":false,"suffix":""}],"container-title":"Journal of Cleaner Production","id":"ITEM-1","issued":{"date-parts":[["2018"]]},"page":"203-218","publisher":"Elsevier Ltd","title":"Consumer attitudes towards biobased packaging – A cross-cultural comparative study","type":"article-journal","volume":"194"},"uris":["http://www.mendeley.com/documents/?uuid=a32fc869-cb3c-4833-9ce7-4773793ac2a6"]}],"mendeley":{"formattedCitation":"(Herbes et al., 2018)","plainTextFormattedCitation":"(Herbes et al., 2018)","previouslyFormattedCitation":"(Herbes et al., 2018)"},"properties":{"noteIndex":0},"schema":"https://github.com/citation-style-language/schema/raw/master/csl-citation.json"}</w:instrText>
      </w:r>
      <w:r w:rsidRPr="00CC0750">
        <w:rPr>
          <w:lang w:val="es-ES"/>
        </w:rPr>
        <w:fldChar w:fldCharType="separate"/>
      </w:r>
      <w:r w:rsidRPr="00CC0750">
        <w:rPr>
          <w:noProof/>
          <w:lang w:val="es-ES"/>
        </w:rPr>
        <w:t>(Herbes et al., 2018)</w:t>
      </w:r>
      <w:r w:rsidRPr="00CC0750">
        <w:rPr>
          <w:lang w:val="es-ES"/>
        </w:rPr>
        <w:fldChar w:fldCharType="end"/>
      </w:r>
      <w:r w:rsidRPr="00CC0750">
        <w:rPr>
          <w:lang w:val="es-ES"/>
        </w:rPr>
        <w:t>.</w:t>
      </w:r>
    </w:p>
    <w:p w14:paraId="30D31AEF" w14:textId="77777777" w:rsidR="00B52C13" w:rsidRPr="00CC0750" w:rsidRDefault="00B52C13" w:rsidP="00B52C13">
      <w:pPr>
        <w:jc w:val="both"/>
        <w:rPr>
          <w:lang w:val="es-ES"/>
        </w:rPr>
      </w:pPr>
      <w:r w:rsidRPr="00CC0750">
        <w:rPr>
          <w:lang w:val="es-ES"/>
        </w:rPr>
        <w:t xml:space="preserve">La preocupación por el medio ambiente ha unido a la comunidad global en esfuerzos por su protección. Los consumidores están cada vez más conscientes del impacto ambiental de sus decisiones de consumo, lo que representa una oportunidad para las organizaciones que ofrecen productos y marcas ecológicas. Es crucial que los </w:t>
      </w:r>
      <w:r w:rsidRPr="00CC0750">
        <w:rPr>
          <w:lang w:val="es-ES"/>
        </w:rPr>
        <w:lastRenderedPageBreak/>
        <w:t xml:space="preserve">especialistas en marketing entiendan como esta conciencia afecta otros aspectos que influyen en el comportamiento proambiental en los consumidores. Al concienciar a los consumidores sobre las problemáticas de sostenibilidad y al alinear sus ofertas con la solución de estos desafíos, los especialistas en marketing pueden motivar a los consumidores a optar por productos y marcas ecológicas </w:t>
      </w:r>
      <w:r w:rsidRPr="00CC0750">
        <w:rPr>
          <w:lang w:val="es-ES"/>
        </w:rPr>
        <w:fldChar w:fldCharType="begin" w:fldLock="1"/>
      </w:r>
      <w:r w:rsidRPr="00CC0750">
        <w:rPr>
          <w:lang w:val="es-ES"/>
        </w:rPr>
        <w:instrText>ADDIN CSL_CITATION {"citationItems":[{"id":"ITEM-1","itemData":{"DOI":"10.1016/j.jclepro.2019.118575","ISSN":"09596526","abstract":"Across the globe, the awareness for environmental degradation and its harmful effects is rapidly growing. The whole world has come together to work in the direction to protect the environment. Consumers are increasingly becoming cautious towards the impact of their consumption pattern on environment and organisations can attain a competitive edge by leveraging this cautiousness by offering them green products/brands. However, it is importance for the marketers to understand that how increasing levels of sustainability awareness impacts other factors which explain pro-environmental behaviour of customers. To fill the existing gap in the current literature in this regard, the current study aims to build a structural model which includes social and environmental sustainability awareness in measuring customer altruism, buying intention, loyalty and customer evangelism. The theoretical model extends the existing framework of the Theory of Planned Behaviour (TPB) and explores the decision-making framework regarding ethical behaviour. Through existing literature review and expert input, the indicators (variables) for each construct were recognised. After that, data was collected from 331 respondents through a structurally designed questionnaire; the hypothetical model was test using the Structural Equation Modelling (SEM) technique. The findings of the study indicate that sustainability awareness positively influence the consumer altruism which in turn enhances the consumer purchase intention, green brand loyalty and green brand evangelism and altruism can and can bridge value-action gap for green brands. Current analysis supports the view that there are significant positive associations among the identified constructs.","author":[{"dropping-particle":"","family":"Panda","given":"Tapan Kumar","non-dropping-particle":"","parse-names":false,"suffix":""},{"dropping-particle":"","family":"Kumar","given":"Anil","non-dropping-particle":"","parse-names":false,"suffix":""},{"dropping-particle":"","family":"Jakhar","given":"Suresh","non-dropping-particle":"","parse-names":false,"suffix":""},{"dropping-particle":"","family":"Luthra","given":"Sunil","non-dropping-particle":"","parse-names":false,"suffix":""},{"dropping-particle":"","family":"Garza-Reyes","given":"Jose Arturo","non-dropping-particle":"","parse-names":false,"suffix":""},{"dropping-particle":"","family":"Kazancoglu","given":"Ipek","non-dropping-particle":"","parse-names":false,"suffix":""},{"dropping-particle":"","family":"Nayak","given":"Sonali Sitoshna","non-dropping-particle":"","parse-names":false,"suffix":""}],"container-title":"Journal of Cleaner Production","id":"ITEM-1","issued":{"date-parts":[["2020"]]},"page":"118575","publisher":"Elsevier Ltd","title":"Social and environmental sustainability model on consumers’ altruism, green purchase intention, green brand loyalty and evangelism","type":"article-journal","volume":"243"},"uris":["http://www.mendeley.com/documents/?uuid=c750b232-fb55-435f-b008-8fcb0e726326"]}],"mendeley":{"formattedCitation":"(Panda et al., 2020)","plainTextFormattedCitation":"(Panda et al., 2020)","previouslyFormattedCitation":"(Panda et al., 2020)"},"properties":{"noteIndex":0},"schema":"https://github.com/citation-style-language/schema/raw/master/csl-citation.json"}</w:instrText>
      </w:r>
      <w:r w:rsidRPr="00CC0750">
        <w:rPr>
          <w:lang w:val="es-ES"/>
        </w:rPr>
        <w:fldChar w:fldCharType="separate"/>
      </w:r>
      <w:r w:rsidRPr="00CC0750">
        <w:rPr>
          <w:noProof/>
          <w:lang w:val="es-ES"/>
        </w:rPr>
        <w:t>(Panda et al., 2020)</w:t>
      </w:r>
      <w:r w:rsidRPr="00CC0750">
        <w:rPr>
          <w:lang w:val="es-ES"/>
        </w:rPr>
        <w:fldChar w:fldCharType="end"/>
      </w:r>
      <w:r w:rsidRPr="00CC0750">
        <w:rPr>
          <w:lang w:val="es-ES"/>
        </w:rPr>
        <w:t>.</w:t>
      </w:r>
    </w:p>
    <w:p w14:paraId="2DBD1C4A" w14:textId="77777777" w:rsidR="00B52C13" w:rsidRPr="00CC0750" w:rsidRDefault="00B52C13" w:rsidP="00B52C13">
      <w:pPr>
        <w:jc w:val="both"/>
        <w:rPr>
          <w:lang w:val="es-ES"/>
        </w:rPr>
      </w:pPr>
      <w:r w:rsidRPr="00CC0750">
        <w:rPr>
          <w:lang w:val="es-ES"/>
        </w:rPr>
        <w:t xml:space="preserve">En la sociedad actual, marcada por la sostenibilidad, el marketing verde emerge como una nueva faceta de las responsabilidades económicas, sociales y ambientales de las empresas. Se busca ofrecer una visión completa sobre las funciones del marketing ecológico para informar, concienciar, educar y cambiar el comportamiento del consumidor hacia la sostenibilidad y el emprendimiento ecológico. En respuesta a estos desafíos, muchas empresas han adaptado sus prácticas para incorporar la sostenibilidad en sus modelos de negocio. Este enfoque, el marketing verde no solo refuerza la imagen de la empresa. Sino que también responde a una demanda creciente de los consumidores por prácticas responsables y transparentes </w:t>
      </w:r>
      <w:r w:rsidRPr="00CC0750">
        <w:rPr>
          <w:lang w:val="es-ES"/>
        </w:rPr>
        <w:fldChar w:fldCharType="begin" w:fldLock="1"/>
      </w:r>
      <w:r w:rsidRPr="00CC0750">
        <w:rPr>
          <w:lang w:val="es-ES"/>
        </w:rPr>
        <w:instrText>ADDIN CSL_CITATION {"citationItems":[{"id":"ITEM-1","itemData":{"DOI":"10.3390/su11030873","ISSN":"20711050","abstract":"In contemporary society, which is preoccupied with sustainability issues, green marketing highlights a new dimension of the economic, social, and environmental responsibilities of businesses. This article aims to provide an integrative vision on green marketing roles in informing, raising awareness, educating, and changing consumer behaviour towards sustainability and ecopreneurship and to highlight the results of research regarding PlantBottle® green packaging's impact on the environmental responsibility of young consumers. The research was conducted based on a survey, and data were processed with statistical methods. The research results validate a set of hypotheses regarding: Romanian consumers' lack of information leading to environmental responsibility; the impact of environmental information and awareness on green responsible behaviour; and the need to intensify efforts towards environmental responsibility. By the novelty of the research, which was conducted in a country that has rather recently become preoccupied with sustainability issues, the paper fills in a gap in a relatively limited research area: countries where green culture is developing and can become a landmark with implications for managers, educators, and the scientific community.","author":[{"dropping-particle":"","family":"Kardos","given":"Mihaela","non-dropping-particle":"","parse-names":false,"suffix":""},{"dropping-particle":"","family":"Gabor","given":"Manuela Rozalia","non-dropping-particle":"","parse-names":false,"suffix":""},{"dropping-particle":"","family":"Cristache","given":"Nicoleta","non-dropping-particle":"","parse-names":false,"suffix":""}],"container-title":"Sustainability (Switzerland)","id":"ITEM-1","issue":"3","issued":{"date-parts":[["2019"]]},"title":"Green marketing's roles in sustainability and ecopreneurship. Case study: Green packaging's impact on Romanian young consumers' environmental responsibility","type":"article-journal","volume":"11"},"uris":["http://www.mendeley.com/documents/?uuid=a1279e83-df45-4b53-b4dc-78950eb4ca4b"]}],"mendeley":{"formattedCitation":"(Kardos et al., 2019)","plainTextFormattedCitation":"(Kardos et al., 2019)","previouslyFormattedCitation":"(Kardos et al., 2019)"},"properties":{"noteIndex":0},"schema":"https://github.com/citation-style-language/schema/raw/master/csl-citation.json"}</w:instrText>
      </w:r>
      <w:r w:rsidRPr="00CC0750">
        <w:rPr>
          <w:lang w:val="es-ES"/>
        </w:rPr>
        <w:fldChar w:fldCharType="separate"/>
      </w:r>
      <w:r w:rsidRPr="00CC0750">
        <w:rPr>
          <w:noProof/>
          <w:lang w:val="es-ES"/>
        </w:rPr>
        <w:t>(Kardos et al., 2019)</w:t>
      </w:r>
      <w:r w:rsidRPr="00CC0750">
        <w:rPr>
          <w:lang w:val="es-ES"/>
        </w:rPr>
        <w:fldChar w:fldCharType="end"/>
      </w:r>
      <w:r w:rsidRPr="00CC0750">
        <w:rPr>
          <w:lang w:val="es-ES"/>
        </w:rPr>
        <w:t>.</w:t>
      </w:r>
    </w:p>
    <w:p w14:paraId="4AF31813" w14:textId="77777777" w:rsidR="00B52C13" w:rsidRPr="00CC0750" w:rsidRDefault="00B52C13" w:rsidP="00B52C13">
      <w:pPr>
        <w:jc w:val="both"/>
        <w:rPr>
          <w:lang w:val="es-ES"/>
        </w:rPr>
      </w:pPr>
      <w:r w:rsidRPr="00CC0750">
        <w:rPr>
          <w:lang w:val="es-ES"/>
        </w:rPr>
        <w:t xml:space="preserve">El creciente interés en reducir los residuos de envases plásticos ha impulsado la búsqueda de estrategias para minimizar el uso de estos materiales en los alimentos. Este estudio se enfoca en analizar como varían las elecciones de envases y los patrones de eliminación de plásticos en los productos alimenticios, con el objetivo de desarrollar campañas de información personalizadas que fomenten comportamientos más sostenibles. Además, resalta la necesidad de ofrecer información clara y accesible sobre las alternativas de envasado para facilitar la adopción de prácticas más ecológicas. Al entender mejor las preferencias y las barreras asociadas con los envases, se puede optimizar la estrategia de marketing y educación para promover prácticas de consumo responsables </w:t>
      </w:r>
      <w:r w:rsidRPr="00CC0750">
        <w:rPr>
          <w:lang w:val="es-ES"/>
        </w:rPr>
        <w:fldChar w:fldCharType="begin" w:fldLock="1"/>
      </w:r>
      <w:r w:rsidRPr="00CC0750">
        <w:rPr>
          <w:lang w:val="es-ES"/>
        </w:rPr>
        <w:instrText>ADDIN CSL_CITATION {"citationItems":[{"id":"ITEM-1","itemData":{"DOI":"10.1016/j.jclepro.2023.137169","ISSN":"09596526","abstract":"Consumer awareness regarding packaging waste is increasing; however, information relating to different food packaging disposal strategies is not always readily available to the consumer. There are also cross-country differences in handling food packaging which add complications and confusion. This study aims to (1) explore consumers' cross-country variations in Greece and the United Kingdom (UK) towards food packaging choice and disposal patterns and (2) develop tailored information campaigns, to encourage sustainable food packaging behaviour. Consumers (18–45 years) in Greece (n = 252) and the UK (n = 249) completed an online survey focused on purchase and disposal related issues for food packaging. Additionally, input from packaging experts (n = 10) was captured via targeted open-ended questions based on consumer insights. Key themes that emerged from the consumer survey were: (1) lack of understanding relating to packaging symbols; (2) confusion about cleaning of food packaging prior to recycling; and (3) excessive packaging for fresh fruit and vegetables, all of which incorporated experts' feedback. Accordingly, these three consumer-centric themes were utilised for campaign development in two information formats (infographics and videos) based on consumer preferences. Findings have been used to create actions, tools and strategies that will influence consumer behaviour and develop solutions to enable transition to a more sustainable European food packaging ecosystem. Next steps should include disseminating tailored information, combined with measuring long-term behaviour together with more support from the government, companies, and shops/retailers so that sustainable food packaging behaviour can be easily adopted in consumers' everyday lives.","author":[{"dropping-particle":"","family":"Norton","given":"Victoria","non-dropping-particle":"","parse-names":false,"suffix":""},{"dropping-particle":"","family":"Oloyede","given":"Omobolanle O.","non-dropping-particle":"","parse-names":false,"suffix":""},{"dropping-particle":"","family":"Lignou","given":"Stella","non-dropping-particle":"","parse-names":false,"suffix":""},{"dropping-particle":"","family":"Wang","given":"Qian Janice","non-dropping-particle":"","parse-names":false,"suffix":""},{"dropping-particle":"","family":"Vásquez","given":"Geraldine","non-dropping-particle":"","parse-names":false,"suffix":""},{"dropping-particle":"","family":"Alexi","given":"Niki","non-dropping-particle":"","parse-names":false,"suffix":""}],"container-title":"Journal of Cleaner Production","id":"ITEM-1","issue":"November 2022","issued":{"date-parts":[["2023"]]},"title":"Understanding consumers' sustainability knowledge and behaviour towards food packaging to develop tailored consumer-centric engagement campaigns: A Greece and the United Kingdom perspective","type":"article-journal","volume":"408"},"uris":["http://www.mendeley.com/documents/?uuid=f316ac6d-1623-4942-bc28-c3518c045470"]}],"mendeley":{"formattedCitation":"(Norton et al., 2023)","plainTextFormattedCitation":"(Norton et al., 2023)","previouslyFormattedCitation":"(Norton et al., 2023)"},"properties":{"noteIndex":0},"schema":"https://github.com/citation-style-language/schema/raw/master/csl-citation.json"}</w:instrText>
      </w:r>
      <w:r w:rsidRPr="00CC0750">
        <w:rPr>
          <w:lang w:val="es-ES"/>
        </w:rPr>
        <w:fldChar w:fldCharType="separate"/>
      </w:r>
      <w:r w:rsidRPr="00CC0750">
        <w:rPr>
          <w:noProof/>
          <w:lang w:val="es-ES"/>
        </w:rPr>
        <w:t>(Norton et al., 2023)</w:t>
      </w:r>
      <w:r w:rsidRPr="00CC0750">
        <w:rPr>
          <w:lang w:val="es-ES"/>
        </w:rPr>
        <w:fldChar w:fldCharType="end"/>
      </w:r>
      <w:r w:rsidRPr="00CC0750">
        <w:rPr>
          <w:lang w:val="es-ES"/>
        </w:rPr>
        <w:t>.</w:t>
      </w:r>
    </w:p>
    <w:p w14:paraId="6AEF7EE5" w14:textId="77777777" w:rsidR="00B52C13" w:rsidRPr="00CC0750" w:rsidRDefault="00B52C13" w:rsidP="00B52C13">
      <w:pPr>
        <w:jc w:val="both"/>
        <w:rPr>
          <w:lang w:val="es-ES"/>
        </w:rPr>
      </w:pPr>
      <w:r w:rsidRPr="00CC0750">
        <w:rPr>
          <w:lang w:val="es-ES"/>
        </w:rPr>
        <w:t xml:space="preserve">El crecimiento económico acelerado ha impulsado al consumo en exceso y explotación de los recursos naturales, resultando en daños significativos para el medio ambiente. El calentamiento global es uno de los efectos, así como la degradación de los ecosistemas. Los hogares tienen relevancia en el proceso según sus hábitos de consumo, sin embargo, la concientización en los consumidores va creciendo y a su vez cambian las actitudes que tenían hacia el consumo. Dicho cambio se ve impulsado por la preocupación que genera el medio ambiente, en vita que los recursos naturales se van escaseando, siendo un problema para las empresas y también para los </w:t>
      </w:r>
      <w:r w:rsidRPr="00CC0750">
        <w:rPr>
          <w:lang w:val="es-ES"/>
        </w:rPr>
        <w:lastRenderedPageBreak/>
        <w:t xml:space="preserve">seres vivos en general, por otro lado, las interacciones sociales y normas culturales también repercuten en los cambios que se generan hacia lo sostenible </w:t>
      </w:r>
      <w:r w:rsidRPr="00CC0750">
        <w:rPr>
          <w:lang w:val="es-ES"/>
        </w:rPr>
        <w:fldChar w:fldCharType="begin" w:fldLock="1"/>
      </w:r>
      <w:r w:rsidRPr="00CC0750">
        <w:rPr>
          <w:lang w:val="es-ES"/>
        </w:rPr>
        <w:instrText>ADDIN CSL_CITATION {"citationItems":[{"id":"ITEM-1","itemData":{"DOI":"10.1016/j.jclepro.2014.09.075","ISSN":"09596526","abstract":"The recent years have witnessed a phenomenal change in quantum and pattern of consumption in the developing nations of the East. Ever increasing consumption is putting a strain on the environment. The present work delves into understanding the relationship between environmental concerns and consumer choice behaviour in purchasing green products in the context of India being a large emerging economy in South East Asia. Attempt has been made to examine the influence of consumption values on sustainable consumer behaviour across consumer segments with preferential green choice approach difference. Multiple linear regression analysis, one-way analysis of variance and other standard statistical analysis of the data collected through questionnaire survey have been done. Results indicate that price sensitivity is high regardless of their choice preference. Social value parameter being the dominant factor influences sustainable consumption behaviour adoption among the green preferential cluster. Consumption values differ significantly across consumers exhibiting different preference for products with and without green credentials, being higher for those with green purchase or consumption experience or notion.","author":[{"dropping-particle":"","family":"Biswas","given":"Aindrila","non-dropping-particle":"","parse-names":false,"suffix":""},{"dropping-particle":"","family":"Roy","given":"Mousumi","non-dropping-particle":"","parse-names":false,"suffix":""}],"container-title":"Journal of Cleaner Production","id":"ITEM-1","issue":"1","issued":{"date-parts":[["2015"]]},"page":"463-468","publisher":"Elsevier Ltd","title":"Green products: An exploratory study on the consumer behaviour in emerging economies of the East","type":"article-journal","volume":"87"},"uris":["http://www.mendeley.com/documents/?uuid=98fc90c3-da48-41b7-8ee6-9d046e6c059f"]}],"mendeley":{"formattedCitation":"(Biswas &amp; Roy, 2015)","plainTextFormattedCitation":"(Biswas &amp; Roy, 2015)","previouslyFormattedCitation":"(Biswas &amp; Roy, 2015)"},"properties":{"noteIndex":0},"schema":"https://github.com/citation-style-language/schema/raw/master/csl-citation.json"}</w:instrText>
      </w:r>
      <w:r w:rsidRPr="00CC0750">
        <w:rPr>
          <w:lang w:val="es-ES"/>
        </w:rPr>
        <w:fldChar w:fldCharType="separate"/>
      </w:r>
      <w:r w:rsidRPr="00CC0750">
        <w:rPr>
          <w:noProof/>
          <w:lang w:val="es-ES"/>
        </w:rPr>
        <w:t>(Biswas &amp; Roy, 2015)</w:t>
      </w:r>
      <w:r w:rsidRPr="00CC0750">
        <w:rPr>
          <w:lang w:val="es-ES"/>
        </w:rPr>
        <w:fldChar w:fldCharType="end"/>
      </w:r>
      <w:r w:rsidRPr="00CC0750">
        <w:rPr>
          <w:lang w:val="es-ES"/>
        </w:rPr>
        <w:t>.</w:t>
      </w:r>
    </w:p>
    <w:p w14:paraId="00E409E9" w14:textId="77777777" w:rsidR="00B52C13" w:rsidRPr="00CC0750" w:rsidRDefault="00B52C13" w:rsidP="00B52C13">
      <w:pPr>
        <w:jc w:val="both"/>
        <w:rPr>
          <w:lang w:val="es-ES"/>
        </w:rPr>
      </w:pPr>
      <w:r w:rsidRPr="00CC0750">
        <w:rPr>
          <w:lang w:val="es-ES"/>
        </w:rPr>
        <w:t xml:space="preserve">Debido a la conciencia sobre el impacto ambiental, los consumidores muestran mayor sensibilidad hacia los productos ecológicos al tomar decisiones de compra. La generación joven demuestra actitudes y creencias distintas que los llevan a considerar cuidadosamente sus elecciones de productos ecológicos. Este grupo parece más comprometido con las cuestiones medioambientales y utiliza tecnología para comunicar e intercambiar información, lo que refuerza su respuesta emocional y mejora su comprensión ecológica. El efecto ecológico como el conocimiento son cruciales para determinar las decisiones de compra de los consumidores jóvenes, y así, promover un comportamiento más ecológico </w:t>
      </w:r>
      <w:r w:rsidRPr="00CC0750">
        <w:rPr>
          <w:lang w:val="es-ES"/>
        </w:rPr>
        <w:fldChar w:fldCharType="begin" w:fldLock="1"/>
      </w:r>
      <w:r w:rsidRPr="00CC0750">
        <w:rPr>
          <w:lang w:val="es-ES"/>
        </w:rPr>
        <w:instrText>ADDIN CSL_CITATION {"citationItems":[{"id":"ITEM-1","itemData":{"DOI":"10.1016/j.jclepro.2013.10.062","ISSN":"09596526","abstract":"Due to an increasing awareness in environmental impact, consumers are more sensitive towards green products when making their purchasing decisions. The young generation, who represents the future of our society, seems to have a different attitude and belief which enables them to reflect on their choice of green products. This research empirically examines the influence of ecological affect and ecological knowledge on the green purchasing behaviour of the young generation. A survey was administered to young consumers between the age of 18 and 30. Structural equation modelling was applied to test the hypotheses. The analysis result confirms that the ecological effect and knowledge are significant in determining young consumers' green involvement as well as their actual purchase. © 2013 Elsevier Ltd. All rights reserved.","author":[{"dropping-particle":"","family":"Kanchanapibul","given":"Maturos","non-dropping-particle":"","parse-names":false,"suffix":""},{"dropping-particle":"","family":"Lacka","given":"Ewelina","non-dropping-particle":"","parse-names":false,"suffix":""},{"dropping-particle":"","family":"Wang","given":"Xiaojun","non-dropping-particle":"","parse-names":false,"suffix":""},{"dropping-particle":"","family":"Chan","given":"Hing Kai","non-dropping-particle":"","parse-names":false,"suffix":""}],"container-title":"Journal of Cleaner Production","id":"ITEM-1","issued":{"date-parts":[["2014"]]},"page":"528-536","publisher":"Elsevier Ltd","title":"An empirical investigation of green purchase behaviour among the young generation","type":"article-journal","volume":"66"},"uris":["http://www.mendeley.com/documents/?uuid=3b93743c-e492-4645-8361-b35fda4ac3da"]}],"mendeley":{"formattedCitation":"(Kanchanapibul et al., 2014)","plainTextFormattedCitation":"(Kanchanapibul et al., 2014)","previouslyFormattedCitation":"(Kanchanapibul et al., 2014)"},"properties":{"noteIndex":0},"schema":"https://github.com/citation-style-language/schema/raw/master/csl-citation.json"}</w:instrText>
      </w:r>
      <w:r w:rsidRPr="00CC0750">
        <w:rPr>
          <w:lang w:val="es-ES"/>
        </w:rPr>
        <w:fldChar w:fldCharType="separate"/>
      </w:r>
      <w:r w:rsidRPr="00CC0750">
        <w:rPr>
          <w:noProof/>
          <w:lang w:val="es-ES"/>
        </w:rPr>
        <w:t>(Kanchanapibul et al., 2014)</w:t>
      </w:r>
      <w:r w:rsidRPr="00CC0750">
        <w:rPr>
          <w:lang w:val="es-ES"/>
        </w:rPr>
        <w:fldChar w:fldCharType="end"/>
      </w:r>
      <w:r w:rsidRPr="00CC0750">
        <w:rPr>
          <w:lang w:val="es-ES"/>
        </w:rPr>
        <w:t>.</w:t>
      </w:r>
    </w:p>
    <w:p w14:paraId="475CE6B7" w14:textId="77777777" w:rsidR="00B52C13" w:rsidRPr="00CC0750" w:rsidRDefault="00B52C13" w:rsidP="00B52C13">
      <w:pPr>
        <w:jc w:val="both"/>
        <w:rPr>
          <w:lang w:val="es-ES"/>
        </w:rPr>
      </w:pPr>
      <w:r w:rsidRPr="00CC0750">
        <w:rPr>
          <w:lang w:val="es-ES"/>
        </w:rPr>
        <w:t xml:space="preserve">El artículo explora los factores que afectan la decisión de los consumidores de adquirir productos ecológicos, destacando la actitud hacia estos productos, la influencia social percibida y las preocupaciones ambientales. Aunque el conocimiento ambiental no tiene un impacto tan fuerte como la actitud, si influye de manera indirecta a través de la percepción. Estos hallazgos ofrecen una comprensión más clara de cómo los consumidores toman decisiones sobre productos ecológicos y como estas decisiones pueden contribuir al consumo sostenible. En conjunto, estos factores ayudan a mejorar las estrategias de promoción de productos ecológicos y apoyar el desarrollo de prácticas de consumo más responsables </w:t>
      </w:r>
      <w:r w:rsidRPr="00CC0750">
        <w:rPr>
          <w:lang w:val="es-ES"/>
        </w:rPr>
        <w:fldChar w:fldCharType="begin" w:fldLock="1"/>
      </w:r>
      <w:r w:rsidRPr="00CC0750">
        <w:rPr>
          <w:lang w:val="es-ES"/>
        </w:rPr>
        <w:instrText>ADDIN CSL_CITATION {"citationItems":[{"id":"ITEM-1","itemData":{"DOI":"10.3390/su8101077","ISSN":"20711050","abstract":"Green products are among the widely used products worldwide due to their environmental benefits. However, information on the consumers' purchase intention towards green products in developing countries, such as Thailand, is lacking. This study aims to investigate Thai consumers who are aged over 18 years, and whose base education is high school, on purchase intention for green products by using an extended framework of the theory of planned behavior (TPB). We derived and examined the model through structural equation modeling in a sample of 483 respondents in Thailand. The findings of this model indicated that consumer attitude, subjective norm and perceived behavioral control have significant positive influences on the purchase intention for green products. Furthermore, our results indicated that environmental concerns have a significant effect on attitude, perceived behavioral control and purchase intention for green products, but subjective norm. Moreover, environmental knowledge had no significant effect on the purchase intention for green products. Instead, it had a distinct indirect effect through attitude towards purchasing green products, subjective norm and perceived behavioral control. The findings from this study contribute to improving the understanding of intention to purchase green products, which could play a major role towards sustainable consumption.","author":[{"dropping-particle":"","family":"Maichum","given":"Kamonthip","non-dropping-particle":"","parse-names":false,"suffix":""},{"dropping-particle":"","family":"Parichatnon","given":"Surakiat","non-dropping-particle":"","parse-names":false,"suffix":""},{"dropping-particle":"","family":"Peng","given":"Ke Chung","non-dropping-particle":"","parse-names":false,"suffix":""}],"container-title":"Sustainability (Switzerland)","id":"ITEM-1","issue":"10","issued":{"date-parts":[["2016"]]},"page":"1-20","title":"Application of the extended theory of planned behavior model to investigate purchase intention of green products among Thai consumers","type":"article-journal","volume":"8"},"uris":["http://www.mendeley.com/documents/?uuid=a3fe493e-5ac9-4990-906e-cebf01c1fa9e"]}],"mendeley":{"formattedCitation":"(Maichum et al., 2016)","plainTextFormattedCitation":"(Maichum et al., 2016)","previouslyFormattedCitation":"(Maichum et al., 2016)"},"properties":{"noteIndex":0},"schema":"https://github.com/citation-style-language/schema/raw/master/csl-citation.json"}</w:instrText>
      </w:r>
      <w:r w:rsidRPr="00CC0750">
        <w:rPr>
          <w:lang w:val="es-ES"/>
        </w:rPr>
        <w:fldChar w:fldCharType="separate"/>
      </w:r>
      <w:r w:rsidRPr="00CC0750">
        <w:rPr>
          <w:noProof/>
          <w:lang w:val="es-ES"/>
        </w:rPr>
        <w:t>(Maichum et al., 2016)</w:t>
      </w:r>
      <w:r w:rsidRPr="00CC0750">
        <w:rPr>
          <w:lang w:val="es-ES"/>
        </w:rPr>
        <w:fldChar w:fldCharType="end"/>
      </w:r>
      <w:r w:rsidRPr="00CC0750">
        <w:rPr>
          <w:lang w:val="es-ES"/>
        </w:rPr>
        <w:t>.</w:t>
      </w:r>
    </w:p>
    <w:p w14:paraId="520BE7BA" w14:textId="77777777" w:rsidR="00B52C13" w:rsidRPr="00CC0750" w:rsidRDefault="00B52C13" w:rsidP="00B52C13">
      <w:pPr>
        <w:jc w:val="both"/>
        <w:rPr>
          <w:lang w:val="es-ES"/>
        </w:rPr>
      </w:pPr>
      <w:r w:rsidRPr="00CC0750">
        <w:rPr>
          <w:lang w:val="es-ES"/>
        </w:rPr>
        <w:t xml:space="preserve">Se busca entender los efectos de los diferentes factores en los comportamientos de compra, de igual manera en el uso y reciclaje. Los resultados demuestran que el principal predictor del comportamiento de compra son las actitudes, mientras que en el comportamiento de uso cambia según las variables, como el ingreso, la efectividad percibida y la edad. Además, se evidencia que existe una relación importante entre el uso y el reciclaje, dando como resultado que las prácticas de consumo pueden influir en el hábito de reciclaje de cada persona. Por ello, se debe considerar los diferentes factores para impulsar comportamientos más sostenibles entre los consumidores </w:t>
      </w:r>
      <w:r w:rsidRPr="00CC0750">
        <w:rPr>
          <w:lang w:val="es-ES"/>
        </w:rPr>
        <w:fldChar w:fldCharType="begin" w:fldLock="1"/>
      </w:r>
      <w:r w:rsidRPr="00CC0750">
        <w:rPr>
          <w:lang w:val="es-ES"/>
        </w:rPr>
        <w:instrText>ADDIN CSL_CITATION {"citationItems":[{"id":"ITEM-1","itemData":{"DOI":"10.1016/j.jclepro.2013.05.021","ISSN":"09596526","abstract":"This study develops a theoretical framework of green consumer behavior to determine the effects of personal influence, knowledge of green consumption, attitudes toward green consumption, internal and external moderators and examines whether these effects differ significantly among purchasing, using and recycling behaviors. Correlation analysis and multiple regression are applied to assess data collected by a questionnaire survey. The results indicate that attitudes are the most significant predictor of purchasing behavior. Using behavior is mainly determined by income, perceived consumer effectiveness and age, while recycling behavior is strongly influenced by using behavior. These findings have policy implications and improve understanding of green consumer behavior in China. © 2013 Elsevier Ltd. All rights reserved.","author":[{"dropping-particle":"","family":"Zhao","given":"Hui Hui","non-dropping-particle":"","parse-names":false,"suffix":""},{"dropping-particle":"","family":"Gao","given":"Qian","non-dropping-particle":"","parse-names":false,"suffix":""},{"dropping-particle":"","family":"Wu","given":"Yao Ping","non-dropping-particle":"","parse-names":false,"suffix":""},{"dropping-particle":"","family":"Wang","given":"Yuan","non-dropping-particle":"","parse-names":false,"suffix":""},{"dropping-particle":"","family":"Zhu","given":"Xiao Dong","non-dropping-particle":"","parse-names":false,"suffix":""}],"container-title":"Journal of Cleaner Production","id":"ITEM-1","issued":{"date-parts":[["2014"]]},"page":"143-151","publisher":"Elsevier Ltd","title":"What affects green consumer behavior in China? A case study from Qingdao","type":"article-journal","volume":"63"},"uris":["http://www.mendeley.com/documents/?uuid=9efa0c9c-75d1-4450-bc29-d30c2e3c57fa"]}],"mendeley":{"formattedCitation":"(Zhao et al., 2014)","plainTextFormattedCitation":"(Zhao et al., 2014)","previouslyFormattedCitation":"(Zhao et al., 2014)"},"properties":{"noteIndex":0},"schema":"https://github.com/citation-style-language/schema/raw/master/csl-citation.json"}</w:instrText>
      </w:r>
      <w:r w:rsidRPr="00CC0750">
        <w:rPr>
          <w:lang w:val="es-ES"/>
        </w:rPr>
        <w:fldChar w:fldCharType="separate"/>
      </w:r>
      <w:r w:rsidRPr="00CC0750">
        <w:rPr>
          <w:noProof/>
          <w:lang w:val="es-ES"/>
        </w:rPr>
        <w:t>(Zhao et al., 2014)</w:t>
      </w:r>
      <w:r w:rsidRPr="00CC0750">
        <w:rPr>
          <w:lang w:val="es-ES"/>
        </w:rPr>
        <w:fldChar w:fldCharType="end"/>
      </w:r>
      <w:r w:rsidRPr="00CC0750">
        <w:rPr>
          <w:lang w:val="es-ES"/>
        </w:rPr>
        <w:t>.</w:t>
      </w:r>
    </w:p>
    <w:p w14:paraId="2DC5A96E" w14:textId="77777777" w:rsidR="00B52C13" w:rsidRPr="00CC0750" w:rsidRDefault="00B52C13" w:rsidP="00B52C13">
      <w:pPr>
        <w:jc w:val="both"/>
        <w:rPr>
          <w:lang w:val="es-ES"/>
        </w:rPr>
      </w:pPr>
      <w:r w:rsidRPr="00CC0750">
        <w:rPr>
          <w:lang w:val="es-ES"/>
        </w:rPr>
        <w:t xml:space="preserve">Existen dos factores claves que influyen en el comportamiento de compra ecológica del consumidor, el primero es la preocupación ambiental y el siguiente es de los atributos funcionales de un producto. El crecimiento de concientización hacia los problemas </w:t>
      </w:r>
      <w:r w:rsidRPr="00CC0750">
        <w:rPr>
          <w:lang w:val="es-ES"/>
        </w:rPr>
        <w:lastRenderedPageBreak/>
        <w:t xml:space="preserve">ambientales y el deterioro de los recursos naturales ha provocado un cambio de mentalidad que se caracteriza por ser más responsable. A pesar de la disponibilidad de productos respetuosos con el medio ambiente y la actitud positiva por parte de los consumidores, algunos no reflejan esa actitud con compras sostenibles. Los motivos de esta inconsistencia es que no hay un punto de equilibrio entre la mentalidad de los consumidores y sus acciones de compra </w:t>
      </w:r>
      <w:r w:rsidRPr="00CC0750">
        <w:rPr>
          <w:lang w:val="es-ES"/>
        </w:rPr>
        <w:fldChar w:fldCharType="begin" w:fldLock="1"/>
      </w:r>
      <w:r w:rsidRPr="00CC0750">
        <w:rPr>
          <w:lang w:val="es-ES"/>
        </w:rPr>
        <w:instrText>ADDIN CSL_CITATION {"citationItems":[{"id":"ITEM-1","itemData":{"DOI":"10.1016/j.ism.2015.04.001","ISSN":"23067748","abstract":"This study reviewed 53 empirical articles on green purchase behavior from 2000 to 2014. This is one of the first study that reviewed articles related to attitude - behaviour inconsistencies in the context of green purchasing. This review identified various prevalent motives, facilitators and barriers affecting purchase decision-making towards green products and provides possible explanations for inconsistencies reported in green purchase behavior. All These factors are divided into those unique to the individual decision maker and those considered situational in nature. Consumer's environmental concern and products functional attributes emerged as the two major determinants of consumer green purchase behavior. The paper informs about the main predictors of consumer's green purchase behavior. In this way, it will help policy makers and managers in formulating and implementing strategies to encourage green purchasing.","author":[{"dropping-particle":"","family":"Joshi","given":"Yatish","non-dropping-particle":"","parse-names":false,"suffix":""},{"dropping-particle":"","family":"Rahman","given":"Zillur","non-dropping-particle":"","parse-names":false,"suffix":""}],"container-title":"International Strategic Management Review","id":"ITEM-1","issue":"1-2","issued":{"date-parts":[["2015"]]},"number-of-pages":"128-143","publisher":"Holy Spirit University of Kaslik","title":"Factors Affecting Green Purchase Behaviour and Future Research Directions","type":"book","volume":"3"},"uris":["http://www.mendeley.com/documents/?uuid=cbdf5345-adb5-4c1b-b6a9-3d9a8995ffd0"]}],"mendeley":{"formattedCitation":"(Joshi &amp; Rahman, 2015)","plainTextFormattedCitation":"(Joshi &amp; Rahman, 2015)","previouslyFormattedCitation":"(Joshi &amp; Rahman, 2015)"},"properties":{"noteIndex":0},"schema":"https://github.com/citation-style-language/schema/raw/master/csl-citation.json"}</w:instrText>
      </w:r>
      <w:r w:rsidRPr="00CC0750">
        <w:rPr>
          <w:lang w:val="es-ES"/>
        </w:rPr>
        <w:fldChar w:fldCharType="separate"/>
      </w:r>
      <w:r w:rsidRPr="00CC0750">
        <w:rPr>
          <w:noProof/>
          <w:lang w:val="es-ES"/>
        </w:rPr>
        <w:t>(Joshi &amp; Rahman, 2015)</w:t>
      </w:r>
      <w:r w:rsidRPr="00CC0750">
        <w:rPr>
          <w:lang w:val="es-ES"/>
        </w:rPr>
        <w:fldChar w:fldCharType="end"/>
      </w:r>
      <w:r w:rsidRPr="00CC0750">
        <w:rPr>
          <w:lang w:val="es-ES"/>
        </w:rPr>
        <w:t>.</w:t>
      </w:r>
    </w:p>
    <w:p w14:paraId="1301B928" w14:textId="77777777" w:rsidR="00B52C13" w:rsidRPr="00CC0750" w:rsidRDefault="00B52C13" w:rsidP="00B52C13">
      <w:pPr>
        <w:jc w:val="both"/>
        <w:rPr>
          <w:lang w:val="es-ES"/>
        </w:rPr>
      </w:pPr>
      <w:r w:rsidRPr="00CC0750">
        <w:rPr>
          <w:lang w:val="es-ES"/>
        </w:rPr>
        <w:t xml:space="preserve">“Investigar los factores que influyen en la toma de decisiones del consumidor al elegir productos ecológicos” de Paraschos Maniatis presenta como los consumidores emplean su consciencia general, conocimiento y compromiso con los productos ecológicos para formar una visión integral de los beneficios ambientales, económicos, la fiabilidad ecológica y la estética verde de los productos, lo que les permite tomar decisiones informadas al elegir productos sostenibles. </w:t>
      </w:r>
      <w:r w:rsidRPr="00CC0750">
        <w:rPr>
          <w:lang w:val="es-ES"/>
        </w:rPr>
        <w:fldChar w:fldCharType="begin" w:fldLock="1"/>
      </w:r>
      <w:r w:rsidRPr="00CC0750">
        <w:rPr>
          <w:lang w:val="es-ES"/>
        </w:rPr>
        <w:instrText>ADDIN CSL_CITATION {"citationItems":[{"id":"ITEM-1","itemData":{"DOI":"10.1016/j.jclepro.2015.02.067","ISSN":"09596526","abstract":"There are multiple indicators known to researchers influencing consumer's knowledge, commitment, and general awareness of consumers regarding green products. However, there is lack of structural constructs defining how these indicators interact with different dimensions of consumers' green consciousness while choosing green products. This research investigates the influence of consumers' knowledge, commitment, and general awareness related to green products on their green consciousness while making decisions for buying green products. Consumers visiting four shopping malls in the city of Athens have been sampled based on their choice of green food products and requested to fill a self-assessment card. A structural construct is presented in this research using data collected from 253 respondents visiting four shopping malls in Athens. The techniques used are Principal Component Analysis, confirmatory factor analysis, and structural equation modeling. The outcome of the research is a construct showing the influence of 15 indicators reflecting consumers' knowledge, commitment, and general awareness of consumers about green products on four domains of their green consciousness: environmental benefits, economic benefits, green reliability, and green appearance. The construct divides the indicators into general awareness, knowledge, and commitment of consumers and presents their interactions with the four consciousness domains. The model presents how consumers make use of their general awareness of, knowledge of, and commitment to green products in shaping their overall consciousness about environmental benefits, economic benefits, green reliability, and green appearance such that they can make a decision for purchasing a green product. This research value adds to the limited empirical knowledge base on structural constructs showing interactions among key variables in influencing consumers' green consciousness and decision-making for purchasing products with green attributes. The model also clarifies how consumers weigh environmental and economical benefits while choosing green products. The structural construct is a useful addition to the existing constructs helpful for green labelers and marketers in their strategies for promoting green products. The only limitation of the research is that the construct has been formed based on data collected from consumers in one city (Athens). However, the consumers sampled are general consumers of household consumables t…","author":[{"dropping-particle":"","family":"Maniatis","given":"Paraschos","non-dropping-particle":"","parse-names":false,"suffix":""}],"container-title":"Journal of Cleaner Production","id":"ITEM-1","issued":{"date-parts":[["2016"]]},"page":"215-228","publisher":"Elsevier Ltd","title":"Investigating factors influencing consumer decision-making while choosing green products","type":"article-journal","volume":"132"},"uris":["http://www.mendeley.com/documents/?uuid=7188025b-4f5e-403d-8e1d-58e1973a51c0"]}],"mendeley":{"formattedCitation":"(Maniatis, 2016)","plainTextFormattedCitation":"(Maniatis, 2016)","previouslyFormattedCitation":"(Maniatis, 2016)"},"properties":{"noteIndex":0},"schema":"https://github.com/citation-style-language/schema/raw/master/csl-citation.json"}</w:instrText>
      </w:r>
      <w:r w:rsidRPr="00CC0750">
        <w:rPr>
          <w:lang w:val="es-ES"/>
        </w:rPr>
        <w:fldChar w:fldCharType="separate"/>
      </w:r>
      <w:r w:rsidRPr="00CC0750">
        <w:rPr>
          <w:noProof/>
          <w:lang w:val="es-ES"/>
        </w:rPr>
        <w:t>(Maniatis, 2016)</w:t>
      </w:r>
      <w:r w:rsidRPr="00CC0750">
        <w:rPr>
          <w:lang w:val="es-ES"/>
        </w:rPr>
        <w:fldChar w:fldCharType="end"/>
      </w:r>
      <w:r w:rsidRPr="00CC0750">
        <w:rPr>
          <w:lang w:val="es-ES"/>
        </w:rPr>
        <w:t xml:space="preserve"> Al final de los resultados proporcionan información valiosa para las empresas que desean desarrollar y comercializar productos ecológicos. Además, recomiendan que los especialistas en marketing deben proporcionar toda la información relevante que los consumidores ecológicos consideran antes de hacer una compra. </w:t>
      </w:r>
    </w:p>
    <w:p w14:paraId="4428DEFD" w14:textId="77777777" w:rsidR="00B52C13" w:rsidRPr="00CC0750" w:rsidRDefault="00B52C13" w:rsidP="00B52C13">
      <w:pPr>
        <w:jc w:val="both"/>
        <w:rPr>
          <w:lang w:val="es-ES"/>
        </w:rPr>
      </w:pPr>
      <w:r w:rsidRPr="00CC0750">
        <w:rPr>
          <w:lang w:val="es-ES"/>
        </w:rPr>
        <w:t xml:space="preserve">De acuerdo con </w:t>
      </w:r>
      <w:r w:rsidRPr="00CC0750">
        <w:rPr>
          <w:lang w:val="es-ES"/>
        </w:rPr>
        <w:fldChar w:fldCharType="begin" w:fldLock="1"/>
      </w:r>
      <w:r w:rsidRPr="00CC0750">
        <w:rPr>
          <w:lang w:val="es-ES"/>
        </w:rPr>
        <w:instrText>ADDIN CSL_CITATION {"citationItems":[{"id":"ITEM-1","itemData":{"DOI":"10.1016/j.clrc.2022.100075","ISSN":"26667843","abstract":"The Fast Moving Consumer Goods (FMCG) industry regularly produces monumental waste. Today sustainability is the central issue of every society. Today, the average consumer is more aware of their product choices' environmental impact than a consumer as little as five years ago. The change is real and apparent and can no longer be ignored. With the increase in awareness about sustainability and its significance and the rise in eco-friendly regulations, sustainable packaging is, now more than ever, an issue of concern for customers. With this tectonic shift in consumer behaviour towards more sustainable and eco-friendly products, it is time for the FMCG industry to make some strategic changes. Brands have already started adopting sustainable marketing based on this shift in consumer mindset. However, we believe it is beneficial to understand consumers' various factors before purchasing. What drives the purchase? What deters it? These are essential questions to understand the consumer and build brands genuinely. We may already know what factors affect the consumer decision-making cycle, but understanding the root cause behind those factors is of utmost importance. This research aims to analyze consumer perception and behaviour regarding eco-friendly and sustainable packaging. For this research, we have thoroughly reviewed thirty research papers to gain insights into all the study that has already been conducted. We also worked on both moderated and unmoderated focus group discussions to better understand consumer behaviour towards sustainability. We have derived a fair idea of the gap between consumer understanding, behavior, and products available in the market. We get various insights from the definition of sustainability, factors influencing consumers, and why current trends and practices, and even practices in other industries (other than FMCG) would be a beneficial correlation/comparison aspect.","author":[{"dropping-particle":"","family":"Jain","given":"Priyanshi","non-dropping-particle":"","parse-names":false,"suffix":""},{"dropping-particle":"","family":"Hudnurkar","given":"Dr Manoj","non-dropping-particle":"","parse-names":false,"suffix":""}],"container-title":"Cleaner and Responsible Consumption","id":"ITEM-1","issue":"September","issued":{"date-parts":[["2022"]]},"page":"100075","publisher":"Elsevier Ltd","title":"Sustainable packaging in the FMCG industry","type":"article-journal","volume":"7"},"uris":["http://www.mendeley.com/documents/?uuid=48eb5ab9-1f5f-42f9-97b2-b094895c4fb0"]}],"mendeley":{"formattedCitation":"(Jain &amp; Hudnurkar, 2022)","manualFormatting":"Jain &amp; Hudnurkar (2022)","plainTextFormattedCitation":"(Jain &amp; Hudnurkar, 2022)","previouslyFormattedCitation":"(Jain &amp; Hudnurkar, 2022)"},"properties":{"noteIndex":0},"schema":"https://github.com/citation-style-language/schema/raw/master/csl-citation.json"}</w:instrText>
      </w:r>
      <w:r w:rsidRPr="00CC0750">
        <w:rPr>
          <w:lang w:val="es-ES"/>
        </w:rPr>
        <w:fldChar w:fldCharType="separate"/>
      </w:r>
      <w:r w:rsidRPr="00CC0750">
        <w:rPr>
          <w:noProof/>
          <w:lang w:val="es-ES"/>
        </w:rPr>
        <w:t>Jain &amp; Hudnurkar (2022)</w:t>
      </w:r>
      <w:r w:rsidRPr="00CC0750">
        <w:rPr>
          <w:lang w:val="es-ES"/>
        </w:rPr>
        <w:fldChar w:fldCharType="end"/>
      </w:r>
      <w:r w:rsidRPr="00CC0750">
        <w:rPr>
          <w:lang w:val="es-ES"/>
        </w:rPr>
        <w:t xml:space="preserve"> “se observa una relación positiva entre el nivel de conciencia ambiental y consideración del impacto de sus decisiones de compra entre los consumidores” </w:t>
      </w:r>
      <w:r w:rsidRPr="00CC0750">
        <w:rPr>
          <w:lang w:val="es-ES"/>
        </w:rPr>
        <w:fldChar w:fldCharType="begin" w:fldLock="1"/>
      </w:r>
      <w:r w:rsidRPr="00CC0750">
        <w:rPr>
          <w:lang w:val="es-ES"/>
        </w:rPr>
        <w:instrText>ADDIN CSL_CITATION {"citationItems":[{"id":"ITEM-1","itemData":{"DOI":"10.1016/j.clrc.2022.100075","ISSN":"26667843","abstract":"The Fast Moving Consumer Goods (FMCG) industry regularly produces monumental waste. Today sustainability is the central issue of every society. Today, the average consumer is more aware of their product choices' environmental impact than a consumer as little as five years ago. The change is real and apparent and can no longer be ignored. With the increase in awareness about sustainability and its significance and the rise in eco-friendly regulations, sustainable packaging is, now more than ever, an issue of concern for customers. With this tectonic shift in consumer behaviour towards more sustainable and eco-friendly products, it is time for the FMCG industry to make some strategic changes. Brands have already started adopting sustainable marketing based on this shift in consumer mindset. However, we believe it is beneficial to understand consumers' various factors before purchasing. What drives the purchase? What deters it? These are essential questions to understand the consumer and build brands genuinely. We may already know what factors affect the consumer decision-making cycle, but understanding the root cause behind those factors is of utmost importance. This research aims to analyze consumer perception and behaviour regarding eco-friendly and sustainable packaging. For this research, we have thoroughly reviewed thirty research papers to gain insights into all the study that has already been conducted. We also worked on both moderated and unmoderated focus group discussions to better understand consumer behaviour towards sustainability. We have derived a fair idea of the gap between consumer understanding, behavior, and products available in the market. We get various insights from the definition of sustainability, factors influencing consumers, and why current trends and practices, and even practices in other industries (other than FMCG) would be a beneficial correlation/comparison aspect.","author":[{"dropping-particle":"","family":"Jain","given":"Priyanshi","non-dropping-particle":"","parse-names":false,"suffix":""},{"dropping-particle":"","family":"Hudnurkar","given":"Dr Manoj","non-dropping-particle":"","parse-names":false,"suffix":""}],"container-title":"Cleaner and Responsible Consumption","id":"ITEM-1","issue":"September","issued":{"date-parts":[["2022"]]},"page":"100075","publisher":"Elsevier Ltd","title":"Sustainable packaging in the FMCG industry","type":"article-journal","volume":"7"},"locator":"5","uris":["http://www.mendeley.com/documents/?uuid=48eb5ab9-1f5f-42f9-97b2-b094895c4fb0"]}],"mendeley":{"formattedCitation":"(Jain &amp; Hudnurkar, 2022, p. 5)","manualFormatting":"(p. 5)","plainTextFormattedCitation":"(Jain &amp; Hudnurkar, 2022, p. 5)","previouslyFormattedCitation":"(Jain &amp; Hudnurkar, 2022, p. 5)"},"properties":{"noteIndex":0},"schema":"https://github.com/citation-style-language/schema/raw/master/csl-citation.json"}</w:instrText>
      </w:r>
      <w:r w:rsidRPr="00CC0750">
        <w:rPr>
          <w:lang w:val="es-ES"/>
        </w:rPr>
        <w:fldChar w:fldCharType="separate"/>
      </w:r>
      <w:r w:rsidRPr="00CC0750">
        <w:rPr>
          <w:noProof/>
          <w:lang w:val="es-ES"/>
        </w:rPr>
        <w:t>(p. 5)</w:t>
      </w:r>
      <w:r w:rsidRPr="00CC0750">
        <w:rPr>
          <w:lang w:val="es-ES"/>
        </w:rPr>
        <w:fldChar w:fldCharType="end"/>
      </w:r>
      <w:r w:rsidRPr="00CC0750">
        <w:rPr>
          <w:lang w:val="es-ES"/>
        </w:rPr>
        <w:t>. Este enfoque trata sobre la percepción de los consumidores hacia los productos envasados de forma sostenible y como la percepción de los mismos influye en sus decisiones de compra, además se busca comprender mejor los factores que motivan a los consumidores a escoger productos con envases sostenibles y las barreras que encuentran al hacerlo, teniendo en cuenta la conciencia de los consumidores sobre los problemas ambientales relacionados con los envases y como esto está impulsando al demanda de alternativas más sostenibles.</w:t>
      </w:r>
    </w:p>
    <w:p w14:paraId="6EFF773C" w14:textId="77777777" w:rsidR="00B52C13" w:rsidRPr="00CC0750" w:rsidRDefault="00B52C13" w:rsidP="00B52C13">
      <w:pPr>
        <w:jc w:val="both"/>
        <w:rPr>
          <w:lang w:val="es-ES"/>
        </w:rPr>
      </w:pPr>
      <w:r w:rsidRPr="00CC0750">
        <w:rPr>
          <w:lang w:val="es-ES"/>
        </w:rPr>
        <w:t xml:space="preserve">El estudio tiene como objetivo explorar cómo los consumidores perciben los envases biodegradables en relación con el fomento de comportamientos sostenibles. También, busca entender las preferencias hacia diferentes tipos de envases ecológicos y los motivos detrás de esas elecciones, así como el impacto de la información sobre estos envases en la promoción de la sostenibilidad. Se revela que el costo y la falta de información sobre los beneficios a largo plazo se identifican como los principales obstáculos para adoptar practicas sostenibles. Para incentivar a los consumidores, las </w:t>
      </w:r>
      <w:r w:rsidRPr="00CC0750">
        <w:rPr>
          <w:lang w:val="es-ES"/>
        </w:rPr>
        <w:lastRenderedPageBreak/>
        <w:t xml:space="preserve">empresas podrían considerar ofrecer recompensas económicas para aquellos que elijan productos en envases orgánicos </w:t>
      </w:r>
      <w:r w:rsidRPr="00CC0750">
        <w:rPr>
          <w:lang w:val="es-ES"/>
        </w:rPr>
        <w:fldChar w:fldCharType="begin" w:fldLock="1"/>
      </w:r>
      <w:r w:rsidRPr="00CC0750">
        <w:rPr>
          <w:lang w:val="es-ES"/>
        </w:rPr>
        <w:instrText>ADDIN CSL_CITATION {"citationItems":[{"id":"ITEM-1","itemData":{"DOI":"10.3390/su10061787","ISSN":"20711050","abstract":"The paper analyzes the Romanian consumer's behavior concerning sustainable packaging through quantitative research among 268 consumers. The aim of the study is to determine the perception of the Romanian consumer regarding the role of eco-packaging in the formation of sustainable behavior. The research has as main objectives: assessing consumer preferences for the types of ecological packaging, knowing the reasons for purchasing green packaging, and the role of the information about eco-packaging in promoting sustainability. Most respondents are aware of the impact of packaging on the environment, the main reasons for purchasing are environmental protection, recycle and the feeling of being responsible. Packaging preferences include paper, glass and cardboard and, to a lesser extent, plastic and wood. The reasons why consumers are not willing to pay more for green packaging are the price of products correlated with the low consumer budget and the lack of information and these are the main barriers to adopting sustainable behavior.","author":[{"dropping-particle":"","family":"Orzan","given":"Gheorghe","non-dropping-particle":"","parse-names":false,"suffix":""},{"dropping-particle":"","family":"Cruceru","given":"Anca Francisca","non-dropping-particle":"","parse-names":false,"suffix":""},{"dropping-particle":"","family":"Balaceanu","given":"Cristina Teodora","non-dropping-particle":"","parse-names":false,"suffix":""},{"dropping-particle":"","family":"Chivu","given":"Raluca Giorgiana","non-dropping-particle":"","parse-names":false,"suffix":""}],"container-title":"Sustainability (Switzerland)","id":"ITEM-1","issue":"6","issued":{"date-parts":[["2018"]]},"title":"Consumers' behavior concerning sustainable packaging: An exploratory study on Romanian consumers","type":"article-journal","volume":"10"},"uris":["http://www.mendeley.com/documents/?uuid=70cc1da8-e805-4626-8027-8f2aed1d528c"]}],"mendeley":{"formattedCitation":"(Orzan et al., 2018)","plainTextFormattedCitation":"(Orzan et al., 2018)","previouslyFormattedCitation":"(Orzan et al., 2018)"},"properties":{"noteIndex":0},"schema":"https://github.com/citation-style-language/schema/raw/master/csl-citation.json"}</w:instrText>
      </w:r>
      <w:r w:rsidRPr="00CC0750">
        <w:rPr>
          <w:lang w:val="es-ES"/>
        </w:rPr>
        <w:fldChar w:fldCharType="separate"/>
      </w:r>
      <w:r w:rsidRPr="00CC0750">
        <w:rPr>
          <w:noProof/>
          <w:lang w:val="es-ES"/>
        </w:rPr>
        <w:t>(Orzan et al., 2018)</w:t>
      </w:r>
      <w:r w:rsidRPr="00CC0750">
        <w:rPr>
          <w:lang w:val="es-ES"/>
        </w:rPr>
        <w:fldChar w:fldCharType="end"/>
      </w:r>
      <w:r w:rsidRPr="00CC0750">
        <w:rPr>
          <w:lang w:val="es-ES"/>
        </w:rPr>
        <w:t>.</w:t>
      </w:r>
    </w:p>
    <w:p w14:paraId="598E2524" w14:textId="77777777" w:rsidR="00B52C13" w:rsidRPr="00CC0750" w:rsidRDefault="00B52C13" w:rsidP="00B52C13">
      <w:pPr>
        <w:jc w:val="both"/>
        <w:rPr>
          <w:lang w:val="es-ES"/>
        </w:rPr>
      </w:pPr>
      <w:r w:rsidRPr="00CC0750">
        <w:rPr>
          <w:lang w:val="es-ES"/>
        </w:rPr>
        <w:t xml:space="preserve">Las percepciones de los estudiantes universitarios respecto a las estrategias de marketing verde inciden en su actitud hacia el medio ambiente y su compresión de los problemas ecológicos. Se examina si estas percepciones tienen impacto en su disposición y hábitos de compra de productos ecológicos. Se resalta la importancia de promover prácticas de marketing sostenible, especialmente a través del etiquetado ecológico, para fomentar la conciencia y e l compromiso con la preservación del entorno. Esto busca cultivar una mentalidad proambiental entre los estudiantes universitarios y, a su vez, influir en sus elecciones de consumo hacia productos más respetuosos con el medio ambiente </w:t>
      </w:r>
      <w:r w:rsidRPr="00CC0750">
        <w:rPr>
          <w:lang w:val="es-ES"/>
        </w:rPr>
        <w:fldChar w:fldCharType="begin" w:fldLock="1"/>
      </w:r>
      <w:r w:rsidRPr="00CC0750">
        <w:rPr>
          <w:lang w:val="es-ES"/>
        </w:rPr>
        <w:instrText>ADDIN CSL_CITATION {"citationItems":[{"id":"ITEM-1","itemData":{"DOI":"10.1016/j.soscij.2015.11.003","ISSN":"03623319","abstract":"This paper aims to examine the effect of undergraduate students' perceptions of green marketing practices on their attitudes toward the environment, their perceived environmental problem seriousness, and their environmental responsibility. Additionally, it examines whether their green products purchase willingness and behavior will eventually be affected. A sample of undergraduate students in Hong Kong is used. The measurement and structural models are examined with the partial least squares approach to structural equation modeling. The structural model is a good fit to the data. This research reflects a parsimonious picture about undergraduate students' expectations of green marketing practices, environmental perception, and purchasing behavior, and provides insights for green marketers to formulate strategies to encourage well-educated students to consume green products.","author":[{"dropping-particle":"","family":"Lai","given":"Carman K.M.","non-dropping-particle":"","parse-names":false,"suffix":""},{"dropping-particle":"","family":"Cheng","given":"Eddie W.L.","non-dropping-particle":"","parse-names":false,"suffix":""}],"container-title":"Social Science Journal","id":"ITEM-1","issue":"1","issued":{"date-parts":[["2016"]]},"page":"67-76","publisher":"Western Social Science Association","title":"Green purchase behavior of undergraduate students in Hong Kong","type":"article-journal","volume":"53"},"uris":["http://www.mendeley.com/documents/?uuid=dd9b6883-18f0-495a-93b1-76b9994e0882"]}],"mendeley":{"formattedCitation":"(Lai &amp; Cheng, 2016)","plainTextFormattedCitation":"(Lai &amp; Cheng, 2016)","previouslyFormattedCitation":"(Lai &amp; Cheng, 2016)"},"properties":{"noteIndex":0},"schema":"https://github.com/citation-style-language/schema/raw/master/csl-citation.json"}</w:instrText>
      </w:r>
      <w:r w:rsidRPr="00CC0750">
        <w:rPr>
          <w:lang w:val="es-ES"/>
        </w:rPr>
        <w:fldChar w:fldCharType="separate"/>
      </w:r>
      <w:r w:rsidRPr="00CC0750">
        <w:rPr>
          <w:noProof/>
          <w:lang w:val="es-ES"/>
        </w:rPr>
        <w:t>(Lai &amp; Cheng, 2016)</w:t>
      </w:r>
      <w:r w:rsidRPr="00CC0750">
        <w:rPr>
          <w:lang w:val="es-ES"/>
        </w:rPr>
        <w:fldChar w:fldCharType="end"/>
      </w:r>
      <w:r w:rsidRPr="00CC0750">
        <w:rPr>
          <w:lang w:val="es-ES"/>
        </w:rPr>
        <w:t>.</w:t>
      </w:r>
    </w:p>
    <w:p w14:paraId="3D33C918" w14:textId="77777777" w:rsidR="00B52C13" w:rsidRPr="00CC0750" w:rsidRDefault="00B52C13" w:rsidP="00B52C13">
      <w:pPr>
        <w:jc w:val="both"/>
        <w:rPr>
          <w:lang w:val="es-ES"/>
        </w:rPr>
      </w:pPr>
      <w:r w:rsidRPr="00CC0750">
        <w:rPr>
          <w:lang w:val="es-ES"/>
        </w:rPr>
        <w:t xml:space="preserve">Explorar el impacto del carácter sostenible del empaque en la evaluación de la calidad de los alimentos por parte de los consumidores. Los resultados señalan que la valoración de la calidad es más positiva cuando los productos se presentan en envases ecológicos en lugar de los tradicionales. Asimismo, se evidencia que la sostenibilidad del producto modula este efecto de manera significativa, además, se destaca que la percepción de calidad se ve influenciada tanto por el empaque como por la sostenibilidad del producto. El objetivo de esta investigación es comprender como la sostenibilidad del producto interactúa con la del envase para impactar en la percepción de calidad de los consumidores </w:t>
      </w:r>
      <w:r w:rsidRPr="00CC0750">
        <w:rPr>
          <w:lang w:val="es-ES"/>
        </w:rPr>
        <w:fldChar w:fldCharType="begin" w:fldLock="1"/>
      </w:r>
      <w:r w:rsidRPr="00CC0750">
        <w:rPr>
          <w:lang w:val="es-ES"/>
        </w:rPr>
        <w:instrText>ADDIN CSL_CITATION {"citationItems":[{"id":"ITEM-1","itemData":{"DOI":"10.1016/j.foodqual.2016.06.006","ISSN":"09503293","abstract":"In this paper, we test the influence of packaging sustainability on consumers’ perceived quality of food products using two experiments featuring raisins, chocolate bars and coffee. First, the results show that the perceived quality of a food product is more positive when it is packed in a sustainable packaging than when it is packed in a conventional packaging. Next, we demonstrate that product sustainability moderates the influence of packaging sustainability. Finally, we show that the perceived naturalness of the product induced by package and product sustainability explains the perception of product quality.","author":[{"dropping-particle":"","family":"Magnier","given":"Lise","non-dropping-particle":"","parse-names":false,"suffix":""},{"dropping-particle":"","family":"Schoormans","given":"Jan","non-dropping-particle":"","parse-names":false,"suffix":""},{"dropping-particle":"","family":"Mugge","given":"Ruth","non-dropping-particle":"","parse-names":false,"suffix":""}],"container-title":"Food Quality and Preference","id":"ITEM-1","issued":{"date-parts":[["2016","10","1"]]},"page":"132-142","publisher":"Elsevier Ltd","title":"Judging a product by its cover: Packaging sustainability and perceptions of quality in food products","type":"article-journal","volume":"53"},"uris":["http://www.mendeley.com/documents/?uuid=b56c54af-399e-319a-8cb7-5dd9075d3969"]}],"mendeley":{"formattedCitation":"(Magnier et al., 2016)","plainTextFormattedCitation":"(Magnier et al., 2016)","previouslyFormattedCitation":"(Magnier et al., 2016)"},"properties":{"noteIndex":0},"schema":"https://github.com/citation-style-language/schema/raw/master/csl-citation.json"}</w:instrText>
      </w:r>
      <w:r w:rsidRPr="00CC0750">
        <w:rPr>
          <w:lang w:val="es-ES"/>
        </w:rPr>
        <w:fldChar w:fldCharType="separate"/>
      </w:r>
      <w:r w:rsidRPr="00CC0750">
        <w:rPr>
          <w:noProof/>
          <w:lang w:val="es-ES"/>
        </w:rPr>
        <w:t>(Magnier et al., 2016)</w:t>
      </w:r>
      <w:r w:rsidRPr="00CC0750">
        <w:rPr>
          <w:lang w:val="es-ES"/>
        </w:rPr>
        <w:fldChar w:fldCharType="end"/>
      </w:r>
      <w:r w:rsidRPr="00CC0750">
        <w:rPr>
          <w:lang w:val="es-ES"/>
        </w:rPr>
        <w:t>.</w:t>
      </w:r>
    </w:p>
    <w:p w14:paraId="06B67098" w14:textId="77777777" w:rsidR="001740E1" w:rsidRPr="00B52C13" w:rsidRDefault="001740E1" w:rsidP="001740E1">
      <w:pPr>
        <w:ind w:right="49"/>
        <w:jc w:val="both"/>
        <w:rPr>
          <w:b/>
          <w:bCs/>
          <w:lang w:val="es-ES"/>
        </w:rPr>
      </w:pPr>
    </w:p>
    <w:p w14:paraId="200A26A7" w14:textId="77777777" w:rsidR="001808A0" w:rsidRPr="00F86C95" w:rsidRDefault="00F86C95">
      <w:pPr>
        <w:ind w:right="49"/>
        <w:jc w:val="both"/>
        <w:rPr>
          <w:b/>
          <w:bCs/>
        </w:rPr>
      </w:pPr>
      <w:r w:rsidRPr="00F86C95">
        <w:rPr>
          <w:b/>
          <w:bCs/>
        </w:rPr>
        <w:t>MATERIALS AND METHODS</w:t>
      </w:r>
    </w:p>
    <w:bookmarkEnd w:id="0"/>
    <w:p w14:paraId="40798752" w14:textId="77777777" w:rsidR="00B52C13" w:rsidRPr="00B52C13" w:rsidRDefault="00B52C13" w:rsidP="00B52C13">
      <w:pPr>
        <w:spacing w:line="276" w:lineRule="auto"/>
        <w:jc w:val="both"/>
      </w:pPr>
      <w:r w:rsidRPr="00B52C13">
        <w:t>El siguiente estudio de investigación busca entender las preferencias y la conciencia ambiental de los jóvenes universitarios respecto a los empaques ecológicos, así como estas influencian sus decisiones de compra. Para guiar este estudio, se realizó una revisión de artículos científicos, que proporcionaron información detallada sobre el tema y fundamentaron los objetivos específicos de la investigación. Estos artículos fueron gestionados utilizando el gestor bibliográfico de Mendeley, lo que facilitó la organización y citación de las fuentes relevantes.</w:t>
      </w:r>
    </w:p>
    <w:p w14:paraId="1149268A" w14:textId="77777777" w:rsidR="00B52C13" w:rsidRPr="00B52C13" w:rsidRDefault="00B52C13" w:rsidP="00B52C13">
      <w:pPr>
        <w:spacing w:line="276" w:lineRule="auto"/>
        <w:jc w:val="both"/>
      </w:pPr>
      <w:r w:rsidRPr="00B52C13">
        <w:t xml:space="preserve">Una vez recopilada la información, se realizaron encuestas a 150 jóvenes universitarios. El cuestionario constaba de 15 preguntas alineadas a la investigación, además de 5 preguntas demográficas. Las preguntas fueron formuladas de manera clara para asegurar una </w:t>
      </w:r>
      <w:r w:rsidRPr="00B52C13">
        <w:lastRenderedPageBreak/>
        <w:t>comprensión adecuada y obtener respuestas precisas. La encuesta se distribuyó a través de Google Forms, lo que permitió el seguimiento y recolección automática de los datos. Posteriormente, el análisis de los datos se realizó utilizando el software SPSS.</w:t>
      </w:r>
    </w:p>
    <w:p w14:paraId="3E583621" w14:textId="77777777" w:rsidR="00B52C13" w:rsidRPr="00CC0750" w:rsidRDefault="00B52C13" w:rsidP="00B52C13">
      <w:pPr>
        <w:pStyle w:val="Prrafodelista"/>
        <w:spacing w:after="0" w:line="240" w:lineRule="auto"/>
        <w:ind w:left="0"/>
        <w:jc w:val="both"/>
        <w:rPr>
          <w:rFonts w:ascii="Times New Roman" w:hAnsi="Times New Roman" w:cs="Times New Roman"/>
          <w:sz w:val="24"/>
          <w:szCs w:val="24"/>
          <w:lang w:val="es-ES"/>
        </w:rPr>
      </w:pPr>
    </w:p>
    <w:p w14:paraId="59215A17" w14:textId="77777777" w:rsidR="001808A0" w:rsidRPr="00F86C95" w:rsidRDefault="00F86C95">
      <w:pPr>
        <w:ind w:right="49"/>
        <w:jc w:val="both"/>
        <w:rPr>
          <w:rFonts w:eastAsia="Gill Sans MT"/>
          <w:b/>
        </w:rPr>
      </w:pPr>
      <w:r w:rsidRPr="00F86C95">
        <w:rPr>
          <w:rFonts w:eastAsia="Gill Sans MT"/>
          <w:b/>
        </w:rPr>
        <w:t>RESULTS</w:t>
      </w:r>
    </w:p>
    <w:p w14:paraId="6F8A16D8" w14:textId="77777777" w:rsidR="00B52C13" w:rsidRPr="00CC0750" w:rsidRDefault="00B52C13" w:rsidP="00B52C13">
      <w:pPr>
        <w:pStyle w:val="Prrafodelista"/>
        <w:spacing w:line="240" w:lineRule="auto"/>
        <w:ind w:left="0"/>
        <w:jc w:val="both"/>
        <w:rPr>
          <w:rFonts w:ascii="Times New Roman" w:hAnsi="Times New Roman" w:cs="Times New Roman"/>
          <w:sz w:val="24"/>
          <w:szCs w:val="24"/>
          <w:lang w:val="es-ES"/>
        </w:rPr>
      </w:pPr>
      <w:r w:rsidRPr="00CC0750">
        <w:rPr>
          <w:rFonts w:ascii="Times New Roman" w:hAnsi="Times New Roman" w:cs="Times New Roman"/>
          <w:sz w:val="24"/>
          <w:szCs w:val="24"/>
          <w:lang w:val="es-ES"/>
        </w:rPr>
        <w:t>La tabla siguiente detalla cómo están distribuidos los participantes según diferentes variables demográficas, incluyendo edad, genero, carrera, semestre y lugar de residencia. Para cada variable, se seleccionaron únicamente las dos respuestas más escogidas por los encuestados.</w:t>
      </w:r>
    </w:p>
    <w:p w14:paraId="1F9B4B4A" w14:textId="255853CA" w:rsidR="00B52C13" w:rsidRPr="00CC0750" w:rsidRDefault="00B52C13" w:rsidP="00B52C13">
      <w:pPr>
        <w:pStyle w:val="Descripcin"/>
        <w:keepNext/>
        <w:spacing w:after="0"/>
        <w:jc w:val="both"/>
        <w:rPr>
          <w:rFonts w:ascii="Times New Roman" w:hAnsi="Times New Roman" w:cs="Times New Roman"/>
          <w:b/>
          <w:bCs/>
          <w:color w:val="auto"/>
          <w:sz w:val="24"/>
          <w:szCs w:val="24"/>
        </w:rPr>
      </w:pPr>
      <w:r w:rsidRPr="00CC0750">
        <w:rPr>
          <w:rFonts w:ascii="Times New Roman" w:hAnsi="Times New Roman" w:cs="Times New Roman"/>
          <w:b/>
          <w:bCs/>
          <w:color w:val="auto"/>
          <w:sz w:val="24"/>
          <w:szCs w:val="24"/>
        </w:rPr>
        <w:t xml:space="preserve">Tabla </w:t>
      </w:r>
      <w:r w:rsidRPr="00CC0750">
        <w:rPr>
          <w:rFonts w:ascii="Times New Roman" w:hAnsi="Times New Roman" w:cs="Times New Roman"/>
          <w:b/>
          <w:bCs/>
          <w:color w:val="auto"/>
          <w:sz w:val="24"/>
          <w:szCs w:val="24"/>
        </w:rPr>
        <w:fldChar w:fldCharType="begin"/>
      </w:r>
      <w:r w:rsidRPr="00CC0750">
        <w:rPr>
          <w:rFonts w:ascii="Times New Roman" w:hAnsi="Times New Roman" w:cs="Times New Roman"/>
          <w:b/>
          <w:bCs/>
          <w:color w:val="auto"/>
          <w:sz w:val="24"/>
          <w:szCs w:val="24"/>
        </w:rPr>
        <w:instrText xml:space="preserve"> SEQ Tabla \* ARABIC </w:instrText>
      </w:r>
      <w:r w:rsidRPr="00CC0750">
        <w:rPr>
          <w:rFonts w:ascii="Times New Roman" w:hAnsi="Times New Roman" w:cs="Times New Roman"/>
          <w:b/>
          <w:bCs/>
          <w:color w:val="auto"/>
          <w:sz w:val="24"/>
          <w:szCs w:val="24"/>
        </w:rPr>
        <w:fldChar w:fldCharType="separate"/>
      </w:r>
      <w:r w:rsidR="00044A29">
        <w:rPr>
          <w:rFonts w:ascii="Times New Roman" w:hAnsi="Times New Roman" w:cs="Times New Roman"/>
          <w:b/>
          <w:bCs/>
          <w:noProof/>
          <w:color w:val="auto"/>
          <w:sz w:val="24"/>
          <w:szCs w:val="24"/>
        </w:rPr>
        <w:t>1</w:t>
      </w:r>
      <w:r w:rsidRPr="00CC0750">
        <w:rPr>
          <w:rFonts w:ascii="Times New Roman" w:hAnsi="Times New Roman" w:cs="Times New Roman"/>
          <w:b/>
          <w:bCs/>
          <w:color w:val="auto"/>
          <w:sz w:val="24"/>
          <w:szCs w:val="24"/>
        </w:rPr>
        <w:fldChar w:fldCharType="end"/>
      </w:r>
      <w:r w:rsidRPr="00CC0750">
        <w:rPr>
          <w:rFonts w:ascii="Times New Roman" w:hAnsi="Times New Roman" w:cs="Times New Roman"/>
          <w:b/>
          <w:bCs/>
          <w:color w:val="auto"/>
          <w:sz w:val="24"/>
          <w:szCs w:val="24"/>
        </w:rPr>
        <w:t>.  Demografía</w:t>
      </w:r>
    </w:p>
    <w:tbl>
      <w:tblPr>
        <w:tblStyle w:val="Tablanormal4"/>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541"/>
        <w:gridCol w:w="1886"/>
        <w:gridCol w:w="1615"/>
        <w:gridCol w:w="1528"/>
      </w:tblGrid>
      <w:tr w:rsidR="00B52C13" w:rsidRPr="00CC0750" w14:paraId="4B1B4550" w14:textId="77777777" w:rsidTr="006E3F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7" w:type="dxa"/>
            <w:vAlign w:val="center"/>
          </w:tcPr>
          <w:p w14:paraId="23A4223D" w14:textId="77777777" w:rsidR="00B52C13" w:rsidRPr="00CC0750" w:rsidRDefault="00B52C13" w:rsidP="00B52C13">
            <w:pPr>
              <w:rPr>
                <w:lang w:val="es-ES"/>
              </w:rPr>
            </w:pPr>
            <w:r w:rsidRPr="00CC0750">
              <w:rPr>
                <w:lang w:val="es-ES"/>
              </w:rPr>
              <w:t>Variable</w:t>
            </w:r>
          </w:p>
        </w:tc>
        <w:tc>
          <w:tcPr>
            <w:tcW w:w="2450" w:type="dxa"/>
            <w:vAlign w:val="center"/>
          </w:tcPr>
          <w:p w14:paraId="6AC23528" w14:textId="77777777" w:rsidR="00B52C13" w:rsidRPr="00CC0750" w:rsidRDefault="00B52C13" w:rsidP="00B52C13">
            <w:pPr>
              <w:cnfStyle w:val="100000000000" w:firstRow="1" w:lastRow="0" w:firstColumn="0" w:lastColumn="0" w:oddVBand="0" w:evenVBand="0" w:oddHBand="0" w:evenHBand="0" w:firstRowFirstColumn="0" w:firstRowLastColumn="0" w:lastRowFirstColumn="0" w:lastRowLastColumn="0"/>
              <w:rPr>
                <w:lang w:val="es-ES"/>
              </w:rPr>
            </w:pPr>
            <w:r w:rsidRPr="00CC0750">
              <w:rPr>
                <w:lang w:val="es-ES"/>
              </w:rPr>
              <w:t>Descripción</w:t>
            </w:r>
          </w:p>
        </w:tc>
        <w:tc>
          <w:tcPr>
            <w:tcW w:w="2418" w:type="dxa"/>
            <w:vAlign w:val="center"/>
          </w:tcPr>
          <w:p w14:paraId="377E25CF" w14:textId="77777777" w:rsidR="00B52C13" w:rsidRPr="00CC0750" w:rsidRDefault="00B52C13" w:rsidP="00B52C13">
            <w:pPr>
              <w:jc w:val="center"/>
              <w:cnfStyle w:val="100000000000" w:firstRow="1" w:lastRow="0" w:firstColumn="0" w:lastColumn="0" w:oddVBand="0" w:evenVBand="0" w:oddHBand="0" w:evenHBand="0" w:firstRowFirstColumn="0" w:firstRowLastColumn="0" w:lastRowFirstColumn="0" w:lastRowLastColumn="0"/>
              <w:rPr>
                <w:lang w:val="es-ES"/>
              </w:rPr>
            </w:pPr>
            <w:r w:rsidRPr="00CC0750">
              <w:rPr>
                <w:lang w:val="es-ES"/>
              </w:rPr>
              <w:t>Frecuencia</w:t>
            </w:r>
          </w:p>
        </w:tc>
        <w:tc>
          <w:tcPr>
            <w:tcW w:w="2095" w:type="dxa"/>
          </w:tcPr>
          <w:p w14:paraId="7D7D4DB6" w14:textId="77777777" w:rsidR="00B52C13" w:rsidRPr="00CC0750" w:rsidRDefault="00B52C13" w:rsidP="00B52C13">
            <w:pPr>
              <w:jc w:val="center"/>
              <w:cnfStyle w:val="100000000000" w:firstRow="1" w:lastRow="0" w:firstColumn="0" w:lastColumn="0" w:oddVBand="0" w:evenVBand="0" w:oddHBand="0" w:evenHBand="0" w:firstRowFirstColumn="0" w:firstRowLastColumn="0" w:lastRowFirstColumn="0" w:lastRowLastColumn="0"/>
              <w:rPr>
                <w:lang w:val="es-ES"/>
              </w:rPr>
            </w:pPr>
            <w:r w:rsidRPr="00CC0750">
              <w:rPr>
                <w:lang w:val="es-ES"/>
              </w:rPr>
              <w:t>Resultados</w:t>
            </w:r>
          </w:p>
        </w:tc>
      </w:tr>
      <w:tr w:rsidR="00B52C13" w:rsidRPr="00CC0750" w14:paraId="1200C98F" w14:textId="77777777" w:rsidTr="006E3FC3">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397" w:type="dxa"/>
            <w:shd w:val="clear" w:color="auto" w:fill="auto"/>
            <w:vAlign w:val="center"/>
          </w:tcPr>
          <w:p w14:paraId="703EF430" w14:textId="77777777" w:rsidR="00B52C13" w:rsidRPr="00CC0750" w:rsidRDefault="00B52C13" w:rsidP="00B52C13">
            <w:pPr>
              <w:rPr>
                <w:lang w:val="es-ES"/>
              </w:rPr>
            </w:pPr>
            <w:r w:rsidRPr="00CC0750">
              <w:rPr>
                <w:lang w:val="es-ES"/>
              </w:rPr>
              <w:t>Edad</w:t>
            </w:r>
          </w:p>
        </w:tc>
        <w:tc>
          <w:tcPr>
            <w:tcW w:w="2450" w:type="dxa"/>
            <w:shd w:val="clear" w:color="auto" w:fill="auto"/>
            <w:vAlign w:val="center"/>
          </w:tcPr>
          <w:p w14:paraId="3A2AC562" w14:textId="77777777" w:rsidR="00B52C13" w:rsidRPr="00CC0750" w:rsidRDefault="00B52C13" w:rsidP="00B52C13">
            <w:pPr>
              <w:cnfStyle w:val="000000100000" w:firstRow="0" w:lastRow="0" w:firstColumn="0" w:lastColumn="0" w:oddVBand="0" w:evenVBand="0" w:oddHBand="1" w:evenHBand="0" w:firstRowFirstColumn="0" w:firstRowLastColumn="0" w:lastRowFirstColumn="0" w:lastRowLastColumn="0"/>
              <w:rPr>
                <w:i/>
                <w:iCs/>
                <w:lang w:val="es-ES"/>
              </w:rPr>
            </w:pPr>
            <w:r w:rsidRPr="00CC0750">
              <w:rPr>
                <w:i/>
                <w:iCs/>
                <w:lang w:val="es-ES"/>
              </w:rPr>
              <w:t>18 a 24 años</w:t>
            </w:r>
          </w:p>
          <w:p w14:paraId="15E30277" w14:textId="77777777" w:rsidR="00B52C13" w:rsidRPr="00CC0750" w:rsidRDefault="00B52C13" w:rsidP="00B52C13">
            <w:pPr>
              <w:spacing w:before="240"/>
              <w:cnfStyle w:val="000000100000" w:firstRow="0" w:lastRow="0" w:firstColumn="0" w:lastColumn="0" w:oddVBand="0" w:evenVBand="0" w:oddHBand="1" w:evenHBand="0" w:firstRowFirstColumn="0" w:firstRowLastColumn="0" w:lastRowFirstColumn="0" w:lastRowLastColumn="0"/>
              <w:rPr>
                <w:i/>
                <w:iCs/>
                <w:lang w:val="es-ES"/>
              </w:rPr>
            </w:pPr>
            <w:r w:rsidRPr="00CC0750">
              <w:rPr>
                <w:i/>
                <w:iCs/>
                <w:lang w:val="es-ES"/>
              </w:rPr>
              <w:t>25 a 34 años</w:t>
            </w:r>
          </w:p>
        </w:tc>
        <w:tc>
          <w:tcPr>
            <w:tcW w:w="2418" w:type="dxa"/>
            <w:shd w:val="clear" w:color="auto" w:fill="auto"/>
            <w:vAlign w:val="center"/>
          </w:tcPr>
          <w:p w14:paraId="40E25C1B"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136</w:t>
            </w:r>
          </w:p>
          <w:p w14:paraId="46F45F96"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34</w:t>
            </w:r>
          </w:p>
        </w:tc>
        <w:tc>
          <w:tcPr>
            <w:tcW w:w="2095" w:type="dxa"/>
            <w:shd w:val="clear" w:color="auto" w:fill="auto"/>
            <w:vAlign w:val="center"/>
          </w:tcPr>
          <w:p w14:paraId="2803C6EC"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78,6%</w:t>
            </w:r>
          </w:p>
          <w:p w14:paraId="33F325E0"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19,7%</w:t>
            </w:r>
          </w:p>
        </w:tc>
      </w:tr>
      <w:tr w:rsidR="00B52C13" w:rsidRPr="00CC0750" w14:paraId="0027275C" w14:textId="77777777" w:rsidTr="006E3FC3">
        <w:trPr>
          <w:trHeight w:val="838"/>
        </w:trPr>
        <w:tc>
          <w:tcPr>
            <w:cnfStyle w:val="001000000000" w:firstRow="0" w:lastRow="0" w:firstColumn="1" w:lastColumn="0" w:oddVBand="0" w:evenVBand="0" w:oddHBand="0" w:evenHBand="0" w:firstRowFirstColumn="0" w:firstRowLastColumn="0" w:lastRowFirstColumn="0" w:lastRowLastColumn="0"/>
            <w:tcW w:w="2397" w:type="dxa"/>
            <w:vAlign w:val="center"/>
          </w:tcPr>
          <w:p w14:paraId="43413BDB" w14:textId="77777777" w:rsidR="00B52C13" w:rsidRPr="00CC0750" w:rsidRDefault="00B52C13" w:rsidP="00B52C13">
            <w:pPr>
              <w:rPr>
                <w:lang w:val="es-ES"/>
              </w:rPr>
            </w:pPr>
            <w:r w:rsidRPr="00CC0750">
              <w:rPr>
                <w:lang w:val="es-ES"/>
              </w:rPr>
              <w:t>Género</w:t>
            </w:r>
          </w:p>
        </w:tc>
        <w:tc>
          <w:tcPr>
            <w:tcW w:w="2450" w:type="dxa"/>
            <w:vAlign w:val="center"/>
          </w:tcPr>
          <w:p w14:paraId="38A21048" w14:textId="77777777" w:rsidR="00B52C13" w:rsidRPr="00CC0750" w:rsidRDefault="00B52C13" w:rsidP="00B52C13">
            <w:pPr>
              <w:cnfStyle w:val="000000000000" w:firstRow="0" w:lastRow="0" w:firstColumn="0" w:lastColumn="0" w:oddVBand="0" w:evenVBand="0" w:oddHBand="0" w:evenHBand="0" w:firstRowFirstColumn="0" w:firstRowLastColumn="0" w:lastRowFirstColumn="0" w:lastRowLastColumn="0"/>
              <w:rPr>
                <w:i/>
                <w:iCs/>
                <w:lang w:val="es-ES"/>
              </w:rPr>
            </w:pPr>
            <w:r w:rsidRPr="00CC0750">
              <w:rPr>
                <w:i/>
                <w:iCs/>
                <w:lang w:val="es-ES"/>
              </w:rPr>
              <w:t>Masculino</w:t>
            </w:r>
          </w:p>
          <w:p w14:paraId="3C577E30" w14:textId="77777777" w:rsidR="00B52C13" w:rsidRPr="00CC0750" w:rsidRDefault="00B52C13" w:rsidP="00B52C13">
            <w:pPr>
              <w:spacing w:before="240"/>
              <w:cnfStyle w:val="000000000000" w:firstRow="0" w:lastRow="0" w:firstColumn="0" w:lastColumn="0" w:oddVBand="0" w:evenVBand="0" w:oddHBand="0" w:evenHBand="0" w:firstRowFirstColumn="0" w:firstRowLastColumn="0" w:lastRowFirstColumn="0" w:lastRowLastColumn="0"/>
              <w:rPr>
                <w:i/>
                <w:iCs/>
                <w:lang w:val="es-ES"/>
              </w:rPr>
            </w:pPr>
            <w:r w:rsidRPr="00CC0750">
              <w:rPr>
                <w:i/>
                <w:iCs/>
                <w:lang w:val="es-ES"/>
              </w:rPr>
              <w:t>Femenino</w:t>
            </w:r>
          </w:p>
        </w:tc>
        <w:tc>
          <w:tcPr>
            <w:tcW w:w="2418" w:type="dxa"/>
            <w:vAlign w:val="center"/>
          </w:tcPr>
          <w:p w14:paraId="0390BDB9"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76</w:t>
            </w:r>
          </w:p>
          <w:p w14:paraId="62CB2438"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97</w:t>
            </w:r>
          </w:p>
        </w:tc>
        <w:tc>
          <w:tcPr>
            <w:tcW w:w="2095" w:type="dxa"/>
            <w:vAlign w:val="center"/>
          </w:tcPr>
          <w:p w14:paraId="26395329"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43,9%</w:t>
            </w:r>
          </w:p>
          <w:p w14:paraId="00380512"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56,1%</w:t>
            </w:r>
          </w:p>
        </w:tc>
      </w:tr>
      <w:tr w:rsidR="00B52C13" w:rsidRPr="00CC0750" w14:paraId="4AB76781" w14:textId="77777777" w:rsidTr="006E3FC3">
        <w:trPr>
          <w:cnfStyle w:val="000000100000" w:firstRow="0" w:lastRow="0" w:firstColumn="0" w:lastColumn="0" w:oddVBand="0" w:evenVBand="0" w:oddHBand="1" w:evenHBand="0" w:firstRowFirstColumn="0" w:firstRowLastColumn="0" w:lastRowFirstColumn="0" w:lastRowLastColumn="0"/>
          <w:trHeight w:val="991"/>
        </w:trPr>
        <w:tc>
          <w:tcPr>
            <w:cnfStyle w:val="001000000000" w:firstRow="0" w:lastRow="0" w:firstColumn="1" w:lastColumn="0" w:oddVBand="0" w:evenVBand="0" w:oddHBand="0" w:evenHBand="0" w:firstRowFirstColumn="0" w:firstRowLastColumn="0" w:lastRowFirstColumn="0" w:lastRowLastColumn="0"/>
            <w:tcW w:w="2397" w:type="dxa"/>
            <w:shd w:val="clear" w:color="auto" w:fill="auto"/>
            <w:vAlign w:val="center"/>
          </w:tcPr>
          <w:p w14:paraId="791DA127" w14:textId="77777777" w:rsidR="00B52C13" w:rsidRPr="00CC0750" w:rsidRDefault="00B52C13" w:rsidP="00B52C13">
            <w:pPr>
              <w:rPr>
                <w:lang w:val="es-ES"/>
              </w:rPr>
            </w:pPr>
            <w:r w:rsidRPr="00CC0750">
              <w:rPr>
                <w:lang w:val="es-ES"/>
              </w:rPr>
              <w:t>Carrera</w:t>
            </w:r>
          </w:p>
        </w:tc>
        <w:tc>
          <w:tcPr>
            <w:tcW w:w="2450" w:type="dxa"/>
            <w:shd w:val="clear" w:color="auto" w:fill="auto"/>
            <w:vAlign w:val="center"/>
          </w:tcPr>
          <w:p w14:paraId="00BC4E3E" w14:textId="77777777" w:rsidR="00B52C13" w:rsidRPr="00CC0750" w:rsidRDefault="00B52C13" w:rsidP="00B52C13">
            <w:pPr>
              <w:cnfStyle w:val="000000100000" w:firstRow="0" w:lastRow="0" w:firstColumn="0" w:lastColumn="0" w:oddVBand="0" w:evenVBand="0" w:oddHBand="1" w:evenHBand="0" w:firstRowFirstColumn="0" w:firstRowLastColumn="0" w:lastRowFirstColumn="0" w:lastRowLastColumn="0"/>
              <w:rPr>
                <w:i/>
                <w:iCs/>
                <w:lang w:val="es-ES"/>
              </w:rPr>
            </w:pPr>
            <w:r w:rsidRPr="00CC0750">
              <w:rPr>
                <w:i/>
                <w:iCs/>
                <w:lang w:val="es-ES"/>
              </w:rPr>
              <w:t>Mercadotecnia</w:t>
            </w:r>
          </w:p>
          <w:p w14:paraId="531262D6" w14:textId="77777777" w:rsidR="00B52C13" w:rsidRPr="00CC0750" w:rsidRDefault="00B52C13" w:rsidP="00B52C13">
            <w:pPr>
              <w:spacing w:before="240"/>
              <w:cnfStyle w:val="000000100000" w:firstRow="0" w:lastRow="0" w:firstColumn="0" w:lastColumn="0" w:oddVBand="0" w:evenVBand="0" w:oddHBand="1" w:evenHBand="0" w:firstRowFirstColumn="0" w:firstRowLastColumn="0" w:lastRowFirstColumn="0" w:lastRowLastColumn="0"/>
              <w:rPr>
                <w:i/>
                <w:iCs/>
                <w:lang w:val="es-ES"/>
              </w:rPr>
            </w:pPr>
            <w:r w:rsidRPr="00CC0750">
              <w:rPr>
                <w:i/>
                <w:iCs/>
                <w:lang w:val="es-ES"/>
              </w:rPr>
              <w:t>Administración de empresas</w:t>
            </w:r>
          </w:p>
        </w:tc>
        <w:tc>
          <w:tcPr>
            <w:tcW w:w="2418" w:type="dxa"/>
            <w:shd w:val="clear" w:color="auto" w:fill="auto"/>
            <w:vAlign w:val="center"/>
          </w:tcPr>
          <w:p w14:paraId="03667C12"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40</w:t>
            </w:r>
          </w:p>
          <w:p w14:paraId="0DB272B1"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23</w:t>
            </w:r>
          </w:p>
        </w:tc>
        <w:tc>
          <w:tcPr>
            <w:tcW w:w="2095" w:type="dxa"/>
            <w:shd w:val="clear" w:color="auto" w:fill="auto"/>
            <w:vAlign w:val="center"/>
          </w:tcPr>
          <w:p w14:paraId="11E6B3F7"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23,1%</w:t>
            </w:r>
          </w:p>
          <w:p w14:paraId="5A92BF07"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13,3%</w:t>
            </w:r>
          </w:p>
        </w:tc>
      </w:tr>
      <w:tr w:rsidR="00B52C13" w:rsidRPr="00CC0750" w14:paraId="7C93B8B0" w14:textId="77777777" w:rsidTr="006E3FC3">
        <w:trPr>
          <w:trHeight w:val="836"/>
        </w:trPr>
        <w:tc>
          <w:tcPr>
            <w:cnfStyle w:val="001000000000" w:firstRow="0" w:lastRow="0" w:firstColumn="1" w:lastColumn="0" w:oddVBand="0" w:evenVBand="0" w:oddHBand="0" w:evenHBand="0" w:firstRowFirstColumn="0" w:firstRowLastColumn="0" w:lastRowFirstColumn="0" w:lastRowLastColumn="0"/>
            <w:tcW w:w="2397" w:type="dxa"/>
            <w:vAlign w:val="center"/>
          </w:tcPr>
          <w:p w14:paraId="790A9248" w14:textId="77777777" w:rsidR="00B52C13" w:rsidRPr="00CC0750" w:rsidRDefault="00B52C13" w:rsidP="00B52C13">
            <w:pPr>
              <w:rPr>
                <w:lang w:val="es-ES"/>
              </w:rPr>
            </w:pPr>
            <w:r w:rsidRPr="00CC0750">
              <w:rPr>
                <w:lang w:val="es-ES"/>
              </w:rPr>
              <w:t>Semestre</w:t>
            </w:r>
          </w:p>
        </w:tc>
        <w:tc>
          <w:tcPr>
            <w:tcW w:w="2450" w:type="dxa"/>
            <w:vAlign w:val="center"/>
          </w:tcPr>
          <w:p w14:paraId="259ACCDE" w14:textId="77777777" w:rsidR="00B52C13" w:rsidRPr="00CC0750" w:rsidRDefault="00B52C13" w:rsidP="00B52C13">
            <w:pPr>
              <w:cnfStyle w:val="000000000000" w:firstRow="0" w:lastRow="0" w:firstColumn="0" w:lastColumn="0" w:oddVBand="0" w:evenVBand="0" w:oddHBand="0" w:evenHBand="0" w:firstRowFirstColumn="0" w:firstRowLastColumn="0" w:lastRowFirstColumn="0" w:lastRowLastColumn="0"/>
              <w:rPr>
                <w:i/>
                <w:iCs/>
                <w:lang w:val="es-ES"/>
              </w:rPr>
            </w:pPr>
            <w:r w:rsidRPr="00CC0750">
              <w:rPr>
                <w:i/>
                <w:iCs/>
                <w:lang w:val="es-ES"/>
              </w:rPr>
              <w:t>Octavo semestre</w:t>
            </w:r>
          </w:p>
          <w:p w14:paraId="3EB22C1A" w14:textId="77777777" w:rsidR="00B52C13" w:rsidRPr="00CC0750" w:rsidRDefault="00B52C13" w:rsidP="00B52C13">
            <w:pPr>
              <w:spacing w:before="240"/>
              <w:cnfStyle w:val="000000000000" w:firstRow="0" w:lastRow="0" w:firstColumn="0" w:lastColumn="0" w:oddVBand="0" w:evenVBand="0" w:oddHBand="0" w:evenHBand="0" w:firstRowFirstColumn="0" w:firstRowLastColumn="0" w:lastRowFirstColumn="0" w:lastRowLastColumn="0"/>
              <w:rPr>
                <w:i/>
                <w:iCs/>
                <w:lang w:val="es-ES"/>
              </w:rPr>
            </w:pPr>
            <w:r w:rsidRPr="00CC0750">
              <w:rPr>
                <w:i/>
                <w:iCs/>
                <w:lang w:val="es-ES"/>
              </w:rPr>
              <w:t>Séptimo semestre</w:t>
            </w:r>
          </w:p>
        </w:tc>
        <w:tc>
          <w:tcPr>
            <w:tcW w:w="2418" w:type="dxa"/>
            <w:vAlign w:val="center"/>
          </w:tcPr>
          <w:p w14:paraId="5452B7E9"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47</w:t>
            </w:r>
          </w:p>
          <w:p w14:paraId="04665704"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34</w:t>
            </w:r>
          </w:p>
        </w:tc>
        <w:tc>
          <w:tcPr>
            <w:tcW w:w="2095" w:type="dxa"/>
            <w:vAlign w:val="center"/>
          </w:tcPr>
          <w:p w14:paraId="6524E11C"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27,17%</w:t>
            </w:r>
          </w:p>
          <w:p w14:paraId="52DCD2E7"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19,65%</w:t>
            </w:r>
          </w:p>
        </w:tc>
      </w:tr>
      <w:tr w:rsidR="00B52C13" w:rsidRPr="00CC0750" w14:paraId="47638211" w14:textId="77777777" w:rsidTr="006E3FC3">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2397" w:type="dxa"/>
            <w:shd w:val="clear" w:color="auto" w:fill="auto"/>
            <w:vAlign w:val="center"/>
          </w:tcPr>
          <w:p w14:paraId="4A2130CC" w14:textId="77777777" w:rsidR="00B52C13" w:rsidRPr="00CC0750" w:rsidRDefault="00B52C13" w:rsidP="00B52C13">
            <w:pPr>
              <w:rPr>
                <w:lang w:val="es-ES"/>
              </w:rPr>
            </w:pPr>
            <w:r w:rsidRPr="00CC0750">
              <w:rPr>
                <w:lang w:val="es-ES"/>
              </w:rPr>
              <w:t>Lugar de residencia</w:t>
            </w:r>
          </w:p>
        </w:tc>
        <w:tc>
          <w:tcPr>
            <w:tcW w:w="2450" w:type="dxa"/>
            <w:shd w:val="clear" w:color="auto" w:fill="auto"/>
            <w:vAlign w:val="center"/>
          </w:tcPr>
          <w:p w14:paraId="7659DB7F" w14:textId="77777777" w:rsidR="00B52C13" w:rsidRPr="00CC0750" w:rsidRDefault="00B52C13" w:rsidP="00B52C13">
            <w:pPr>
              <w:cnfStyle w:val="000000100000" w:firstRow="0" w:lastRow="0" w:firstColumn="0" w:lastColumn="0" w:oddVBand="0" w:evenVBand="0" w:oddHBand="1" w:evenHBand="0" w:firstRowFirstColumn="0" w:firstRowLastColumn="0" w:lastRowFirstColumn="0" w:lastRowLastColumn="0"/>
              <w:rPr>
                <w:i/>
                <w:iCs/>
                <w:lang w:val="es-ES"/>
              </w:rPr>
            </w:pPr>
            <w:r w:rsidRPr="00CC0750">
              <w:rPr>
                <w:i/>
                <w:iCs/>
                <w:lang w:val="es-ES"/>
              </w:rPr>
              <w:t>Quevedo</w:t>
            </w:r>
          </w:p>
          <w:p w14:paraId="70468BB9" w14:textId="77777777" w:rsidR="00B52C13" w:rsidRPr="00CC0750" w:rsidRDefault="00B52C13" w:rsidP="00B52C13">
            <w:pPr>
              <w:spacing w:before="240"/>
              <w:cnfStyle w:val="000000100000" w:firstRow="0" w:lastRow="0" w:firstColumn="0" w:lastColumn="0" w:oddVBand="0" w:evenVBand="0" w:oddHBand="1" w:evenHBand="0" w:firstRowFirstColumn="0" w:firstRowLastColumn="0" w:lastRowFirstColumn="0" w:lastRowLastColumn="0"/>
              <w:rPr>
                <w:i/>
                <w:iCs/>
                <w:lang w:val="es-ES"/>
              </w:rPr>
            </w:pPr>
            <w:r w:rsidRPr="00CC0750">
              <w:rPr>
                <w:i/>
                <w:iCs/>
                <w:lang w:val="es-ES"/>
              </w:rPr>
              <w:t>Buena Fe</w:t>
            </w:r>
          </w:p>
        </w:tc>
        <w:tc>
          <w:tcPr>
            <w:tcW w:w="2418" w:type="dxa"/>
            <w:shd w:val="clear" w:color="auto" w:fill="auto"/>
            <w:vAlign w:val="center"/>
          </w:tcPr>
          <w:p w14:paraId="5D6B2A52"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99</w:t>
            </w:r>
          </w:p>
          <w:p w14:paraId="73437E34"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18</w:t>
            </w:r>
          </w:p>
        </w:tc>
        <w:tc>
          <w:tcPr>
            <w:tcW w:w="2095" w:type="dxa"/>
            <w:shd w:val="clear" w:color="auto" w:fill="auto"/>
            <w:vAlign w:val="center"/>
          </w:tcPr>
          <w:p w14:paraId="7F4D78BD"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57,23%</w:t>
            </w:r>
          </w:p>
          <w:p w14:paraId="5A1DE192"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10,40%</w:t>
            </w:r>
          </w:p>
        </w:tc>
      </w:tr>
      <w:tr w:rsidR="00B52C13" w:rsidRPr="00CC0750" w14:paraId="3DB60AAA" w14:textId="77777777" w:rsidTr="006E3FC3">
        <w:trPr>
          <w:trHeight w:val="265"/>
        </w:trPr>
        <w:tc>
          <w:tcPr>
            <w:cnfStyle w:val="001000000000" w:firstRow="0" w:lastRow="0" w:firstColumn="1" w:lastColumn="0" w:oddVBand="0" w:evenVBand="0" w:oddHBand="0" w:evenHBand="0" w:firstRowFirstColumn="0" w:firstRowLastColumn="0" w:lastRowFirstColumn="0" w:lastRowLastColumn="0"/>
            <w:tcW w:w="9360" w:type="dxa"/>
            <w:gridSpan w:val="4"/>
            <w:vAlign w:val="center"/>
          </w:tcPr>
          <w:p w14:paraId="4F81B2D2" w14:textId="77777777" w:rsidR="00B52C13" w:rsidRPr="00CC0750" w:rsidRDefault="00B52C13" w:rsidP="00B52C13">
            <w:pPr>
              <w:rPr>
                <w:i/>
                <w:iCs/>
                <w:lang w:val="es-ES"/>
              </w:rPr>
            </w:pPr>
            <w:r w:rsidRPr="00CC0750">
              <w:rPr>
                <w:i/>
                <w:iCs/>
                <w:lang w:val="es-ES"/>
              </w:rPr>
              <w:t>Nota:</w:t>
            </w:r>
            <w:r w:rsidRPr="00CC0750">
              <w:rPr>
                <w:b w:val="0"/>
                <w:bCs w:val="0"/>
                <w:i/>
                <w:iCs/>
                <w:lang w:val="es-ES"/>
              </w:rPr>
              <w:t xml:space="preserve"> Resultados de encuestas a estudiantes universitarios</w:t>
            </w:r>
          </w:p>
        </w:tc>
      </w:tr>
    </w:tbl>
    <w:p w14:paraId="0BC3F693" w14:textId="77777777" w:rsidR="00B52C13" w:rsidRPr="00CC0750" w:rsidRDefault="00B52C13" w:rsidP="00B52C13">
      <w:pPr>
        <w:jc w:val="both"/>
        <w:rPr>
          <w:lang w:val="es-ES"/>
        </w:rPr>
      </w:pPr>
    </w:p>
    <w:p w14:paraId="77D71E92" w14:textId="77777777" w:rsidR="00B52C13" w:rsidRPr="00CC0750" w:rsidRDefault="00B52C13" w:rsidP="00B52C13">
      <w:pPr>
        <w:jc w:val="both"/>
        <w:rPr>
          <w:lang w:val="es-ES"/>
        </w:rPr>
      </w:pPr>
    </w:p>
    <w:p w14:paraId="12BCB796" w14:textId="77777777" w:rsidR="00B52C13" w:rsidRPr="00CC0750" w:rsidRDefault="00B52C13" w:rsidP="00B52C13">
      <w:pPr>
        <w:jc w:val="both"/>
        <w:rPr>
          <w:lang w:val="es-ES"/>
        </w:rPr>
      </w:pPr>
      <w:r w:rsidRPr="00CC0750">
        <w:rPr>
          <w:lang w:val="es-ES"/>
        </w:rPr>
        <w:t xml:space="preserve">La tabla 1 revela un perfil juvenil entre los encuestados, la mayoría de ellos están en el rango de edad comprendido entre los 18 y 24 años. En cuanto al género se observa que las mujeres fueron quienes mayoritariamente participaron en la encuesta. La carrera de Mercadotecnia destaca entre los encuestados. La ciudad de Quevedo es el principal lugar de residencia de los participantes. </w:t>
      </w:r>
    </w:p>
    <w:p w14:paraId="6CDBA25F" w14:textId="77777777" w:rsidR="00B52C13" w:rsidRPr="00CC0750" w:rsidRDefault="00B52C13" w:rsidP="00B52C13">
      <w:pPr>
        <w:jc w:val="both"/>
        <w:rPr>
          <w:lang w:val="es-ES"/>
        </w:rPr>
      </w:pPr>
      <w:r w:rsidRPr="00CC0750">
        <w:rPr>
          <w:lang w:val="es-ES"/>
        </w:rPr>
        <w:t xml:space="preserve">Esta tabla se centra en conocer el nivel de conciencia ambiental y conocimiento sobre empaques ecológicos. Se exploran aspectos como el grado de preocupación por el medio ambiente, el </w:t>
      </w:r>
      <w:r w:rsidRPr="00CC0750">
        <w:rPr>
          <w:lang w:val="es-ES"/>
        </w:rPr>
        <w:lastRenderedPageBreak/>
        <w:t>conocimiento de los diferentes tipos de empaques ecológicos disponibles y la disposición de los estudiantes a adoptar alternativas sostenibles en sus hábitos de consumo. Para cada variable se consideró únicamente las dos respuestas, más seleccionadas, destacando las preferencias y actitudes más comunes entre los partícipes.</w:t>
      </w:r>
    </w:p>
    <w:p w14:paraId="40F10F26" w14:textId="0CA866B3" w:rsidR="00B52C13" w:rsidRPr="00CC0750" w:rsidRDefault="00B52C13" w:rsidP="00B52C13">
      <w:pPr>
        <w:pStyle w:val="Descripcin"/>
        <w:keepNext/>
        <w:jc w:val="both"/>
        <w:rPr>
          <w:rFonts w:ascii="Times New Roman" w:hAnsi="Times New Roman" w:cs="Times New Roman"/>
          <w:b/>
          <w:bCs/>
          <w:color w:val="auto"/>
          <w:sz w:val="24"/>
          <w:szCs w:val="24"/>
        </w:rPr>
      </w:pPr>
      <w:r w:rsidRPr="00CC0750">
        <w:rPr>
          <w:rFonts w:ascii="Times New Roman" w:hAnsi="Times New Roman" w:cs="Times New Roman"/>
          <w:b/>
          <w:bCs/>
          <w:color w:val="auto"/>
          <w:sz w:val="24"/>
          <w:szCs w:val="24"/>
        </w:rPr>
        <w:t xml:space="preserve">Tabla </w:t>
      </w:r>
      <w:r w:rsidRPr="00CC0750">
        <w:rPr>
          <w:rFonts w:ascii="Times New Roman" w:hAnsi="Times New Roman" w:cs="Times New Roman"/>
          <w:b/>
          <w:bCs/>
          <w:color w:val="auto"/>
          <w:sz w:val="24"/>
          <w:szCs w:val="24"/>
        </w:rPr>
        <w:fldChar w:fldCharType="begin"/>
      </w:r>
      <w:r w:rsidRPr="00CC0750">
        <w:rPr>
          <w:rFonts w:ascii="Times New Roman" w:hAnsi="Times New Roman" w:cs="Times New Roman"/>
          <w:b/>
          <w:bCs/>
          <w:color w:val="auto"/>
          <w:sz w:val="24"/>
          <w:szCs w:val="24"/>
        </w:rPr>
        <w:instrText xml:space="preserve"> SEQ Tabla \* ARABIC </w:instrText>
      </w:r>
      <w:r w:rsidRPr="00CC0750">
        <w:rPr>
          <w:rFonts w:ascii="Times New Roman" w:hAnsi="Times New Roman" w:cs="Times New Roman"/>
          <w:b/>
          <w:bCs/>
          <w:color w:val="auto"/>
          <w:sz w:val="24"/>
          <w:szCs w:val="24"/>
        </w:rPr>
        <w:fldChar w:fldCharType="separate"/>
      </w:r>
      <w:r w:rsidR="00044A29">
        <w:rPr>
          <w:rFonts w:ascii="Times New Roman" w:hAnsi="Times New Roman" w:cs="Times New Roman"/>
          <w:b/>
          <w:bCs/>
          <w:noProof/>
          <w:color w:val="auto"/>
          <w:sz w:val="24"/>
          <w:szCs w:val="24"/>
        </w:rPr>
        <w:t>2</w:t>
      </w:r>
      <w:r w:rsidRPr="00CC0750">
        <w:rPr>
          <w:rFonts w:ascii="Times New Roman" w:hAnsi="Times New Roman" w:cs="Times New Roman"/>
          <w:b/>
          <w:bCs/>
          <w:color w:val="auto"/>
          <w:sz w:val="24"/>
          <w:szCs w:val="24"/>
        </w:rPr>
        <w:fldChar w:fldCharType="end"/>
      </w:r>
      <w:r w:rsidRPr="00CC0750">
        <w:rPr>
          <w:rFonts w:ascii="Times New Roman" w:hAnsi="Times New Roman" w:cs="Times New Roman"/>
          <w:b/>
          <w:bCs/>
          <w:color w:val="auto"/>
          <w:sz w:val="24"/>
          <w:szCs w:val="24"/>
        </w:rPr>
        <w:t>. Nivel de conciencia ambiental y conocimiento sobre empaques ecológicos entre los estudiantes universitarios.</w:t>
      </w:r>
    </w:p>
    <w:tbl>
      <w:tblPr>
        <w:tblStyle w:val="Tablanormal4"/>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92"/>
        <w:gridCol w:w="1810"/>
        <w:gridCol w:w="1516"/>
        <w:gridCol w:w="1452"/>
      </w:tblGrid>
      <w:tr w:rsidR="00B52C13" w:rsidRPr="00CC0750" w14:paraId="4A147D64" w14:textId="77777777" w:rsidTr="006E3FC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6" w:type="dxa"/>
            <w:vAlign w:val="center"/>
          </w:tcPr>
          <w:p w14:paraId="7ADEE95C" w14:textId="77777777" w:rsidR="00B52C13" w:rsidRPr="00CC0750" w:rsidRDefault="00B52C13" w:rsidP="00B52C13">
            <w:pPr>
              <w:jc w:val="center"/>
              <w:rPr>
                <w:lang w:val="es-ES"/>
              </w:rPr>
            </w:pPr>
            <w:r w:rsidRPr="00CC0750">
              <w:rPr>
                <w:lang w:val="es-ES"/>
              </w:rPr>
              <w:t>Variable</w:t>
            </w:r>
          </w:p>
        </w:tc>
        <w:tc>
          <w:tcPr>
            <w:tcW w:w="2484" w:type="dxa"/>
            <w:vAlign w:val="center"/>
          </w:tcPr>
          <w:p w14:paraId="54AB7657" w14:textId="77777777" w:rsidR="00B52C13" w:rsidRPr="00CC0750" w:rsidRDefault="00B52C13" w:rsidP="00B52C13">
            <w:pPr>
              <w:jc w:val="center"/>
              <w:cnfStyle w:val="100000000000" w:firstRow="1" w:lastRow="0" w:firstColumn="0" w:lastColumn="0" w:oddVBand="0" w:evenVBand="0" w:oddHBand="0" w:evenHBand="0" w:firstRowFirstColumn="0" w:firstRowLastColumn="0" w:lastRowFirstColumn="0" w:lastRowLastColumn="0"/>
              <w:rPr>
                <w:lang w:val="es-ES"/>
              </w:rPr>
            </w:pPr>
            <w:r w:rsidRPr="00CC0750">
              <w:rPr>
                <w:lang w:val="es-ES"/>
              </w:rPr>
              <w:t>Descripción</w:t>
            </w:r>
          </w:p>
        </w:tc>
        <w:tc>
          <w:tcPr>
            <w:tcW w:w="2372" w:type="dxa"/>
            <w:vAlign w:val="center"/>
          </w:tcPr>
          <w:p w14:paraId="50E7D4A0" w14:textId="77777777" w:rsidR="00B52C13" w:rsidRPr="00CC0750" w:rsidRDefault="00B52C13" w:rsidP="00B52C13">
            <w:pPr>
              <w:jc w:val="center"/>
              <w:cnfStyle w:val="100000000000" w:firstRow="1" w:lastRow="0" w:firstColumn="0" w:lastColumn="0" w:oddVBand="0" w:evenVBand="0" w:oddHBand="0" w:evenHBand="0" w:firstRowFirstColumn="0" w:firstRowLastColumn="0" w:lastRowFirstColumn="0" w:lastRowLastColumn="0"/>
              <w:rPr>
                <w:lang w:val="es-ES"/>
              </w:rPr>
            </w:pPr>
            <w:r w:rsidRPr="00CC0750">
              <w:rPr>
                <w:lang w:val="es-ES"/>
              </w:rPr>
              <w:t>Frecuencia</w:t>
            </w:r>
          </w:p>
        </w:tc>
        <w:tc>
          <w:tcPr>
            <w:tcW w:w="2028" w:type="dxa"/>
          </w:tcPr>
          <w:p w14:paraId="68D4E2FA" w14:textId="77777777" w:rsidR="00B52C13" w:rsidRPr="00CC0750" w:rsidRDefault="00B52C13" w:rsidP="00B52C13">
            <w:pPr>
              <w:jc w:val="center"/>
              <w:cnfStyle w:val="100000000000" w:firstRow="1" w:lastRow="0" w:firstColumn="0" w:lastColumn="0" w:oddVBand="0" w:evenVBand="0" w:oddHBand="0" w:evenHBand="0" w:firstRowFirstColumn="0" w:firstRowLastColumn="0" w:lastRowFirstColumn="0" w:lastRowLastColumn="0"/>
              <w:rPr>
                <w:lang w:val="es-ES"/>
              </w:rPr>
            </w:pPr>
            <w:r w:rsidRPr="00CC0750">
              <w:rPr>
                <w:lang w:val="es-ES"/>
              </w:rPr>
              <w:t>Resultados</w:t>
            </w:r>
          </w:p>
        </w:tc>
      </w:tr>
      <w:tr w:rsidR="00B52C13" w:rsidRPr="00CC0750" w14:paraId="0BC14090" w14:textId="77777777" w:rsidTr="006E3FC3">
        <w:trPr>
          <w:cnfStyle w:val="000000100000" w:firstRow="0" w:lastRow="0" w:firstColumn="0" w:lastColumn="0" w:oddVBand="0" w:evenVBand="0" w:oddHBand="1" w:evenHBand="0" w:firstRowFirstColumn="0" w:firstRowLastColumn="0" w:lastRowFirstColumn="0" w:lastRowLastColumn="0"/>
          <w:trHeight w:val="1609"/>
          <w:jc w:val="center"/>
        </w:trPr>
        <w:tc>
          <w:tcPr>
            <w:cnfStyle w:val="001000000000" w:firstRow="0" w:lastRow="0" w:firstColumn="1" w:lastColumn="0" w:oddVBand="0" w:evenVBand="0" w:oddHBand="0" w:evenHBand="0" w:firstRowFirstColumn="0" w:firstRowLastColumn="0" w:lastRowFirstColumn="0" w:lastRowLastColumn="0"/>
            <w:tcW w:w="2476" w:type="dxa"/>
            <w:shd w:val="clear" w:color="auto" w:fill="auto"/>
            <w:vAlign w:val="center"/>
          </w:tcPr>
          <w:p w14:paraId="0F1B46BD" w14:textId="77777777" w:rsidR="00B52C13" w:rsidRPr="00CC0750" w:rsidRDefault="00B52C13" w:rsidP="00B52C13">
            <w:pPr>
              <w:rPr>
                <w:lang w:val="es-ES"/>
              </w:rPr>
            </w:pPr>
            <w:r w:rsidRPr="00CC0750">
              <w:rPr>
                <w:lang w:val="es-ES"/>
              </w:rPr>
              <w:t>Conocimiento sobre el calentamiento global</w:t>
            </w:r>
          </w:p>
        </w:tc>
        <w:tc>
          <w:tcPr>
            <w:tcW w:w="2484" w:type="dxa"/>
            <w:shd w:val="clear" w:color="auto" w:fill="auto"/>
            <w:vAlign w:val="center"/>
          </w:tcPr>
          <w:p w14:paraId="2475793C" w14:textId="77777777" w:rsidR="00B52C13" w:rsidRPr="00CC0750" w:rsidRDefault="00B52C13" w:rsidP="00B52C13">
            <w:pPr>
              <w:spacing w:line="24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Estoy informado y de vez en cuando leo noticias sobre este tema.</w:t>
            </w:r>
          </w:p>
          <w:p w14:paraId="49B8AB98" w14:textId="77777777" w:rsidR="00B52C13" w:rsidRPr="00CC0750" w:rsidRDefault="00B52C13" w:rsidP="00B52C13">
            <w:pPr>
              <w:spacing w:before="240" w:line="24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Entiendo un poco, pero sigo este tema regularmente</w:t>
            </w:r>
          </w:p>
        </w:tc>
        <w:tc>
          <w:tcPr>
            <w:tcW w:w="2372" w:type="dxa"/>
            <w:shd w:val="clear" w:color="auto" w:fill="auto"/>
            <w:vAlign w:val="center"/>
          </w:tcPr>
          <w:p w14:paraId="4C9BB3EB"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65</w:t>
            </w:r>
          </w:p>
          <w:p w14:paraId="0C522613"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468B695D"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45</w:t>
            </w:r>
          </w:p>
        </w:tc>
        <w:tc>
          <w:tcPr>
            <w:tcW w:w="2028" w:type="dxa"/>
            <w:shd w:val="clear" w:color="auto" w:fill="auto"/>
            <w:vAlign w:val="center"/>
          </w:tcPr>
          <w:p w14:paraId="6D55F30B"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37,6%</w:t>
            </w:r>
          </w:p>
          <w:p w14:paraId="1559DA2B"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33137020"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26%</w:t>
            </w:r>
          </w:p>
        </w:tc>
      </w:tr>
      <w:tr w:rsidR="00B52C13" w:rsidRPr="00CC0750" w14:paraId="380A96B2" w14:textId="77777777" w:rsidTr="006E3FC3">
        <w:trPr>
          <w:jc w:val="center"/>
        </w:trPr>
        <w:tc>
          <w:tcPr>
            <w:cnfStyle w:val="001000000000" w:firstRow="0" w:lastRow="0" w:firstColumn="1" w:lastColumn="0" w:oddVBand="0" w:evenVBand="0" w:oddHBand="0" w:evenHBand="0" w:firstRowFirstColumn="0" w:firstRowLastColumn="0" w:lastRowFirstColumn="0" w:lastRowLastColumn="0"/>
            <w:tcW w:w="2476" w:type="dxa"/>
            <w:vAlign w:val="bottom"/>
          </w:tcPr>
          <w:p w14:paraId="0FD68BFD" w14:textId="77777777" w:rsidR="00B52C13" w:rsidRPr="00CC0750" w:rsidRDefault="00B52C13" w:rsidP="00B52C13">
            <w:pPr>
              <w:rPr>
                <w:b w:val="0"/>
                <w:bCs w:val="0"/>
                <w:lang w:val="es-ES"/>
              </w:rPr>
            </w:pPr>
            <w:r w:rsidRPr="00CC0750">
              <w:rPr>
                <w:lang w:val="es-ES"/>
              </w:rPr>
              <w:t>Materiales asociados</w:t>
            </w:r>
          </w:p>
          <w:p w14:paraId="34C51AD0" w14:textId="77777777" w:rsidR="00B52C13" w:rsidRPr="00CC0750" w:rsidRDefault="00B52C13" w:rsidP="00B52C13">
            <w:pPr>
              <w:rPr>
                <w:b w:val="0"/>
                <w:bCs w:val="0"/>
                <w:lang w:val="es-ES"/>
              </w:rPr>
            </w:pPr>
          </w:p>
          <w:p w14:paraId="08A2765B" w14:textId="77777777" w:rsidR="00B52C13" w:rsidRPr="00CC0750" w:rsidRDefault="00B52C13" w:rsidP="00B52C13">
            <w:pPr>
              <w:rPr>
                <w:lang w:val="es-ES"/>
              </w:rPr>
            </w:pPr>
          </w:p>
        </w:tc>
        <w:tc>
          <w:tcPr>
            <w:tcW w:w="2484" w:type="dxa"/>
            <w:vAlign w:val="center"/>
          </w:tcPr>
          <w:p w14:paraId="5BA33DE6" w14:textId="77777777" w:rsidR="00B52C13" w:rsidRPr="00CC0750" w:rsidRDefault="00B52C13" w:rsidP="00B52C13">
            <w:pPr>
              <w:spacing w:line="240" w:lineRule="atLeast"/>
              <w:cnfStyle w:val="000000000000" w:firstRow="0" w:lastRow="0" w:firstColumn="0" w:lastColumn="0" w:oddVBand="0" w:evenVBand="0" w:oddHBand="0" w:evenHBand="0" w:firstRowFirstColumn="0" w:firstRowLastColumn="0" w:lastRowFirstColumn="0" w:lastRowLastColumn="0"/>
              <w:rPr>
                <w:i/>
                <w:iCs/>
              </w:rPr>
            </w:pPr>
            <w:r w:rsidRPr="00CC0750">
              <w:rPr>
                <w:i/>
                <w:iCs/>
              </w:rPr>
              <w:t>Envases de cartón biodegradable.</w:t>
            </w:r>
          </w:p>
          <w:p w14:paraId="208A8D47" w14:textId="77777777" w:rsidR="00B52C13" w:rsidRPr="00CC0750" w:rsidRDefault="00B52C13" w:rsidP="00B52C13">
            <w:pPr>
              <w:spacing w:before="240" w:line="240" w:lineRule="atLeast"/>
              <w:cnfStyle w:val="000000000000" w:firstRow="0" w:lastRow="0" w:firstColumn="0" w:lastColumn="0" w:oddVBand="0" w:evenVBand="0" w:oddHBand="0" w:evenHBand="0" w:firstRowFirstColumn="0" w:firstRowLastColumn="0" w:lastRowFirstColumn="0" w:lastRowLastColumn="0"/>
              <w:rPr>
                <w:i/>
                <w:iCs/>
              </w:rPr>
            </w:pPr>
            <w:r w:rsidRPr="00CC0750">
              <w:rPr>
                <w:i/>
                <w:iCs/>
              </w:rPr>
              <w:t>Envases de bambú.</w:t>
            </w:r>
          </w:p>
        </w:tc>
        <w:tc>
          <w:tcPr>
            <w:tcW w:w="2372" w:type="dxa"/>
            <w:vAlign w:val="center"/>
          </w:tcPr>
          <w:p w14:paraId="7E5AA5C5"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64</w:t>
            </w:r>
          </w:p>
          <w:p w14:paraId="7696739E"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35</w:t>
            </w:r>
          </w:p>
        </w:tc>
        <w:tc>
          <w:tcPr>
            <w:tcW w:w="2028" w:type="dxa"/>
            <w:vAlign w:val="center"/>
          </w:tcPr>
          <w:p w14:paraId="04DE7AC0"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37%</w:t>
            </w:r>
          </w:p>
          <w:p w14:paraId="6617BF16"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20,2%</w:t>
            </w:r>
          </w:p>
        </w:tc>
      </w:tr>
      <w:tr w:rsidR="00B52C13" w:rsidRPr="00CC0750" w14:paraId="1CB4351A" w14:textId="77777777" w:rsidTr="006E3FC3">
        <w:trPr>
          <w:cnfStyle w:val="000000100000" w:firstRow="0" w:lastRow="0" w:firstColumn="0" w:lastColumn="0" w:oddVBand="0" w:evenVBand="0" w:oddHBand="1" w:evenHBand="0" w:firstRowFirstColumn="0" w:firstRowLastColumn="0" w:lastRowFirstColumn="0" w:lastRowLastColumn="0"/>
          <w:trHeight w:val="1266"/>
          <w:jc w:val="center"/>
        </w:trPr>
        <w:tc>
          <w:tcPr>
            <w:cnfStyle w:val="001000000000" w:firstRow="0" w:lastRow="0" w:firstColumn="1" w:lastColumn="0" w:oddVBand="0" w:evenVBand="0" w:oddHBand="0" w:evenHBand="0" w:firstRowFirstColumn="0" w:firstRowLastColumn="0" w:lastRowFirstColumn="0" w:lastRowLastColumn="0"/>
            <w:tcW w:w="2476" w:type="dxa"/>
            <w:shd w:val="clear" w:color="auto" w:fill="auto"/>
            <w:vAlign w:val="center"/>
          </w:tcPr>
          <w:p w14:paraId="0943ED21" w14:textId="77777777" w:rsidR="00B52C13" w:rsidRPr="00CC0750" w:rsidRDefault="00B52C13" w:rsidP="00B52C13">
            <w:pPr>
              <w:rPr>
                <w:lang w:val="es-ES"/>
              </w:rPr>
            </w:pPr>
            <w:r w:rsidRPr="00CC0750">
              <w:rPr>
                <w:lang w:val="es-ES"/>
              </w:rPr>
              <w:t>Fuentes de información</w:t>
            </w:r>
          </w:p>
        </w:tc>
        <w:tc>
          <w:tcPr>
            <w:tcW w:w="2484" w:type="dxa"/>
            <w:shd w:val="clear" w:color="auto" w:fill="auto"/>
            <w:vAlign w:val="center"/>
          </w:tcPr>
          <w:p w14:paraId="0DECC2E3" w14:textId="77777777" w:rsidR="00B52C13" w:rsidRPr="00CC0750" w:rsidRDefault="00B52C13" w:rsidP="00B52C13">
            <w:pPr>
              <w:spacing w:line="24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Redes sociales y plataformas digitales</w:t>
            </w:r>
          </w:p>
          <w:p w14:paraId="4EFD4546" w14:textId="77777777" w:rsidR="00B52C13" w:rsidRPr="00CC0750" w:rsidRDefault="00B52C13" w:rsidP="00B52C13">
            <w:pPr>
              <w:spacing w:before="240" w:line="24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Programas de televisión y documentales.</w:t>
            </w:r>
          </w:p>
        </w:tc>
        <w:tc>
          <w:tcPr>
            <w:tcW w:w="2372" w:type="dxa"/>
            <w:shd w:val="clear" w:color="auto" w:fill="auto"/>
            <w:vAlign w:val="center"/>
          </w:tcPr>
          <w:p w14:paraId="65575ADB"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76</w:t>
            </w:r>
          </w:p>
          <w:p w14:paraId="634567E3"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78AF519E"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35</w:t>
            </w:r>
          </w:p>
        </w:tc>
        <w:tc>
          <w:tcPr>
            <w:tcW w:w="2028" w:type="dxa"/>
            <w:shd w:val="clear" w:color="auto" w:fill="auto"/>
            <w:vAlign w:val="center"/>
          </w:tcPr>
          <w:p w14:paraId="78DB18A6"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43,9%</w:t>
            </w:r>
          </w:p>
          <w:p w14:paraId="084D9B0F"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24424094"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20,2%</w:t>
            </w:r>
          </w:p>
        </w:tc>
      </w:tr>
      <w:tr w:rsidR="00B52C13" w:rsidRPr="00CC0750" w14:paraId="71F34410" w14:textId="77777777" w:rsidTr="006E3FC3">
        <w:trPr>
          <w:trHeight w:val="2793"/>
          <w:jc w:val="center"/>
        </w:trPr>
        <w:tc>
          <w:tcPr>
            <w:cnfStyle w:val="001000000000" w:firstRow="0" w:lastRow="0" w:firstColumn="1" w:lastColumn="0" w:oddVBand="0" w:evenVBand="0" w:oddHBand="0" w:evenHBand="0" w:firstRowFirstColumn="0" w:firstRowLastColumn="0" w:lastRowFirstColumn="0" w:lastRowLastColumn="0"/>
            <w:tcW w:w="2476" w:type="dxa"/>
            <w:vAlign w:val="center"/>
          </w:tcPr>
          <w:p w14:paraId="4865D6EC" w14:textId="77777777" w:rsidR="00B52C13" w:rsidRPr="00CC0750" w:rsidRDefault="00B52C13" w:rsidP="00B52C13">
            <w:pPr>
              <w:rPr>
                <w:lang w:val="es-ES"/>
              </w:rPr>
            </w:pPr>
            <w:r w:rsidRPr="00CC0750">
              <w:rPr>
                <w:lang w:val="es-ES"/>
              </w:rPr>
              <w:t xml:space="preserve">Conciencia </w:t>
            </w:r>
          </w:p>
        </w:tc>
        <w:tc>
          <w:tcPr>
            <w:tcW w:w="2484" w:type="dxa"/>
            <w:vAlign w:val="center"/>
          </w:tcPr>
          <w:p w14:paraId="05F30995" w14:textId="77777777" w:rsidR="00B52C13" w:rsidRPr="00CC0750" w:rsidRDefault="00B52C13" w:rsidP="00B52C13">
            <w:pPr>
              <w:spacing w:line="240" w:lineRule="atLeast"/>
              <w:cnfStyle w:val="000000000000" w:firstRow="0" w:lastRow="0" w:firstColumn="0" w:lastColumn="0" w:oddVBand="0" w:evenVBand="0" w:oddHBand="0" w:evenHBand="0" w:firstRowFirstColumn="0" w:firstRowLastColumn="0" w:lastRowFirstColumn="0" w:lastRowLastColumn="0"/>
              <w:rPr>
                <w:i/>
                <w:iCs/>
              </w:rPr>
            </w:pPr>
            <w:r w:rsidRPr="00CC0750">
              <w:rPr>
                <w:i/>
                <w:iCs/>
              </w:rPr>
              <w:t>Comprendo bien el concepto y veo los empaques ecológicos como una opción beneficiosa para el medio ambiente.</w:t>
            </w:r>
          </w:p>
          <w:p w14:paraId="57C3578B" w14:textId="77777777" w:rsidR="00B52C13" w:rsidRPr="00CC0750" w:rsidRDefault="00B52C13" w:rsidP="00B52C13">
            <w:pPr>
              <w:spacing w:before="240" w:line="240" w:lineRule="atLeast"/>
              <w:cnfStyle w:val="000000000000" w:firstRow="0" w:lastRow="0" w:firstColumn="0" w:lastColumn="0" w:oddVBand="0" w:evenVBand="0" w:oddHBand="0" w:evenHBand="0" w:firstRowFirstColumn="0" w:firstRowLastColumn="0" w:lastRowFirstColumn="0" w:lastRowLastColumn="0"/>
              <w:rPr>
                <w:i/>
                <w:iCs/>
              </w:rPr>
            </w:pPr>
            <w:r w:rsidRPr="00CC0750">
              <w:rPr>
                <w:i/>
                <w:iCs/>
              </w:rPr>
              <w:lastRenderedPageBreak/>
              <w:t>Estoy bien informado sobre el tema y considero que los empaques ecológicos son importantes para la sostenibilidad.</w:t>
            </w:r>
          </w:p>
        </w:tc>
        <w:tc>
          <w:tcPr>
            <w:tcW w:w="2372" w:type="dxa"/>
            <w:vAlign w:val="center"/>
          </w:tcPr>
          <w:p w14:paraId="7C025518"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lastRenderedPageBreak/>
              <w:t>74</w:t>
            </w:r>
          </w:p>
          <w:p w14:paraId="0087859D" w14:textId="77777777" w:rsidR="00B52C13" w:rsidRPr="00CC0750" w:rsidRDefault="00B52C13" w:rsidP="00B52C13">
            <w:pPr>
              <w:spacing w:before="240"/>
              <w:cnfStyle w:val="000000000000" w:firstRow="0" w:lastRow="0" w:firstColumn="0" w:lastColumn="0" w:oddVBand="0" w:evenVBand="0" w:oddHBand="0" w:evenHBand="0" w:firstRowFirstColumn="0" w:firstRowLastColumn="0" w:lastRowFirstColumn="0" w:lastRowLastColumn="0"/>
              <w:rPr>
                <w:lang w:val="es-ES"/>
              </w:rPr>
            </w:pPr>
          </w:p>
          <w:p w14:paraId="6A1D904E"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p>
          <w:p w14:paraId="0B35E9FD"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43</w:t>
            </w:r>
          </w:p>
        </w:tc>
        <w:tc>
          <w:tcPr>
            <w:tcW w:w="2028" w:type="dxa"/>
            <w:vAlign w:val="center"/>
          </w:tcPr>
          <w:p w14:paraId="2E5E5232"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42,8%</w:t>
            </w:r>
          </w:p>
          <w:p w14:paraId="73842659"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p>
          <w:p w14:paraId="2FC00A89"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p>
          <w:p w14:paraId="7560FA51"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p>
          <w:p w14:paraId="246FD962"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24,9%</w:t>
            </w:r>
          </w:p>
        </w:tc>
      </w:tr>
      <w:tr w:rsidR="00B52C13" w:rsidRPr="00CC0750" w14:paraId="31E74D95" w14:textId="77777777" w:rsidTr="006E3FC3">
        <w:trPr>
          <w:cnfStyle w:val="000000100000" w:firstRow="0" w:lastRow="0" w:firstColumn="0" w:lastColumn="0" w:oddVBand="0" w:evenVBand="0" w:oddHBand="1" w:evenHBand="0" w:firstRowFirstColumn="0" w:firstRowLastColumn="0" w:lastRowFirstColumn="0" w:lastRowLastColumn="0"/>
          <w:trHeight w:val="2004"/>
          <w:jc w:val="center"/>
        </w:trPr>
        <w:tc>
          <w:tcPr>
            <w:cnfStyle w:val="001000000000" w:firstRow="0" w:lastRow="0" w:firstColumn="1" w:lastColumn="0" w:oddVBand="0" w:evenVBand="0" w:oddHBand="0" w:evenHBand="0" w:firstRowFirstColumn="0" w:firstRowLastColumn="0" w:lastRowFirstColumn="0" w:lastRowLastColumn="0"/>
            <w:tcW w:w="2476" w:type="dxa"/>
            <w:shd w:val="clear" w:color="auto" w:fill="auto"/>
            <w:vAlign w:val="center"/>
          </w:tcPr>
          <w:p w14:paraId="1C87143F" w14:textId="77777777" w:rsidR="00B52C13" w:rsidRPr="00CC0750" w:rsidRDefault="00B52C13" w:rsidP="00B52C13">
            <w:pPr>
              <w:rPr>
                <w:lang w:val="es-ES"/>
              </w:rPr>
            </w:pPr>
            <w:r w:rsidRPr="00CC0750">
              <w:rPr>
                <w:lang w:val="es-ES"/>
              </w:rPr>
              <w:t xml:space="preserve">Barreras que existen </w:t>
            </w:r>
          </w:p>
        </w:tc>
        <w:tc>
          <w:tcPr>
            <w:tcW w:w="2484" w:type="dxa"/>
            <w:shd w:val="clear" w:color="auto" w:fill="auto"/>
            <w:vAlign w:val="center"/>
          </w:tcPr>
          <w:p w14:paraId="0520873D" w14:textId="77777777" w:rsidR="00B52C13" w:rsidRPr="00CC0750" w:rsidRDefault="00B52C13" w:rsidP="00B52C13">
            <w:pPr>
              <w:spacing w:line="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Costo más elevado de los empaques ecológicos en comparación con los tradicionales</w:t>
            </w:r>
          </w:p>
          <w:p w14:paraId="4BF0D42D" w14:textId="77777777" w:rsidR="00B52C13" w:rsidRPr="00CC0750" w:rsidRDefault="00B52C13" w:rsidP="00B52C13">
            <w:pPr>
              <w:spacing w:before="240" w:line="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Falta de conciencia sobre los beneficios ambientales de los empaques ecológicos</w:t>
            </w:r>
          </w:p>
        </w:tc>
        <w:tc>
          <w:tcPr>
            <w:tcW w:w="2372" w:type="dxa"/>
            <w:shd w:val="clear" w:color="auto" w:fill="auto"/>
            <w:vAlign w:val="center"/>
          </w:tcPr>
          <w:p w14:paraId="710891D8"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59</w:t>
            </w:r>
          </w:p>
          <w:p w14:paraId="70D000F4"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76C189A6"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55</w:t>
            </w:r>
          </w:p>
        </w:tc>
        <w:tc>
          <w:tcPr>
            <w:tcW w:w="2028" w:type="dxa"/>
            <w:shd w:val="clear" w:color="auto" w:fill="auto"/>
            <w:vAlign w:val="center"/>
          </w:tcPr>
          <w:p w14:paraId="79CA8CA1"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34,1%</w:t>
            </w:r>
          </w:p>
          <w:p w14:paraId="6A81E8E8"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14D10631"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31,8%</w:t>
            </w:r>
          </w:p>
        </w:tc>
      </w:tr>
      <w:tr w:rsidR="00B52C13" w:rsidRPr="00CC0750" w14:paraId="152D08FE" w14:textId="77777777" w:rsidTr="006E3FC3">
        <w:trPr>
          <w:trHeight w:val="417"/>
          <w:jc w:val="center"/>
        </w:trPr>
        <w:tc>
          <w:tcPr>
            <w:cnfStyle w:val="001000000000" w:firstRow="0" w:lastRow="0" w:firstColumn="1" w:lastColumn="0" w:oddVBand="0" w:evenVBand="0" w:oddHBand="0" w:evenHBand="0" w:firstRowFirstColumn="0" w:firstRowLastColumn="0" w:lastRowFirstColumn="0" w:lastRowLastColumn="0"/>
            <w:tcW w:w="9360" w:type="dxa"/>
            <w:gridSpan w:val="4"/>
            <w:vAlign w:val="center"/>
          </w:tcPr>
          <w:p w14:paraId="1198276C" w14:textId="77777777" w:rsidR="00B52C13" w:rsidRPr="00CC0750" w:rsidRDefault="00B52C13" w:rsidP="00B52C13">
            <w:pPr>
              <w:rPr>
                <w:b w:val="0"/>
                <w:bCs w:val="0"/>
                <w:i/>
                <w:iCs/>
                <w:lang w:val="es-ES"/>
              </w:rPr>
            </w:pPr>
            <w:r w:rsidRPr="00CC0750">
              <w:rPr>
                <w:i/>
                <w:iCs/>
                <w:lang w:val="es-ES"/>
              </w:rPr>
              <w:t>Nota:</w:t>
            </w:r>
            <w:r w:rsidRPr="00CC0750">
              <w:rPr>
                <w:b w:val="0"/>
                <w:bCs w:val="0"/>
                <w:i/>
                <w:iCs/>
                <w:lang w:val="es-ES"/>
              </w:rPr>
              <w:t xml:space="preserve"> Resultados de encuestas a estudiantes universitarios</w:t>
            </w:r>
          </w:p>
        </w:tc>
      </w:tr>
    </w:tbl>
    <w:p w14:paraId="7BBEB8EF" w14:textId="77777777" w:rsidR="00B52C13" w:rsidRPr="00CC0750" w:rsidRDefault="00B52C13" w:rsidP="00B52C13">
      <w:pPr>
        <w:jc w:val="both"/>
        <w:rPr>
          <w:lang w:val="es-ES"/>
        </w:rPr>
      </w:pPr>
      <w:r w:rsidRPr="00CC0750">
        <w:rPr>
          <w:lang w:val="es-ES"/>
        </w:rPr>
        <w:tab/>
      </w:r>
    </w:p>
    <w:p w14:paraId="5EC99FA9" w14:textId="77777777" w:rsidR="00B52C13" w:rsidRPr="00CC0750" w:rsidRDefault="00B52C13" w:rsidP="00B52C13">
      <w:pPr>
        <w:jc w:val="both"/>
        <w:rPr>
          <w:lang w:val="es-ES"/>
        </w:rPr>
      </w:pPr>
      <w:r w:rsidRPr="00CC0750">
        <w:rPr>
          <w:lang w:val="es-ES"/>
        </w:rPr>
        <w:t>La tabla 2 demuestra que más de una tercera parte de los encuestados está al tanto sobre el calentamiento global a través de los noticieros; los hallazgos exponen el conocimiento sobre los materiales ecológicos y biodegradables aplicados en los empaques. Además, se revela una clara preferencia hacia los medios digitales como forma de acceso a la información sobre empaques ecológicos, por ende, un porcentaje significativo de los encuestados comprende el concepto de empaques ecológicos, y lo percibe como una alternativa favorable para el entorno, sin embargo, indican que existen desafíos para la adopción de prácticas de consumo sostenible.</w:t>
      </w:r>
    </w:p>
    <w:p w14:paraId="77FEF387" w14:textId="77777777" w:rsidR="00B52C13" w:rsidRPr="00CC0750" w:rsidRDefault="00B52C13" w:rsidP="00B52C13">
      <w:pPr>
        <w:jc w:val="both"/>
        <w:rPr>
          <w:lang w:val="es-ES"/>
        </w:rPr>
      </w:pPr>
      <w:r w:rsidRPr="00CC0750">
        <w:rPr>
          <w:lang w:val="es-ES"/>
        </w:rPr>
        <w:t xml:space="preserve">La próxima tabla se enfoca en conocer las preferencias de los estudiantes universitarios en relación con los empaques ecológicos en la comida rápida. Se examinan factores como la disposición a pagar más por empaques ecológicos, y las características específicas que consideran más importantes en dichos empaques y como </w:t>
      </w:r>
      <w:r w:rsidRPr="00CC0750">
        <w:rPr>
          <w:lang w:val="es-ES"/>
        </w:rPr>
        <w:lastRenderedPageBreak/>
        <w:t xml:space="preserve">influyen en sus decisiones de compra. En cada variable, se seleccionó únicamente las dos respuestas más escogidas, resaltando las tendencias significativas entre los participantes. </w:t>
      </w:r>
    </w:p>
    <w:p w14:paraId="0AD179C8" w14:textId="341095D8" w:rsidR="00B52C13" w:rsidRPr="00CC0750" w:rsidRDefault="00B52C13" w:rsidP="00B52C13">
      <w:pPr>
        <w:pStyle w:val="Descripcin"/>
        <w:keepNext/>
        <w:spacing w:after="0"/>
        <w:jc w:val="both"/>
        <w:rPr>
          <w:rFonts w:ascii="Times New Roman" w:hAnsi="Times New Roman" w:cs="Times New Roman"/>
          <w:b/>
          <w:bCs/>
          <w:color w:val="auto"/>
          <w:sz w:val="24"/>
          <w:szCs w:val="24"/>
        </w:rPr>
      </w:pPr>
      <w:r w:rsidRPr="00CC0750">
        <w:rPr>
          <w:rFonts w:ascii="Times New Roman" w:hAnsi="Times New Roman" w:cs="Times New Roman"/>
          <w:b/>
          <w:bCs/>
          <w:color w:val="auto"/>
          <w:sz w:val="24"/>
          <w:szCs w:val="24"/>
        </w:rPr>
        <w:t xml:space="preserve">Tabla </w:t>
      </w:r>
      <w:r w:rsidRPr="00CC0750">
        <w:rPr>
          <w:rFonts w:ascii="Times New Roman" w:hAnsi="Times New Roman" w:cs="Times New Roman"/>
          <w:b/>
          <w:bCs/>
          <w:color w:val="auto"/>
          <w:sz w:val="24"/>
          <w:szCs w:val="24"/>
        </w:rPr>
        <w:fldChar w:fldCharType="begin"/>
      </w:r>
      <w:r w:rsidRPr="00CC0750">
        <w:rPr>
          <w:rFonts w:ascii="Times New Roman" w:hAnsi="Times New Roman" w:cs="Times New Roman"/>
          <w:b/>
          <w:bCs/>
          <w:color w:val="auto"/>
          <w:sz w:val="24"/>
          <w:szCs w:val="24"/>
        </w:rPr>
        <w:instrText xml:space="preserve"> SEQ Tabla \* ARABIC </w:instrText>
      </w:r>
      <w:r w:rsidRPr="00CC0750">
        <w:rPr>
          <w:rFonts w:ascii="Times New Roman" w:hAnsi="Times New Roman" w:cs="Times New Roman"/>
          <w:b/>
          <w:bCs/>
          <w:color w:val="auto"/>
          <w:sz w:val="24"/>
          <w:szCs w:val="24"/>
        </w:rPr>
        <w:fldChar w:fldCharType="separate"/>
      </w:r>
      <w:r w:rsidR="00044A29">
        <w:rPr>
          <w:rFonts w:ascii="Times New Roman" w:hAnsi="Times New Roman" w:cs="Times New Roman"/>
          <w:b/>
          <w:bCs/>
          <w:noProof/>
          <w:color w:val="auto"/>
          <w:sz w:val="24"/>
          <w:szCs w:val="24"/>
        </w:rPr>
        <w:t>3</w:t>
      </w:r>
      <w:r w:rsidRPr="00CC0750">
        <w:rPr>
          <w:rFonts w:ascii="Times New Roman" w:hAnsi="Times New Roman" w:cs="Times New Roman"/>
          <w:b/>
          <w:bCs/>
          <w:color w:val="auto"/>
          <w:sz w:val="24"/>
          <w:szCs w:val="24"/>
        </w:rPr>
        <w:fldChar w:fldCharType="end"/>
      </w:r>
      <w:r w:rsidRPr="00CC0750">
        <w:rPr>
          <w:rFonts w:ascii="Times New Roman" w:hAnsi="Times New Roman" w:cs="Times New Roman"/>
          <w:b/>
          <w:bCs/>
          <w:color w:val="auto"/>
          <w:sz w:val="24"/>
          <w:szCs w:val="24"/>
        </w:rPr>
        <w:t>. Preferencias de los estudiantes universitarios en relación con los empaques ecológicos en la comida rápida.</w:t>
      </w:r>
    </w:p>
    <w:tbl>
      <w:tblPr>
        <w:tblStyle w:val="Tablanormal4"/>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8"/>
        <w:gridCol w:w="1905"/>
        <w:gridCol w:w="1605"/>
        <w:gridCol w:w="1492"/>
      </w:tblGrid>
      <w:tr w:rsidR="00B52C13" w:rsidRPr="00CC0750" w14:paraId="5AE7F3A3" w14:textId="77777777" w:rsidTr="006E3FC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1" w:type="dxa"/>
            <w:vAlign w:val="center"/>
          </w:tcPr>
          <w:p w14:paraId="2139AB53" w14:textId="77777777" w:rsidR="00B52C13" w:rsidRPr="00CC0750" w:rsidRDefault="00B52C13" w:rsidP="00B52C13">
            <w:pPr>
              <w:jc w:val="center"/>
              <w:rPr>
                <w:lang w:val="es-ES"/>
              </w:rPr>
            </w:pPr>
            <w:r w:rsidRPr="00CC0750">
              <w:rPr>
                <w:lang w:val="es-ES"/>
              </w:rPr>
              <w:t>Variable</w:t>
            </w:r>
          </w:p>
        </w:tc>
        <w:tc>
          <w:tcPr>
            <w:tcW w:w="2465" w:type="dxa"/>
            <w:vAlign w:val="center"/>
          </w:tcPr>
          <w:p w14:paraId="3C6E5570" w14:textId="77777777" w:rsidR="00B52C13" w:rsidRPr="00CC0750" w:rsidRDefault="00B52C13" w:rsidP="00B52C13">
            <w:pPr>
              <w:jc w:val="center"/>
              <w:cnfStyle w:val="100000000000" w:firstRow="1" w:lastRow="0" w:firstColumn="0" w:lastColumn="0" w:oddVBand="0" w:evenVBand="0" w:oddHBand="0" w:evenHBand="0" w:firstRowFirstColumn="0" w:firstRowLastColumn="0" w:lastRowFirstColumn="0" w:lastRowLastColumn="0"/>
              <w:rPr>
                <w:lang w:val="es-ES"/>
              </w:rPr>
            </w:pPr>
            <w:r w:rsidRPr="00CC0750">
              <w:rPr>
                <w:lang w:val="es-ES"/>
              </w:rPr>
              <w:t>Descripción</w:t>
            </w:r>
          </w:p>
        </w:tc>
        <w:tc>
          <w:tcPr>
            <w:tcW w:w="2404" w:type="dxa"/>
            <w:vAlign w:val="center"/>
          </w:tcPr>
          <w:p w14:paraId="6FD06BB2" w14:textId="77777777" w:rsidR="00B52C13" w:rsidRPr="00CC0750" w:rsidRDefault="00B52C13" w:rsidP="00B52C13">
            <w:pPr>
              <w:jc w:val="center"/>
              <w:cnfStyle w:val="100000000000" w:firstRow="1" w:lastRow="0" w:firstColumn="0" w:lastColumn="0" w:oddVBand="0" w:evenVBand="0" w:oddHBand="0" w:evenHBand="0" w:firstRowFirstColumn="0" w:firstRowLastColumn="0" w:lastRowFirstColumn="0" w:lastRowLastColumn="0"/>
              <w:rPr>
                <w:lang w:val="es-ES"/>
              </w:rPr>
            </w:pPr>
            <w:r w:rsidRPr="00CC0750">
              <w:rPr>
                <w:lang w:val="es-ES"/>
              </w:rPr>
              <w:t>Frecuencia</w:t>
            </w:r>
          </w:p>
        </w:tc>
        <w:tc>
          <w:tcPr>
            <w:tcW w:w="1970" w:type="dxa"/>
          </w:tcPr>
          <w:p w14:paraId="29C08CD8" w14:textId="77777777" w:rsidR="00B52C13" w:rsidRPr="00CC0750" w:rsidRDefault="00B52C13" w:rsidP="00B52C13">
            <w:pPr>
              <w:jc w:val="center"/>
              <w:cnfStyle w:val="100000000000" w:firstRow="1" w:lastRow="0" w:firstColumn="0" w:lastColumn="0" w:oddVBand="0" w:evenVBand="0" w:oddHBand="0" w:evenHBand="0" w:firstRowFirstColumn="0" w:firstRowLastColumn="0" w:lastRowFirstColumn="0" w:lastRowLastColumn="0"/>
              <w:rPr>
                <w:lang w:val="es-ES"/>
              </w:rPr>
            </w:pPr>
            <w:r w:rsidRPr="00CC0750">
              <w:rPr>
                <w:lang w:val="es-ES"/>
              </w:rPr>
              <w:t>Resultados</w:t>
            </w:r>
          </w:p>
        </w:tc>
      </w:tr>
      <w:tr w:rsidR="00B52C13" w:rsidRPr="00CC0750" w14:paraId="358F0590" w14:textId="77777777" w:rsidTr="006E3FC3">
        <w:trPr>
          <w:cnfStyle w:val="000000100000" w:firstRow="0" w:lastRow="0" w:firstColumn="0" w:lastColumn="0" w:oddVBand="0" w:evenVBand="0" w:oddHBand="1" w:evenHBand="0" w:firstRowFirstColumn="0" w:firstRowLastColumn="0" w:lastRowFirstColumn="0" w:lastRowLastColumn="0"/>
          <w:trHeight w:val="699"/>
          <w:jc w:val="center"/>
        </w:trPr>
        <w:tc>
          <w:tcPr>
            <w:cnfStyle w:val="001000000000" w:firstRow="0" w:lastRow="0" w:firstColumn="1" w:lastColumn="0" w:oddVBand="0" w:evenVBand="0" w:oddHBand="0" w:evenHBand="0" w:firstRowFirstColumn="0" w:firstRowLastColumn="0" w:lastRowFirstColumn="0" w:lastRowLastColumn="0"/>
            <w:tcW w:w="2521" w:type="dxa"/>
            <w:shd w:val="clear" w:color="auto" w:fill="auto"/>
            <w:vAlign w:val="center"/>
          </w:tcPr>
          <w:p w14:paraId="0F7AA4C3" w14:textId="77777777" w:rsidR="00B52C13" w:rsidRPr="00CC0750" w:rsidRDefault="00B52C13" w:rsidP="00B52C13">
            <w:pPr>
              <w:rPr>
                <w:lang w:val="es-ES"/>
              </w:rPr>
            </w:pPr>
            <w:r w:rsidRPr="00CC0750">
              <w:rPr>
                <w:lang w:val="es-ES"/>
              </w:rPr>
              <w:t>Opiniones</w:t>
            </w:r>
          </w:p>
        </w:tc>
        <w:tc>
          <w:tcPr>
            <w:tcW w:w="2465" w:type="dxa"/>
            <w:shd w:val="clear" w:color="auto" w:fill="auto"/>
            <w:vAlign w:val="center"/>
          </w:tcPr>
          <w:p w14:paraId="6F0F7992" w14:textId="77777777" w:rsidR="00B52C13" w:rsidRPr="00CC0750" w:rsidRDefault="00B52C13" w:rsidP="00B52C13">
            <w:pPr>
              <w:spacing w:line="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Considero que es fundamental para reducir el impacto ambiental.</w:t>
            </w:r>
          </w:p>
          <w:p w14:paraId="3FB7C0BD" w14:textId="77777777" w:rsidR="00B52C13" w:rsidRPr="00CC0750" w:rsidRDefault="00B52C13" w:rsidP="00B52C13">
            <w:pPr>
              <w:spacing w:before="240" w:line="0" w:lineRule="atLeast"/>
              <w:cnfStyle w:val="000000100000" w:firstRow="0" w:lastRow="0" w:firstColumn="0" w:lastColumn="0" w:oddVBand="0" w:evenVBand="0" w:oddHBand="1" w:evenHBand="0" w:firstRowFirstColumn="0" w:firstRowLastColumn="0" w:lastRowFirstColumn="0" w:lastRowLastColumn="0"/>
              <w:rPr>
                <w:i/>
                <w:iCs/>
                <w:lang w:val="es-ES"/>
              </w:rPr>
            </w:pPr>
            <w:r w:rsidRPr="00CC0750">
              <w:rPr>
                <w:i/>
                <w:iCs/>
              </w:rPr>
              <w:t>Me parece una práctica responsable y necesaria en la actualidad.</w:t>
            </w:r>
          </w:p>
        </w:tc>
        <w:tc>
          <w:tcPr>
            <w:tcW w:w="2404" w:type="dxa"/>
            <w:shd w:val="clear" w:color="auto" w:fill="auto"/>
            <w:vAlign w:val="center"/>
          </w:tcPr>
          <w:p w14:paraId="0769DF51"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54</w:t>
            </w:r>
          </w:p>
          <w:p w14:paraId="03A8D2F0"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7EB0F09D"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44</w:t>
            </w:r>
          </w:p>
        </w:tc>
        <w:tc>
          <w:tcPr>
            <w:tcW w:w="1970" w:type="dxa"/>
            <w:shd w:val="clear" w:color="auto" w:fill="auto"/>
          </w:tcPr>
          <w:p w14:paraId="650BB669"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31,2%</w:t>
            </w:r>
          </w:p>
          <w:p w14:paraId="0D61D242"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7CCBE7F8"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25,4%</w:t>
            </w:r>
          </w:p>
        </w:tc>
      </w:tr>
      <w:tr w:rsidR="00B52C13" w:rsidRPr="00CC0750" w14:paraId="124B2248" w14:textId="77777777" w:rsidTr="006E3FC3">
        <w:trPr>
          <w:trHeight w:val="1460"/>
          <w:jc w:val="center"/>
        </w:trPr>
        <w:tc>
          <w:tcPr>
            <w:cnfStyle w:val="001000000000" w:firstRow="0" w:lastRow="0" w:firstColumn="1" w:lastColumn="0" w:oddVBand="0" w:evenVBand="0" w:oddHBand="0" w:evenHBand="0" w:firstRowFirstColumn="0" w:firstRowLastColumn="0" w:lastRowFirstColumn="0" w:lastRowLastColumn="0"/>
            <w:tcW w:w="2521" w:type="dxa"/>
            <w:vAlign w:val="center"/>
          </w:tcPr>
          <w:p w14:paraId="4AD53184" w14:textId="77777777" w:rsidR="00B52C13" w:rsidRPr="00CC0750" w:rsidRDefault="00B52C13" w:rsidP="00B52C13">
            <w:pPr>
              <w:rPr>
                <w:lang w:val="es-ES"/>
              </w:rPr>
            </w:pPr>
            <w:r w:rsidRPr="00CC0750">
              <w:rPr>
                <w:lang w:val="es-ES"/>
              </w:rPr>
              <w:t xml:space="preserve">Factor decisivo </w:t>
            </w:r>
          </w:p>
        </w:tc>
        <w:tc>
          <w:tcPr>
            <w:tcW w:w="2465" w:type="dxa"/>
            <w:vAlign w:val="center"/>
          </w:tcPr>
          <w:p w14:paraId="6FD96460" w14:textId="77777777" w:rsidR="00B52C13" w:rsidRPr="00CC0750" w:rsidRDefault="00B52C13" w:rsidP="00B52C13">
            <w:pPr>
              <w:spacing w:line="0" w:lineRule="atLeast"/>
              <w:cnfStyle w:val="000000000000" w:firstRow="0" w:lastRow="0" w:firstColumn="0" w:lastColumn="0" w:oddVBand="0" w:evenVBand="0" w:oddHBand="0" w:evenHBand="0" w:firstRowFirstColumn="0" w:firstRowLastColumn="0" w:lastRowFirstColumn="0" w:lastRowLastColumn="0"/>
              <w:rPr>
                <w:i/>
                <w:iCs/>
              </w:rPr>
            </w:pPr>
            <w:r w:rsidRPr="00CC0750">
              <w:rPr>
                <w:i/>
                <w:iCs/>
              </w:rPr>
              <w:t>Tengo en cuenta si el establecimiento utiliza empaques ecológicos</w:t>
            </w:r>
          </w:p>
          <w:p w14:paraId="01ECA566" w14:textId="77777777" w:rsidR="00B52C13" w:rsidRPr="00CC0750" w:rsidRDefault="00B52C13" w:rsidP="00B52C13">
            <w:pPr>
              <w:spacing w:before="240" w:line="0" w:lineRule="atLeast"/>
              <w:cnfStyle w:val="000000000000" w:firstRow="0" w:lastRow="0" w:firstColumn="0" w:lastColumn="0" w:oddVBand="0" w:evenVBand="0" w:oddHBand="0" w:evenHBand="0" w:firstRowFirstColumn="0" w:firstRowLastColumn="0" w:lastRowFirstColumn="0" w:lastRowLastColumn="0"/>
              <w:rPr>
                <w:i/>
                <w:iCs/>
              </w:rPr>
            </w:pPr>
            <w:r w:rsidRPr="00CC0750">
              <w:rPr>
                <w:i/>
                <w:iCs/>
              </w:rPr>
              <w:t>Valoro mucho la presencia de empaques ecológicos.</w:t>
            </w:r>
          </w:p>
        </w:tc>
        <w:tc>
          <w:tcPr>
            <w:tcW w:w="2404" w:type="dxa"/>
            <w:vAlign w:val="center"/>
          </w:tcPr>
          <w:p w14:paraId="6E91EA88"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64</w:t>
            </w:r>
          </w:p>
          <w:p w14:paraId="6EDF5140"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p>
          <w:p w14:paraId="083D001C"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59</w:t>
            </w:r>
          </w:p>
        </w:tc>
        <w:tc>
          <w:tcPr>
            <w:tcW w:w="1970" w:type="dxa"/>
            <w:vAlign w:val="center"/>
          </w:tcPr>
          <w:p w14:paraId="2739EF64"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37,0%</w:t>
            </w:r>
          </w:p>
          <w:p w14:paraId="74A19229"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p>
          <w:p w14:paraId="75712FFE"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34,1%</w:t>
            </w:r>
          </w:p>
        </w:tc>
      </w:tr>
      <w:tr w:rsidR="00B52C13" w:rsidRPr="00CC0750" w14:paraId="189D2E53" w14:textId="77777777" w:rsidTr="006E3FC3">
        <w:trPr>
          <w:cnfStyle w:val="000000100000" w:firstRow="0" w:lastRow="0" w:firstColumn="0" w:lastColumn="0" w:oddVBand="0" w:evenVBand="0" w:oddHBand="1" w:evenHBand="0" w:firstRowFirstColumn="0" w:firstRowLastColumn="0" w:lastRowFirstColumn="0" w:lastRowLastColumn="0"/>
          <w:trHeight w:val="1978"/>
          <w:jc w:val="center"/>
        </w:trPr>
        <w:tc>
          <w:tcPr>
            <w:cnfStyle w:val="001000000000" w:firstRow="0" w:lastRow="0" w:firstColumn="1" w:lastColumn="0" w:oddVBand="0" w:evenVBand="0" w:oddHBand="0" w:evenHBand="0" w:firstRowFirstColumn="0" w:firstRowLastColumn="0" w:lastRowFirstColumn="0" w:lastRowLastColumn="0"/>
            <w:tcW w:w="2521" w:type="dxa"/>
            <w:shd w:val="clear" w:color="auto" w:fill="auto"/>
            <w:vAlign w:val="center"/>
          </w:tcPr>
          <w:p w14:paraId="676ED322" w14:textId="77777777" w:rsidR="00B52C13" w:rsidRPr="00CC0750" w:rsidRDefault="00B52C13" w:rsidP="00B52C13">
            <w:pPr>
              <w:rPr>
                <w:lang w:val="es-ES"/>
              </w:rPr>
            </w:pPr>
            <w:r w:rsidRPr="00CC0750">
              <w:rPr>
                <w:lang w:val="es-ES"/>
              </w:rPr>
              <w:t>Influencia de los empaques ecológicos</w:t>
            </w:r>
          </w:p>
        </w:tc>
        <w:tc>
          <w:tcPr>
            <w:tcW w:w="2465" w:type="dxa"/>
            <w:shd w:val="clear" w:color="auto" w:fill="auto"/>
            <w:vAlign w:val="center"/>
          </w:tcPr>
          <w:p w14:paraId="21A6BB49" w14:textId="77777777" w:rsidR="00B52C13" w:rsidRPr="00CC0750" w:rsidRDefault="00B52C13" w:rsidP="00B52C13">
            <w:pPr>
              <w:spacing w:line="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Puedo pensar que los empaques ecológicos muestran preocupación por la salud de los alimentos.</w:t>
            </w:r>
          </w:p>
          <w:p w14:paraId="146BA3A2" w14:textId="77777777" w:rsidR="00B52C13" w:rsidRPr="00CC0750" w:rsidRDefault="00B52C13" w:rsidP="00B52C13">
            <w:pPr>
              <w:spacing w:before="240"/>
              <w:cnfStyle w:val="000000100000" w:firstRow="0" w:lastRow="0" w:firstColumn="0" w:lastColumn="0" w:oddVBand="0" w:evenVBand="0" w:oddHBand="1" w:evenHBand="0" w:firstRowFirstColumn="0" w:firstRowLastColumn="0" w:lastRowFirstColumn="0" w:lastRowLastColumn="0"/>
              <w:rPr>
                <w:i/>
                <w:iCs/>
                <w:lang w:val="es-ES"/>
              </w:rPr>
            </w:pPr>
            <w:r w:rsidRPr="00CC0750">
              <w:rPr>
                <w:i/>
                <w:iCs/>
              </w:rPr>
              <w:t>Asocio el uso de empaques ecológicos con la calidad y el cuidado del medio ambiente.</w:t>
            </w:r>
          </w:p>
        </w:tc>
        <w:tc>
          <w:tcPr>
            <w:tcW w:w="2404" w:type="dxa"/>
            <w:shd w:val="clear" w:color="auto" w:fill="auto"/>
            <w:vAlign w:val="center"/>
          </w:tcPr>
          <w:p w14:paraId="0071359A"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59</w:t>
            </w:r>
          </w:p>
          <w:p w14:paraId="12220DD2"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3F78DF99"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48</w:t>
            </w:r>
          </w:p>
        </w:tc>
        <w:tc>
          <w:tcPr>
            <w:tcW w:w="1970" w:type="dxa"/>
            <w:shd w:val="clear" w:color="auto" w:fill="auto"/>
            <w:vAlign w:val="center"/>
          </w:tcPr>
          <w:p w14:paraId="1B26B94D"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34,1%</w:t>
            </w:r>
          </w:p>
          <w:p w14:paraId="379F907F"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7F772396"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27,7%</w:t>
            </w:r>
          </w:p>
        </w:tc>
      </w:tr>
      <w:tr w:rsidR="00B52C13" w:rsidRPr="00CC0750" w14:paraId="4EA9A205" w14:textId="77777777" w:rsidTr="006E3FC3">
        <w:trPr>
          <w:trHeight w:val="1866"/>
          <w:jc w:val="center"/>
        </w:trPr>
        <w:tc>
          <w:tcPr>
            <w:cnfStyle w:val="001000000000" w:firstRow="0" w:lastRow="0" w:firstColumn="1" w:lastColumn="0" w:oddVBand="0" w:evenVBand="0" w:oddHBand="0" w:evenHBand="0" w:firstRowFirstColumn="0" w:firstRowLastColumn="0" w:lastRowFirstColumn="0" w:lastRowLastColumn="0"/>
            <w:tcW w:w="2521" w:type="dxa"/>
            <w:vAlign w:val="center"/>
          </w:tcPr>
          <w:p w14:paraId="6106F14E" w14:textId="77777777" w:rsidR="00B52C13" w:rsidRPr="00CC0750" w:rsidRDefault="00B52C13" w:rsidP="00B52C13">
            <w:pPr>
              <w:rPr>
                <w:lang w:val="es-ES"/>
              </w:rPr>
            </w:pPr>
            <w:r w:rsidRPr="00CC0750">
              <w:rPr>
                <w:lang w:val="es-ES"/>
              </w:rPr>
              <w:lastRenderedPageBreak/>
              <w:t>Pago adicional</w:t>
            </w:r>
          </w:p>
        </w:tc>
        <w:tc>
          <w:tcPr>
            <w:tcW w:w="2465" w:type="dxa"/>
            <w:vAlign w:val="center"/>
          </w:tcPr>
          <w:p w14:paraId="62641E4B" w14:textId="77777777" w:rsidR="00B52C13" w:rsidRPr="00CC0750" w:rsidRDefault="00B52C13" w:rsidP="00B52C13">
            <w:pPr>
              <w:cnfStyle w:val="000000000000" w:firstRow="0" w:lastRow="0" w:firstColumn="0" w:lastColumn="0" w:oddVBand="0" w:evenVBand="0" w:oddHBand="0" w:evenHBand="0" w:firstRowFirstColumn="0" w:firstRowLastColumn="0" w:lastRowFirstColumn="0" w:lastRowLastColumn="0"/>
              <w:rPr>
                <w:i/>
                <w:iCs/>
              </w:rPr>
            </w:pPr>
            <w:r w:rsidRPr="00CC0750">
              <w:rPr>
                <w:i/>
                <w:iCs/>
              </w:rPr>
              <w:t>Tal vez sí, si eso significa que estoy ayudando al medio ambiente.</w:t>
            </w:r>
          </w:p>
          <w:p w14:paraId="35EAFEBC" w14:textId="77777777" w:rsidR="00B52C13" w:rsidRPr="00CC0750" w:rsidRDefault="00B52C13" w:rsidP="00B52C13">
            <w:pPr>
              <w:spacing w:before="240"/>
              <w:cnfStyle w:val="000000000000" w:firstRow="0" w:lastRow="0" w:firstColumn="0" w:lastColumn="0" w:oddVBand="0" w:evenVBand="0" w:oddHBand="0" w:evenHBand="0" w:firstRowFirstColumn="0" w:firstRowLastColumn="0" w:lastRowFirstColumn="0" w:lastRowLastColumn="0"/>
              <w:rPr>
                <w:i/>
                <w:iCs/>
                <w:lang w:val="es-ES"/>
              </w:rPr>
            </w:pPr>
            <w:r w:rsidRPr="00CC0750">
              <w:rPr>
                <w:i/>
                <w:iCs/>
              </w:rPr>
              <w:t>Depende del precio adicional y de cómo realmente ayuda al ambiente.</w:t>
            </w:r>
          </w:p>
        </w:tc>
        <w:tc>
          <w:tcPr>
            <w:tcW w:w="2404" w:type="dxa"/>
            <w:vAlign w:val="center"/>
          </w:tcPr>
          <w:p w14:paraId="133B43D2"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61</w:t>
            </w:r>
          </w:p>
          <w:p w14:paraId="63A59ABD"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p>
          <w:p w14:paraId="632E417D"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52</w:t>
            </w:r>
          </w:p>
        </w:tc>
        <w:tc>
          <w:tcPr>
            <w:tcW w:w="1970" w:type="dxa"/>
            <w:vAlign w:val="center"/>
          </w:tcPr>
          <w:p w14:paraId="009349C8"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35,3%</w:t>
            </w:r>
          </w:p>
          <w:p w14:paraId="2D822A51"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p>
          <w:p w14:paraId="759E22CA"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30,1%</w:t>
            </w:r>
          </w:p>
        </w:tc>
      </w:tr>
      <w:tr w:rsidR="00B52C13" w:rsidRPr="00CC0750" w14:paraId="2DCB9E9B" w14:textId="77777777" w:rsidTr="006E3FC3">
        <w:trPr>
          <w:cnfStyle w:val="000000100000" w:firstRow="0" w:lastRow="0" w:firstColumn="0" w:lastColumn="0" w:oddVBand="0" w:evenVBand="0" w:oddHBand="1" w:evenHBand="0" w:firstRowFirstColumn="0" w:firstRowLastColumn="0" w:lastRowFirstColumn="0" w:lastRowLastColumn="0"/>
          <w:trHeight w:val="2405"/>
          <w:jc w:val="center"/>
        </w:trPr>
        <w:tc>
          <w:tcPr>
            <w:cnfStyle w:val="001000000000" w:firstRow="0" w:lastRow="0" w:firstColumn="1" w:lastColumn="0" w:oddVBand="0" w:evenVBand="0" w:oddHBand="0" w:evenHBand="0" w:firstRowFirstColumn="0" w:firstRowLastColumn="0" w:lastRowFirstColumn="0" w:lastRowLastColumn="0"/>
            <w:tcW w:w="2521" w:type="dxa"/>
            <w:shd w:val="clear" w:color="auto" w:fill="auto"/>
            <w:vAlign w:val="center"/>
          </w:tcPr>
          <w:p w14:paraId="5CB97AFF" w14:textId="77777777" w:rsidR="00B52C13" w:rsidRPr="00CC0750" w:rsidRDefault="00B52C13" w:rsidP="00B52C13">
            <w:pPr>
              <w:rPr>
                <w:lang w:val="es-ES"/>
              </w:rPr>
            </w:pPr>
            <w:r w:rsidRPr="00CC0750">
              <w:rPr>
                <w:lang w:val="es-ES"/>
              </w:rPr>
              <w:t>Opiniones</w:t>
            </w:r>
          </w:p>
        </w:tc>
        <w:tc>
          <w:tcPr>
            <w:tcW w:w="2465" w:type="dxa"/>
            <w:shd w:val="clear" w:color="auto" w:fill="auto"/>
            <w:vAlign w:val="center"/>
          </w:tcPr>
          <w:p w14:paraId="52B07907" w14:textId="77777777" w:rsidR="00B52C13" w:rsidRPr="00CC0750" w:rsidRDefault="00B52C13" w:rsidP="00B52C13">
            <w:pPr>
              <w:spacing w:line="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Valoraría mucho los productos con envases biodegradables por su huella positiva en el medio ambiente.</w:t>
            </w:r>
          </w:p>
          <w:p w14:paraId="571FED10" w14:textId="77777777" w:rsidR="00B52C13" w:rsidRPr="00CC0750" w:rsidRDefault="00B52C13" w:rsidP="00B52C13">
            <w:pPr>
              <w:spacing w:before="240" w:line="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Los envases biodegradables son importantes cuando elijo productos.</w:t>
            </w:r>
          </w:p>
        </w:tc>
        <w:tc>
          <w:tcPr>
            <w:tcW w:w="2404" w:type="dxa"/>
            <w:shd w:val="clear" w:color="auto" w:fill="auto"/>
            <w:vAlign w:val="center"/>
          </w:tcPr>
          <w:p w14:paraId="7ED671C0"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54</w:t>
            </w:r>
          </w:p>
          <w:p w14:paraId="03D6C505"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p>
          <w:p w14:paraId="61510471"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p>
          <w:p w14:paraId="7C2442A8" w14:textId="77777777" w:rsidR="00B52C13" w:rsidRPr="00CC0750" w:rsidRDefault="00B52C13" w:rsidP="00B52C13">
            <w:pPr>
              <w:cnfStyle w:val="000000100000" w:firstRow="0" w:lastRow="0" w:firstColumn="0" w:lastColumn="0" w:oddVBand="0" w:evenVBand="0" w:oddHBand="1" w:evenHBand="0" w:firstRowFirstColumn="0" w:firstRowLastColumn="0" w:lastRowFirstColumn="0" w:lastRowLastColumn="0"/>
              <w:rPr>
                <w:lang w:val="es-ES"/>
              </w:rPr>
            </w:pPr>
          </w:p>
          <w:p w14:paraId="161E1E8B"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p>
          <w:p w14:paraId="1C86898C"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46</w:t>
            </w:r>
          </w:p>
        </w:tc>
        <w:tc>
          <w:tcPr>
            <w:tcW w:w="1970" w:type="dxa"/>
            <w:shd w:val="clear" w:color="auto" w:fill="auto"/>
            <w:vAlign w:val="center"/>
          </w:tcPr>
          <w:p w14:paraId="70578B89"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31,2%</w:t>
            </w:r>
          </w:p>
          <w:p w14:paraId="6990F224"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78A63427"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1B2BBDA6"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26,6%</w:t>
            </w:r>
          </w:p>
          <w:p w14:paraId="781737FB"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p>
        </w:tc>
      </w:tr>
      <w:tr w:rsidR="00B52C13" w:rsidRPr="00CC0750" w14:paraId="7BE75E44" w14:textId="77777777" w:rsidTr="006E3FC3">
        <w:trPr>
          <w:trHeight w:val="274"/>
          <w:jc w:val="center"/>
        </w:trPr>
        <w:tc>
          <w:tcPr>
            <w:cnfStyle w:val="001000000000" w:firstRow="0" w:lastRow="0" w:firstColumn="1" w:lastColumn="0" w:oddVBand="0" w:evenVBand="0" w:oddHBand="0" w:evenHBand="0" w:firstRowFirstColumn="0" w:firstRowLastColumn="0" w:lastRowFirstColumn="0" w:lastRowLastColumn="0"/>
            <w:tcW w:w="9360" w:type="dxa"/>
            <w:gridSpan w:val="4"/>
            <w:vAlign w:val="center"/>
          </w:tcPr>
          <w:p w14:paraId="7790750D" w14:textId="77777777" w:rsidR="00B52C13" w:rsidRPr="00CC0750" w:rsidRDefault="00B52C13" w:rsidP="00B52C13">
            <w:pPr>
              <w:rPr>
                <w:lang w:val="es-ES"/>
              </w:rPr>
            </w:pPr>
            <w:r w:rsidRPr="00CC0750">
              <w:rPr>
                <w:i/>
                <w:iCs/>
                <w:lang w:val="es-ES"/>
              </w:rPr>
              <w:t>Nota:</w:t>
            </w:r>
            <w:r w:rsidRPr="00CC0750">
              <w:rPr>
                <w:b w:val="0"/>
                <w:bCs w:val="0"/>
                <w:i/>
                <w:iCs/>
                <w:lang w:val="es-ES"/>
              </w:rPr>
              <w:t xml:space="preserve"> Resultados de encuestas a estudiantes universitarios</w:t>
            </w:r>
          </w:p>
        </w:tc>
      </w:tr>
    </w:tbl>
    <w:p w14:paraId="7618624B" w14:textId="77777777" w:rsidR="00B52C13" w:rsidRPr="00CC0750" w:rsidRDefault="00B52C13" w:rsidP="00B52C13">
      <w:pPr>
        <w:jc w:val="both"/>
        <w:rPr>
          <w:lang w:val="es-ES"/>
        </w:rPr>
      </w:pPr>
      <w:r w:rsidRPr="00CC0750">
        <w:rPr>
          <w:lang w:val="es-ES"/>
        </w:rPr>
        <w:tab/>
      </w:r>
    </w:p>
    <w:p w14:paraId="207FC05F" w14:textId="77777777" w:rsidR="00B52C13" w:rsidRPr="00CC0750" w:rsidRDefault="00B52C13" w:rsidP="00B52C13">
      <w:pPr>
        <w:jc w:val="both"/>
        <w:rPr>
          <w:lang w:val="es-ES"/>
        </w:rPr>
      </w:pPr>
      <w:r w:rsidRPr="00CC0750">
        <w:rPr>
          <w:lang w:val="es-ES"/>
        </w:rPr>
        <w:t>La tabla 3 evidencia que más de la mitad de los encuestados creen fundamental y necesaria la práctica de empaques ecológicos: por ellos, estos establecimientos son una opción decisiva al momento de elegir donde consumir comida rápida. También, señalan que los empaques ecológicos influyen positivamente en su percepción sobre la calidad de los alimentos, inclusive, están dispuestos a pagar un adicional por estos empaques si consideran que el precio sea justificado y los beneficios ambientales sean claros. Esta percepción positiva influye significativamente en sus decisiones de compra.</w:t>
      </w:r>
    </w:p>
    <w:p w14:paraId="6003D05B" w14:textId="77777777" w:rsidR="00B52C13" w:rsidRPr="00CC0750" w:rsidRDefault="00B52C13" w:rsidP="00B52C13">
      <w:pPr>
        <w:spacing w:before="240"/>
        <w:jc w:val="both"/>
        <w:rPr>
          <w:lang w:val="es-ES"/>
        </w:rPr>
      </w:pPr>
      <w:r w:rsidRPr="00CC0750">
        <w:rPr>
          <w:lang w:val="es-ES"/>
        </w:rPr>
        <w:t xml:space="preserve">La siguiente tabla se concentra en analizar la influencia de los empaques ecológicos en la percepción de marca y lealtad hacia los establecimientos de comida rápida entre los estudiantes universitarios. Se compara aspectos como la percepción de la responsabilidad ambiental de las marcas, la valoración de las iniciativas ecológicas, la disposición a preferir y recomendar establecimientos que utilizan empaques ecológicos. Para cada </w:t>
      </w:r>
      <w:r w:rsidRPr="00CC0750">
        <w:rPr>
          <w:lang w:val="es-ES"/>
        </w:rPr>
        <w:lastRenderedPageBreak/>
        <w:t>variable, se consideró únicamente las dos repuestas más seleccionadas, destacando las percepciones y actitudes más comunes entre los encuestados.</w:t>
      </w:r>
    </w:p>
    <w:p w14:paraId="0D5D16B7" w14:textId="1E7C7B0F" w:rsidR="00B52C13" w:rsidRPr="00CC0750" w:rsidRDefault="00B52C13" w:rsidP="00B52C13">
      <w:pPr>
        <w:pStyle w:val="Descripcin"/>
        <w:keepNext/>
        <w:spacing w:after="0"/>
        <w:jc w:val="both"/>
        <w:rPr>
          <w:rFonts w:ascii="Times New Roman" w:hAnsi="Times New Roman" w:cs="Times New Roman"/>
          <w:b/>
          <w:bCs/>
          <w:color w:val="auto"/>
          <w:sz w:val="24"/>
          <w:szCs w:val="24"/>
        </w:rPr>
      </w:pPr>
      <w:r w:rsidRPr="00CC0750">
        <w:rPr>
          <w:rFonts w:ascii="Times New Roman" w:hAnsi="Times New Roman" w:cs="Times New Roman"/>
          <w:b/>
          <w:bCs/>
          <w:color w:val="auto"/>
          <w:sz w:val="24"/>
          <w:szCs w:val="24"/>
        </w:rPr>
        <w:t xml:space="preserve">Tabla </w:t>
      </w:r>
      <w:r w:rsidRPr="00CC0750">
        <w:rPr>
          <w:rFonts w:ascii="Times New Roman" w:hAnsi="Times New Roman" w:cs="Times New Roman"/>
          <w:b/>
          <w:bCs/>
          <w:color w:val="auto"/>
          <w:sz w:val="24"/>
          <w:szCs w:val="24"/>
        </w:rPr>
        <w:fldChar w:fldCharType="begin"/>
      </w:r>
      <w:r w:rsidRPr="00CC0750">
        <w:rPr>
          <w:rFonts w:ascii="Times New Roman" w:hAnsi="Times New Roman" w:cs="Times New Roman"/>
          <w:b/>
          <w:bCs/>
          <w:color w:val="auto"/>
          <w:sz w:val="24"/>
          <w:szCs w:val="24"/>
        </w:rPr>
        <w:instrText xml:space="preserve"> SEQ Tabla \* ARABIC </w:instrText>
      </w:r>
      <w:r w:rsidRPr="00CC0750">
        <w:rPr>
          <w:rFonts w:ascii="Times New Roman" w:hAnsi="Times New Roman" w:cs="Times New Roman"/>
          <w:b/>
          <w:bCs/>
          <w:color w:val="auto"/>
          <w:sz w:val="24"/>
          <w:szCs w:val="24"/>
        </w:rPr>
        <w:fldChar w:fldCharType="separate"/>
      </w:r>
      <w:r w:rsidR="00044A29">
        <w:rPr>
          <w:rFonts w:ascii="Times New Roman" w:hAnsi="Times New Roman" w:cs="Times New Roman"/>
          <w:b/>
          <w:bCs/>
          <w:noProof/>
          <w:color w:val="auto"/>
          <w:sz w:val="24"/>
          <w:szCs w:val="24"/>
        </w:rPr>
        <w:t>4</w:t>
      </w:r>
      <w:r w:rsidRPr="00CC0750">
        <w:rPr>
          <w:rFonts w:ascii="Times New Roman" w:hAnsi="Times New Roman" w:cs="Times New Roman"/>
          <w:b/>
          <w:bCs/>
          <w:color w:val="auto"/>
          <w:sz w:val="24"/>
          <w:szCs w:val="24"/>
        </w:rPr>
        <w:fldChar w:fldCharType="end"/>
      </w:r>
      <w:r w:rsidRPr="00CC0750">
        <w:rPr>
          <w:rFonts w:ascii="Times New Roman" w:hAnsi="Times New Roman" w:cs="Times New Roman"/>
          <w:b/>
          <w:bCs/>
          <w:color w:val="auto"/>
          <w:sz w:val="24"/>
          <w:szCs w:val="24"/>
        </w:rPr>
        <w:t>. Influencia de los empaques ecológicos en la percepción de marca y lealtad hacia los establecimientos de comida rápida entre los estudiantes universitarios.</w:t>
      </w:r>
    </w:p>
    <w:tbl>
      <w:tblPr>
        <w:tblStyle w:val="Tablanormal4"/>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07"/>
        <w:gridCol w:w="1820"/>
        <w:gridCol w:w="1408"/>
        <w:gridCol w:w="1435"/>
      </w:tblGrid>
      <w:tr w:rsidR="00B52C13" w:rsidRPr="00CC0750" w14:paraId="48A20AAE" w14:textId="77777777" w:rsidTr="006E3FC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2" w:type="dxa"/>
            <w:vAlign w:val="center"/>
          </w:tcPr>
          <w:p w14:paraId="473D3449" w14:textId="77777777" w:rsidR="00B52C13" w:rsidRPr="00CC0750" w:rsidRDefault="00B52C13" w:rsidP="00B52C13">
            <w:pPr>
              <w:jc w:val="center"/>
              <w:rPr>
                <w:lang w:val="es-ES"/>
              </w:rPr>
            </w:pPr>
            <w:r w:rsidRPr="00CC0750">
              <w:rPr>
                <w:lang w:val="es-ES"/>
              </w:rPr>
              <w:t>Variable</w:t>
            </w:r>
          </w:p>
        </w:tc>
        <w:tc>
          <w:tcPr>
            <w:tcW w:w="2492" w:type="dxa"/>
            <w:vAlign w:val="center"/>
          </w:tcPr>
          <w:p w14:paraId="120BAB24" w14:textId="77777777" w:rsidR="00B52C13" w:rsidRPr="00CC0750" w:rsidRDefault="00B52C13" w:rsidP="00B52C13">
            <w:pPr>
              <w:cnfStyle w:val="100000000000" w:firstRow="1" w:lastRow="0" w:firstColumn="0" w:lastColumn="0" w:oddVBand="0" w:evenVBand="0" w:oddHBand="0" w:evenHBand="0" w:firstRowFirstColumn="0" w:firstRowLastColumn="0" w:lastRowFirstColumn="0" w:lastRowLastColumn="0"/>
              <w:rPr>
                <w:lang w:val="es-ES"/>
              </w:rPr>
            </w:pPr>
            <w:r w:rsidRPr="00CC0750">
              <w:rPr>
                <w:lang w:val="es-ES"/>
              </w:rPr>
              <w:t xml:space="preserve">               Descripción</w:t>
            </w:r>
          </w:p>
        </w:tc>
        <w:tc>
          <w:tcPr>
            <w:tcW w:w="2002" w:type="dxa"/>
          </w:tcPr>
          <w:p w14:paraId="64B136A7" w14:textId="77777777" w:rsidR="00B52C13" w:rsidRPr="00CC0750" w:rsidRDefault="00B52C13" w:rsidP="00B52C13">
            <w:pPr>
              <w:jc w:val="center"/>
              <w:cnfStyle w:val="100000000000" w:firstRow="1" w:lastRow="0" w:firstColumn="0" w:lastColumn="0" w:oddVBand="0" w:evenVBand="0" w:oddHBand="0" w:evenHBand="0" w:firstRowFirstColumn="0" w:firstRowLastColumn="0" w:lastRowFirstColumn="0" w:lastRowLastColumn="0"/>
              <w:rPr>
                <w:lang w:val="es-ES"/>
              </w:rPr>
            </w:pPr>
            <w:r w:rsidRPr="00CC0750">
              <w:rPr>
                <w:lang w:val="es-ES"/>
              </w:rPr>
              <w:t>Frecuencia</w:t>
            </w:r>
          </w:p>
        </w:tc>
        <w:tc>
          <w:tcPr>
            <w:tcW w:w="2354" w:type="dxa"/>
            <w:vAlign w:val="center"/>
          </w:tcPr>
          <w:p w14:paraId="7D8A95CE" w14:textId="77777777" w:rsidR="00B52C13" w:rsidRPr="00CC0750" w:rsidRDefault="00B52C13" w:rsidP="00B52C13">
            <w:pPr>
              <w:jc w:val="center"/>
              <w:cnfStyle w:val="100000000000" w:firstRow="1" w:lastRow="0" w:firstColumn="0" w:lastColumn="0" w:oddVBand="0" w:evenVBand="0" w:oddHBand="0" w:evenHBand="0" w:firstRowFirstColumn="0" w:firstRowLastColumn="0" w:lastRowFirstColumn="0" w:lastRowLastColumn="0"/>
              <w:rPr>
                <w:lang w:val="es-ES"/>
              </w:rPr>
            </w:pPr>
            <w:r w:rsidRPr="00CC0750">
              <w:rPr>
                <w:lang w:val="es-ES"/>
              </w:rPr>
              <w:t>Resultados</w:t>
            </w:r>
          </w:p>
        </w:tc>
      </w:tr>
      <w:tr w:rsidR="00B52C13" w:rsidRPr="00CC0750" w14:paraId="69AC622D" w14:textId="77777777" w:rsidTr="006E3FC3">
        <w:trPr>
          <w:cnfStyle w:val="000000100000" w:firstRow="0" w:lastRow="0" w:firstColumn="0" w:lastColumn="0" w:oddVBand="0" w:evenVBand="0" w:oddHBand="1" w:evenHBand="0" w:firstRowFirstColumn="0" w:firstRowLastColumn="0" w:lastRowFirstColumn="0" w:lastRowLastColumn="0"/>
          <w:trHeight w:val="2234"/>
          <w:jc w:val="center"/>
        </w:trPr>
        <w:tc>
          <w:tcPr>
            <w:cnfStyle w:val="001000000000" w:firstRow="0" w:lastRow="0" w:firstColumn="1" w:lastColumn="0" w:oddVBand="0" w:evenVBand="0" w:oddHBand="0" w:evenHBand="0" w:firstRowFirstColumn="0" w:firstRowLastColumn="0" w:lastRowFirstColumn="0" w:lastRowLastColumn="0"/>
            <w:tcW w:w="2512" w:type="dxa"/>
            <w:shd w:val="clear" w:color="auto" w:fill="auto"/>
            <w:vAlign w:val="center"/>
          </w:tcPr>
          <w:p w14:paraId="0B807F05" w14:textId="77777777" w:rsidR="00B52C13" w:rsidRPr="00CC0750" w:rsidRDefault="00B52C13" w:rsidP="00B52C13">
            <w:pPr>
              <w:spacing w:before="240"/>
              <w:rPr>
                <w:lang w:val="es-ES"/>
              </w:rPr>
            </w:pPr>
            <w:bookmarkStart w:id="1" w:name="_Hlk173917658"/>
            <w:r w:rsidRPr="00CC0750">
              <w:rPr>
                <w:lang w:val="es-ES"/>
              </w:rPr>
              <w:t>Percepción</w:t>
            </w:r>
          </w:p>
        </w:tc>
        <w:tc>
          <w:tcPr>
            <w:tcW w:w="2492" w:type="dxa"/>
            <w:shd w:val="clear" w:color="auto" w:fill="auto"/>
            <w:vAlign w:val="center"/>
          </w:tcPr>
          <w:p w14:paraId="5B959312" w14:textId="77777777" w:rsidR="00B52C13" w:rsidRPr="00CC0750" w:rsidRDefault="00B52C13" w:rsidP="00B52C13">
            <w:pPr>
              <w:spacing w:line="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Creo que un empaque ecológico puede mejorar la percepción de la marca, porque se asocia con prácticas responsables.</w:t>
            </w:r>
          </w:p>
          <w:p w14:paraId="1437F27B" w14:textId="77777777" w:rsidR="00B52C13" w:rsidRPr="00CC0750" w:rsidRDefault="00B52C13" w:rsidP="00B52C13">
            <w:pPr>
              <w:spacing w:before="240" w:line="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No siempre pienso así, algunos valoran más otros aspectos del producto.</w:t>
            </w:r>
          </w:p>
        </w:tc>
        <w:tc>
          <w:tcPr>
            <w:tcW w:w="2002" w:type="dxa"/>
            <w:shd w:val="clear" w:color="auto" w:fill="auto"/>
            <w:vAlign w:val="center"/>
          </w:tcPr>
          <w:p w14:paraId="415E2376"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79</w:t>
            </w:r>
          </w:p>
          <w:p w14:paraId="53834A58"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6EC8020F"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41</w:t>
            </w:r>
          </w:p>
        </w:tc>
        <w:tc>
          <w:tcPr>
            <w:tcW w:w="2354" w:type="dxa"/>
            <w:shd w:val="clear" w:color="auto" w:fill="auto"/>
            <w:vAlign w:val="center"/>
          </w:tcPr>
          <w:p w14:paraId="0A03EF77"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45,7%</w:t>
            </w:r>
          </w:p>
          <w:p w14:paraId="54065F01"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13777ABD"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23,7%</w:t>
            </w:r>
          </w:p>
        </w:tc>
      </w:tr>
      <w:tr w:rsidR="00B52C13" w:rsidRPr="00CC0750" w14:paraId="2DF1914B" w14:textId="77777777" w:rsidTr="006E3FC3">
        <w:trPr>
          <w:trHeight w:val="1968"/>
          <w:jc w:val="center"/>
        </w:trPr>
        <w:tc>
          <w:tcPr>
            <w:cnfStyle w:val="001000000000" w:firstRow="0" w:lastRow="0" w:firstColumn="1" w:lastColumn="0" w:oddVBand="0" w:evenVBand="0" w:oddHBand="0" w:evenHBand="0" w:firstRowFirstColumn="0" w:firstRowLastColumn="0" w:lastRowFirstColumn="0" w:lastRowLastColumn="0"/>
            <w:tcW w:w="2512" w:type="dxa"/>
            <w:vAlign w:val="center"/>
          </w:tcPr>
          <w:p w14:paraId="153F370F" w14:textId="77777777" w:rsidR="00B52C13" w:rsidRPr="00CC0750" w:rsidRDefault="00B52C13" w:rsidP="00B52C13">
            <w:pPr>
              <w:rPr>
                <w:lang w:val="es-ES"/>
              </w:rPr>
            </w:pPr>
            <w:r w:rsidRPr="00CC0750">
              <w:rPr>
                <w:lang w:val="es-ES"/>
              </w:rPr>
              <w:t xml:space="preserve">Recomendación </w:t>
            </w:r>
          </w:p>
        </w:tc>
        <w:tc>
          <w:tcPr>
            <w:tcW w:w="2492" w:type="dxa"/>
            <w:vAlign w:val="center"/>
          </w:tcPr>
          <w:p w14:paraId="353004B4" w14:textId="77777777" w:rsidR="00B52C13" w:rsidRPr="00CC0750" w:rsidRDefault="00B52C13" w:rsidP="00B52C13">
            <w:pPr>
              <w:spacing w:line="0" w:lineRule="atLeast"/>
              <w:cnfStyle w:val="000000000000" w:firstRow="0" w:lastRow="0" w:firstColumn="0" w:lastColumn="0" w:oddVBand="0" w:evenVBand="0" w:oddHBand="0" w:evenHBand="0" w:firstRowFirstColumn="0" w:firstRowLastColumn="0" w:lastRowFirstColumn="0" w:lastRowLastColumn="0"/>
              <w:rPr>
                <w:i/>
                <w:iCs/>
              </w:rPr>
            </w:pPr>
            <w:r w:rsidRPr="00CC0750">
              <w:rPr>
                <w:i/>
                <w:iCs/>
              </w:rPr>
              <w:t>Definitivamente lo recomendaría debido a su enfoque en la sostenibilidad.</w:t>
            </w:r>
          </w:p>
          <w:p w14:paraId="0E314775" w14:textId="77777777" w:rsidR="00B52C13" w:rsidRPr="00CC0750" w:rsidRDefault="00B52C13" w:rsidP="00B52C13">
            <w:pPr>
              <w:spacing w:before="240" w:line="0" w:lineRule="atLeast"/>
              <w:cnfStyle w:val="000000000000" w:firstRow="0" w:lastRow="0" w:firstColumn="0" w:lastColumn="0" w:oddVBand="0" w:evenVBand="0" w:oddHBand="0" w:evenHBand="0" w:firstRowFirstColumn="0" w:firstRowLastColumn="0" w:lastRowFirstColumn="0" w:lastRowLastColumn="0"/>
              <w:rPr>
                <w:i/>
                <w:iCs/>
              </w:rPr>
            </w:pPr>
            <w:r w:rsidRPr="00CC0750">
              <w:rPr>
                <w:i/>
                <w:iCs/>
              </w:rPr>
              <w:t>Si lo recomendara por el compromiso mediante empaques ecológicos.</w:t>
            </w:r>
          </w:p>
        </w:tc>
        <w:tc>
          <w:tcPr>
            <w:tcW w:w="2002" w:type="dxa"/>
            <w:vAlign w:val="center"/>
          </w:tcPr>
          <w:p w14:paraId="138F13B8"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64</w:t>
            </w:r>
          </w:p>
          <w:p w14:paraId="72F446DE"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p>
          <w:p w14:paraId="204FA85D"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50</w:t>
            </w:r>
          </w:p>
        </w:tc>
        <w:tc>
          <w:tcPr>
            <w:tcW w:w="2354" w:type="dxa"/>
            <w:vAlign w:val="center"/>
          </w:tcPr>
          <w:p w14:paraId="2AFAB90D"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37%</w:t>
            </w:r>
          </w:p>
          <w:p w14:paraId="6F99E337"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p>
          <w:p w14:paraId="7DAE975C"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28,9%</w:t>
            </w:r>
          </w:p>
        </w:tc>
      </w:tr>
      <w:tr w:rsidR="00B52C13" w:rsidRPr="00CC0750" w14:paraId="289F7AE2" w14:textId="77777777" w:rsidTr="006E3FC3">
        <w:trPr>
          <w:cnfStyle w:val="000000100000" w:firstRow="0" w:lastRow="0" w:firstColumn="0" w:lastColumn="0" w:oddVBand="0" w:evenVBand="0" w:oddHBand="1" w:evenHBand="0" w:firstRowFirstColumn="0" w:firstRowLastColumn="0" w:lastRowFirstColumn="0" w:lastRowLastColumn="0"/>
          <w:trHeight w:val="2266"/>
          <w:jc w:val="center"/>
        </w:trPr>
        <w:tc>
          <w:tcPr>
            <w:cnfStyle w:val="001000000000" w:firstRow="0" w:lastRow="0" w:firstColumn="1" w:lastColumn="0" w:oddVBand="0" w:evenVBand="0" w:oddHBand="0" w:evenHBand="0" w:firstRowFirstColumn="0" w:firstRowLastColumn="0" w:lastRowFirstColumn="0" w:lastRowLastColumn="0"/>
            <w:tcW w:w="2512" w:type="dxa"/>
            <w:shd w:val="clear" w:color="auto" w:fill="auto"/>
            <w:vAlign w:val="center"/>
          </w:tcPr>
          <w:p w14:paraId="275FC13D" w14:textId="77777777" w:rsidR="00B52C13" w:rsidRPr="00CC0750" w:rsidRDefault="00B52C13" w:rsidP="00B52C13">
            <w:pPr>
              <w:rPr>
                <w:lang w:val="es-ES"/>
              </w:rPr>
            </w:pPr>
            <w:r w:rsidRPr="00CC0750">
              <w:rPr>
                <w:lang w:val="es-ES"/>
              </w:rPr>
              <w:lastRenderedPageBreak/>
              <w:t>Lealtad</w:t>
            </w:r>
          </w:p>
        </w:tc>
        <w:tc>
          <w:tcPr>
            <w:tcW w:w="2492" w:type="dxa"/>
            <w:shd w:val="clear" w:color="auto" w:fill="auto"/>
            <w:vAlign w:val="center"/>
          </w:tcPr>
          <w:p w14:paraId="1F851695" w14:textId="77777777" w:rsidR="00B52C13" w:rsidRPr="00CC0750" w:rsidRDefault="00B52C13" w:rsidP="00B52C13">
            <w:pPr>
              <w:spacing w:line="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Sí, los empaques ecológicos pueden aumentar la lealtad al demostrar un compromiso con el medio ambiente.</w:t>
            </w:r>
          </w:p>
          <w:p w14:paraId="4FC0084D" w14:textId="77777777" w:rsidR="00B52C13" w:rsidRPr="00CC0750" w:rsidRDefault="00B52C13" w:rsidP="00B52C13">
            <w:pPr>
              <w:spacing w:before="240" w:line="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Puede ser, especialmente si se comunica el compromiso con el medio ambiente.</w:t>
            </w:r>
          </w:p>
        </w:tc>
        <w:tc>
          <w:tcPr>
            <w:tcW w:w="2002" w:type="dxa"/>
            <w:shd w:val="clear" w:color="auto" w:fill="auto"/>
            <w:vAlign w:val="center"/>
          </w:tcPr>
          <w:p w14:paraId="150B5854"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71</w:t>
            </w:r>
          </w:p>
          <w:p w14:paraId="6F4846A2"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42CAB6ED"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75D88886"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41</w:t>
            </w:r>
          </w:p>
        </w:tc>
        <w:tc>
          <w:tcPr>
            <w:tcW w:w="2354" w:type="dxa"/>
            <w:shd w:val="clear" w:color="auto" w:fill="auto"/>
            <w:vAlign w:val="center"/>
          </w:tcPr>
          <w:p w14:paraId="0EFA6223"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41%</w:t>
            </w:r>
          </w:p>
          <w:p w14:paraId="36938A18"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55258918"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1C093769"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23,7%</w:t>
            </w:r>
          </w:p>
        </w:tc>
      </w:tr>
      <w:tr w:rsidR="00B52C13" w:rsidRPr="00CC0750" w14:paraId="0A296576" w14:textId="77777777" w:rsidTr="006E3FC3">
        <w:trPr>
          <w:trHeight w:val="1972"/>
          <w:jc w:val="center"/>
        </w:trPr>
        <w:tc>
          <w:tcPr>
            <w:cnfStyle w:val="001000000000" w:firstRow="0" w:lastRow="0" w:firstColumn="1" w:lastColumn="0" w:oddVBand="0" w:evenVBand="0" w:oddHBand="0" w:evenHBand="0" w:firstRowFirstColumn="0" w:firstRowLastColumn="0" w:lastRowFirstColumn="0" w:lastRowLastColumn="0"/>
            <w:tcW w:w="2512" w:type="dxa"/>
            <w:vAlign w:val="center"/>
          </w:tcPr>
          <w:p w14:paraId="0939EB60" w14:textId="77777777" w:rsidR="00B52C13" w:rsidRPr="00CC0750" w:rsidRDefault="00B52C13" w:rsidP="00B52C13">
            <w:pPr>
              <w:rPr>
                <w:lang w:val="es-ES"/>
              </w:rPr>
            </w:pPr>
            <w:r w:rsidRPr="00CC0750">
              <w:rPr>
                <w:lang w:val="es-ES"/>
              </w:rPr>
              <w:t>Ética y responsabilidad social</w:t>
            </w:r>
          </w:p>
        </w:tc>
        <w:tc>
          <w:tcPr>
            <w:tcW w:w="2492" w:type="dxa"/>
            <w:vAlign w:val="center"/>
          </w:tcPr>
          <w:p w14:paraId="0E0768FE" w14:textId="77777777" w:rsidR="00B52C13" w:rsidRPr="00CC0750" w:rsidRDefault="00B52C13" w:rsidP="00B52C13">
            <w:pPr>
              <w:spacing w:line="0" w:lineRule="atLeast"/>
              <w:cnfStyle w:val="000000000000" w:firstRow="0" w:lastRow="0" w:firstColumn="0" w:lastColumn="0" w:oddVBand="0" w:evenVBand="0" w:oddHBand="0" w:evenHBand="0" w:firstRowFirstColumn="0" w:firstRowLastColumn="0" w:lastRowFirstColumn="0" w:lastRowLastColumn="0"/>
              <w:rPr>
                <w:i/>
                <w:iCs/>
              </w:rPr>
            </w:pPr>
            <w:r w:rsidRPr="00CC0750">
              <w:rPr>
                <w:i/>
                <w:iCs/>
              </w:rPr>
              <w:t>Valoro mucho que las empresas se esfuercen por reducir su impacto ambiental.</w:t>
            </w:r>
          </w:p>
          <w:p w14:paraId="4D5384B5" w14:textId="77777777" w:rsidR="00B52C13" w:rsidRPr="00CC0750" w:rsidRDefault="00B52C13" w:rsidP="00B52C13">
            <w:pPr>
              <w:spacing w:before="240" w:line="0" w:lineRule="atLeast"/>
              <w:cnfStyle w:val="000000000000" w:firstRow="0" w:lastRow="0" w:firstColumn="0" w:lastColumn="0" w:oddVBand="0" w:evenVBand="0" w:oddHBand="0" w:evenHBand="0" w:firstRowFirstColumn="0" w:firstRowLastColumn="0" w:lastRowFirstColumn="0" w:lastRowLastColumn="0"/>
              <w:rPr>
                <w:i/>
                <w:iCs/>
              </w:rPr>
            </w:pPr>
            <w:r w:rsidRPr="00CC0750">
              <w:rPr>
                <w:i/>
                <w:iCs/>
              </w:rPr>
              <w:t>Es un buen primer paso hacia prácticas más sostenibles.</w:t>
            </w:r>
          </w:p>
        </w:tc>
        <w:tc>
          <w:tcPr>
            <w:tcW w:w="2002" w:type="dxa"/>
            <w:vAlign w:val="center"/>
          </w:tcPr>
          <w:p w14:paraId="1816E295"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48</w:t>
            </w:r>
          </w:p>
          <w:p w14:paraId="40FF24E7"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p>
          <w:p w14:paraId="1737834B"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47</w:t>
            </w:r>
          </w:p>
        </w:tc>
        <w:tc>
          <w:tcPr>
            <w:tcW w:w="2354" w:type="dxa"/>
            <w:vAlign w:val="center"/>
          </w:tcPr>
          <w:p w14:paraId="47B491C3" w14:textId="77777777" w:rsidR="00B52C13" w:rsidRPr="00CC0750" w:rsidRDefault="00B52C13" w:rsidP="00B52C13">
            <w:pPr>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27,7%</w:t>
            </w:r>
          </w:p>
          <w:p w14:paraId="7548C48C"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p>
          <w:p w14:paraId="03A91F7B" w14:textId="77777777" w:rsidR="00B52C13" w:rsidRPr="00CC0750" w:rsidRDefault="00B52C13" w:rsidP="00B52C13">
            <w:pPr>
              <w:spacing w:before="240"/>
              <w:jc w:val="center"/>
              <w:cnfStyle w:val="000000000000" w:firstRow="0" w:lastRow="0" w:firstColumn="0" w:lastColumn="0" w:oddVBand="0" w:evenVBand="0" w:oddHBand="0" w:evenHBand="0" w:firstRowFirstColumn="0" w:firstRowLastColumn="0" w:lastRowFirstColumn="0" w:lastRowLastColumn="0"/>
              <w:rPr>
                <w:lang w:val="es-ES"/>
              </w:rPr>
            </w:pPr>
            <w:r w:rsidRPr="00CC0750">
              <w:rPr>
                <w:lang w:val="es-ES"/>
              </w:rPr>
              <w:t>27,2%</w:t>
            </w:r>
          </w:p>
        </w:tc>
      </w:tr>
      <w:tr w:rsidR="00B52C13" w:rsidRPr="00CC0750" w14:paraId="081F2E7F" w14:textId="77777777" w:rsidTr="006E3FC3">
        <w:trPr>
          <w:cnfStyle w:val="000000100000" w:firstRow="0" w:lastRow="0" w:firstColumn="0" w:lastColumn="0" w:oddVBand="0" w:evenVBand="0" w:oddHBand="1" w:evenHBand="0" w:firstRowFirstColumn="0" w:firstRowLastColumn="0" w:lastRowFirstColumn="0" w:lastRowLastColumn="0"/>
          <w:trHeight w:val="1972"/>
          <w:jc w:val="center"/>
        </w:trPr>
        <w:tc>
          <w:tcPr>
            <w:cnfStyle w:val="001000000000" w:firstRow="0" w:lastRow="0" w:firstColumn="1" w:lastColumn="0" w:oddVBand="0" w:evenVBand="0" w:oddHBand="0" w:evenHBand="0" w:firstRowFirstColumn="0" w:firstRowLastColumn="0" w:lastRowFirstColumn="0" w:lastRowLastColumn="0"/>
            <w:tcW w:w="2512" w:type="dxa"/>
            <w:shd w:val="clear" w:color="auto" w:fill="auto"/>
            <w:vAlign w:val="center"/>
          </w:tcPr>
          <w:p w14:paraId="7126270C" w14:textId="77777777" w:rsidR="00B52C13" w:rsidRPr="00CC0750" w:rsidRDefault="00B52C13" w:rsidP="00B52C13">
            <w:pPr>
              <w:rPr>
                <w:lang w:val="es-ES"/>
              </w:rPr>
            </w:pPr>
            <w:r w:rsidRPr="00CC0750">
              <w:rPr>
                <w:lang w:val="es-ES"/>
              </w:rPr>
              <w:t xml:space="preserve">Imagen general del establecimiento </w:t>
            </w:r>
          </w:p>
        </w:tc>
        <w:tc>
          <w:tcPr>
            <w:tcW w:w="2492" w:type="dxa"/>
            <w:shd w:val="clear" w:color="auto" w:fill="auto"/>
            <w:vAlign w:val="center"/>
          </w:tcPr>
          <w:p w14:paraId="5FB4E6A0" w14:textId="77777777" w:rsidR="00B52C13" w:rsidRPr="00CC0750" w:rsidRDefault="00B52C13" w:rsidP="00B52C13">
            <w:pPr>
              <w:spacing w:line="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Ayuda a proyectar una imagen consciente y comprometida con la sostenibilidad.</w:t>
            </w:r>
          </w:p>
          <w:p w14:paraId="3A007E4A" w14:textId="77777777" w:rsidR="00B52C13" w:rsidRPr="00CC0750" w:rsidRDefault="00B52C13" w:rsidP="00B52C13">
            <w:pPr>
              <w:spacing w:before="240" w:line="0" w:lineRule="atLeast"/>
              <w:cnfStyle w:val="000000100000" w:firstRow="0" w:lastRow="0" w:firstColumn="0" w:lastColumn="0" w:oddVBand="0" w:evenVBand="0" w:oddHBand="1" w:evenHBand="0" w:firstRowFirstColumn="0" w:firstRowLastColumn="0" w:lastRowFirstColumn="0" w:lastRowLastColumn="0"/>
              <w:rPr>
                <w:i/>
                <w:iCs/>
              </w:rPr>
            </w:pPr>
            <w:r w:rsidRPr="00CC0750">
              <w:rPr>
                <w:i/>
                <w:iCs/>
              </w:rPr>
              <w:t>Pienso que puede atraer a consumidores preocupados por el medio ambiente.</w:t>
            </w:r>
          </w:p>
        </w:tc>
        <w:tc>
          <w:tcPr>
            <w:tcW w:w="2002" w:type="dxa"/>
            <w:shd w:val="clear" w:color="auto" w:fill="auto"/>
            <w:vAlign w:val="center"/>
          </w:tcPr>
          <w:p w14:paraId="3FF9A184"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88</w:t>
            </w:r>
          </w:p>
          <w:p w14:paraId="66B62D7A"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75FB8A11"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57</w:t>
            </w:r>
          </w:p>
        </w:tc>
        <w:tc>
          <w:tcPr>
            <w:tcW w:w="2354" w:type="dxa"/>
            <w:shd w:val="clear" w:color="auto" w:fill="auto"/>
            <w:vAlign w:val="center"/>
          </w:tcPr>
          <w:p w14:paraId="4DECABD4" w14:textId="77777777" w:rsidR="00B52C13" w:rsidRPr="00CC0750" w:rsidRDefault="00B52C13" w:rsidP="00B52C13">
            <w:pPr>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50,9%</w:t>
            </w:r>
          </w:p>
          <w:p w14:paraId="0B88D563"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p>
          <w:p w14:paraId="1B6EE3A0" w14:textId="77777777" w:rsidR="00B52C13" w:rsidRPr="00CC0750" w:rsidRDefault="00B52C13" w:rsidP="00B52C13">
            <w:pPr>
              <w:spacing w:before="240"/>
              <w:jc w:val="center"/>
              <w:cnfStyle w:val="000000100000" w:firstRow="0" w:lastRow="0" w:firstColumn="0" w:lastColumn="0" w:oddVBand="0" w:evenVBand="0" w:oddHBand="1" w:evenHBand="0" w:firstRowFirstColumn="0" w:firstRowLastColumn="0" w:lastRowFirstColumn="0" w:lastRowLastColumn="0"/>
              <w:rPr>
                <w:lang w:val="es-ES"/>
              </w:rPr>
            </w:pPr>
            <w:r w:rsidRPr="00CC0750">
              <w:rPr>
                <w:lang w:val="es-ES"/>
              </w:rPr>
              <w:t>32,9%</w:t>
            </w:r>
          </w:p>
        </w:tc>
      </w:tr>
      <w:bookmarkEnd w:id="1"/>
      <w:tr w:rsidR="00B52C13" w:rsidRPr="00CC0750" w14:paraId="6182955B" w14:textId="77777777" w:rsidTr="006E3FC3">
        <w:trPr>
          <w:trHeight w:val="323"/>
          <w:jc w:val="center"/>
        </w:trPr>
        <w:tc>
          <w:tcPr>
            <w:cnfStyle w:val="001000000000" w:firstRow="0" w:lastRow="0" w:firstColumn="1" w:lastColumn="0" w:oddVBand="0" w:evenVBand="0" w:oddHBand="0" w:evenHBand="0" w:firstRowFirstColumn="0" w:firstRowLastColumn="0" w:lastRowFirstColumn="0" w:lastRowLastColumn="0"/>
            <w:tcW w:w="9360" w:type="dxa"/>
            <w:gridSpan w:val="4"/>
            <w:vAlign w:val="center"/>
          </w:tcPr>
          <w:p w14:paraId="2F47688C" w14:textId="77777777" w:rsidR="00B52C13" w:rsidRPr="00CC0750" w:rsidRDefault="00B52C13" w:rsidP="00B52C13">
            <w:pPr>
              <w:rPr>
                <w:lang w:val="es-ES"/>
              </w:rPr>
            </w:pPr>
            <w:r w:rsidRPr="00CC0750">
              <w:rPr>
                <w:i/>
                <w:iCs/>
                <w:lang w:val="es-ES"/>
              </w:rPr>
              <w:lastRenderedPageBreak/>
              <w:t>Nota:</w:t>
            </w:r>
            <w:r w:rsidRPr="00CC0750">
              <w:rPr>
                <w:b w:val="0"/>
                <w:bCs w:val="0"/>
                <w:i/>
                <w:iCs/>
                <w:lang w:val="es-ES"/>
              </w:rPr>
              <w:t xml:space="preserve"> Resultados de encuestas a estudiantes universitarios</w:t>
            </w:r>
          </w:p>
        </w:tc>
      </w:tr>
    </w:tbl>
    <w:p w14:paraId="69A89D5F" w14:textId="77777777" w:rsidR="00B52C13" w:rsidRPr="00CC0750" w:rsidRDefault="00B52C13" w:rsidP="00B52C13">
      <w:pPr>
        <w:jc w:val="both"/>
        <w:rPr>
          <w:lang w:val="es-ES"/>
        </w:rPr>
      </w:pPr>
      <w:r w:rsidRPr="00CC0750">
        <w:rPr>
          <w:lang w:val="es-ES"/>
        </w:rPr>
        <w:tab/>
      </w:r>
    </w:p>
    <w:p w14:paraId="04AA3323" w14:textId="77777777" w:rsidR="00B52C13" w:rsidRPr="00CC0750" w:rsidRDefault="00B52C13" w:rsidP="00B52C13">
      <w:pPr>
        <w:jc w:val="both"/>
        <w:rPr>
          <w:lang w:val="es-ES"/>
        </w:rPr>
      </w:pPr>
      <w:r w:rsidRPr="00CC0750">
        <w:rPr>
          <w:lang w:val="es-ES"/>
        </w:rPr>
        <w:t xml:space="preserve">La tabla 4 revela que los empaques ecológicos tienen un impacto positivo en la percepción de la marca de los establecimientos de comida rápida, más de la mitad de los encuestados asocia estos empaques con prácticas sostenibles y responsables, lo que incrementa su disposición a recomendar y ser clientes de estos establecimientos. Los resultados demuestran que los consumidores, especialmente los jóvenes, valoran la ética empresarial y la responsabilidad social, vinculando el uso de empaques ecológicos con una imagen de compromiso ambiental, cada vez, más consiente y responsable por el planeta. </w:t>
      </w:r>
    </w:p>
    <w:p w14:paraId="10786F3A" w14:textId="77777777" w:rsidR="001808A0" w:rsidRDefault="00F86C95">
      <w:pPr>
        <w:pStyle w:val="Ttulo1"/>
        <w:spacing w:line="240" w:lineRule="auto"/>
        <w:ind w:right="49"/>
        <w:rPr>
          <w:rFonts w:ascii="Times New Roman" w:hAnsi="Times New Roman" w:cs="Times New Roman"/>
          <w:b/>
          <w:color w:val="auto"/>
          <w:sz w:val="24"/>
          <w:szCs w:val="24"/>
        </w:rPr>
      </w:pPr>
      <w:r w:rsidRPr="00F86C95">
        <w:rPr>
          <w:rFonts w:ascii="Times New Roman" w:hAnsi="Times New Roman" w:cs="Times New Roman"/>
          <w:b/>
          <w:color w:val="auto"/>
          <w:sz w:val="24"/>
          <w:szCs w:val="24"/>
        </w:rPr>
        <w:t>CONCLUSIONS</w:t>
      </w:r>
    </w:p>
    <w:p w14:paraId="774FCFAB" w14:textId="77777777" w:rsidR="004C71DC" w:rsidRPr="004C71DC" w:rsidRDefault="004C71DC" w:rsidP="004C71DC">
      <w:pPr>
        <w:rPr>
          <w:lang w:eastAsia="en-US"/>
        </w:rPr>
      </w:pPr>
    </w:p>
    <w:p w14:paraId="4BDEDDE3" w14:textId="77777777" w:rsidR="00B52C13" w:rsidRPr="00CC0750" w:rsidRDefault="00B52C13" w:rsidP="00B52C13">
      <w:pPr>
        <w:jc w:val="both"/>
        <w:rPr>
          <w:lang w:val="es-ES"/>
        </w:rPr>
      </w:pPr>
      <w:r w:rsidRPr="00CC0750">
        <w:rPr>
          <w:lang w:val="es-ES"/>
        </w:rPr>
        <w:t xml:space="preserve">Con base en la investigación realizada se puede concluir que existe un sólido conocimiento sobre el calentamiento global y la importancia de los empaques ecológicos entre los encuestados, especialmente entre los estudiantes universitarios. La generación joven parece ser más activa en temas medio ambientales; aunque, si bien existe una clara inclinación hacia prácticas más sostenibles, se identificaron obstáculos que limitan su implementación a gran escala. Estos hallazgos sugieren que, aunque la conciencia ambiental es alta, es necesario abordar los desafíos existentes como la falta de disponibilidad de productos sostenibles y la necesidad de educación ambiental más integral para fomentar un cambio más significativo en los hábitos de consumo. Más de la mitad de los encuestados asocian los empaques ecológicos con prácticas sostenibles y responsables. Esta percepción positiva refuerza su disposición a recomendar y frecuentar los establecimientos que utilizan estos empaques. También, indican que los jóvenes valoran la ética empresarial y buscan marcas que se alineen con sus valores, considerando el uso de empaques ecológicos como una señal clara de compromiso ambiental y cuidado. Esta tendencia indica que los consumidores jóvenes están cada vez más comprometidos con prácticas sostenibles, convirtiendo la sostenibilidad es un factor clave y decisivo en sus decisiones de compra. Los empaques ecológicos son considerados una práctica esencial y necesaria influyendo de manera decisiva en la elección de establecimientos de comida rápida. Este grupo valora positivamente los empaques sostenibles, percibiendo que mejoran la calidad de los alimentos ofrecidos. Además, están dispuestos a pagar un precio adicional por empaques ecológicos si el costo es razonable y los </w:t>
      </w:r>
      <w:r w:rsidRPr="00CC0750">
        <w:rPr>
          <w:lang w:val="es-ES"/>
        </w:rPr>
        <w:lastRenderedPageBreak/>
        <w:t xml:space="preserve">beneficios ambientales están claramente definidos. Esta actitud demuestra que los empaques ecológicos no solo afectan la percepción de la calidad de producto, sino que también juegan un papel importante en lealtad hacia las marcas que los utilizan. Por lo tanto, se recomienda que las marcas eduquen a sus consumidores sobre el impacto ambiental de los empaques ecológicos y como cada individuo puede marcar la diferencia, aumentando así la concienciación de las personas. </w:t>
      </w:r>
    </w:p>
    <w:p w14:paraId="3FF33697" w14:textId="77777777" w:rsidR="004C71DC" w:rsidRPr="00B52C13" w:rsidRDefault="004C71DC">
      <w:pPr>
        <w:ind w:right="49"/>
        <w:jc w:val="both"/>
        <w:rPr>
          <w:b/>
          <w:bCs/>
          <w:lang w:val="es-ES"/>
        </w:rPr>
      </w:pPr>
    </w:p>
    <w:p w14:paraId="7082129F" w14:textId="77777777" w:rsidR="001808A0" w:rsidRPr="00D435C9" w:rsidRDefault="00F86C95">
      <w:pPr>
        <w:ind w:right="49"/>
        <w:jc w:val="both"/>
        <w:rPr>
          <w:b/>
          <w:bCs/>
          <w:lang w:val="en-US"/>
        </w:rPr>
      </w:pPr>
      <w:r w:rsidRPr="00D435C9">
        <w:rPr>
          <w:b/>
          <w:bCs/>
          <w:lang w:val="en-US"/>
        </w:rPr>
        <w:t>REFERENCES</w:t>
      </w:r>
    </w:p>
    <w:p w14:paraId="491160D0" w14:textId="77777777" w:rsidR="004C71DC" w:rsidRPr="00D435C9" w:rsidRDefault="004C71DC">
      <w:pPr>
        <w:ind w:right="49"/>
        <w:jc w:val="both"/>
        <w:rPr>
          <w:lang w:val="en-US"/>
        </w:rPr>
      </w:pPr>
    </w:p>
    <w:p w14:paraId="3ABBD990" w14:textId="77777777" w:rsidR="00B52C13" w:rsidRPr="00CC0750" w:rsidRDefault="00B52C13" w:rsidP="00B52C13">
      <w:pPr>
        <w:widowControl w:val="0"/>
        <w:autoSpaceDE w:val="0"/>
        <w:autoSpaceDN w:val="0"/>
        <w:adjustRightInd w:val="0"/>
        <w:ind w:left="480" w:hanging="480"/>
        <w:jc w:val="both"/>
        <w:rPr>
          <w:noProof/>
          <w:lang w:val="en-US"/>
        </w:rPr>
      </w:pPr>
      <w:r w:rsidRPr="00CC0750">
        <w:rPr>
          <w:lang w:val="es-ES"/>
        </w:rPr>
        <w:fldChar w:fldCharType="begin" w:fldLock="1"/>
      </w:r>
      <w:r w:rsidRPr="00B52C13">
        <w:rPr>
          <w:lang w:val="en-US"/>
        </w:rPr>
        <w:instrText xml:space="preserve">ADDIN Mendeley Bibliography CSL_BIBLIOGRAPHY </w:instrText>
      </w:r>
      <w:r w:rsidRPr="00CC0750">
        <w:rPr>
          <w:lang w:val="es-ES"/>
        </w:rPr>
        <w:fldChar w:fldCharType="separate"/>
      </w:r>
      <w:r w:rsidRPr="00B52C13">
        <w:rPr>
          <w:noProof/>
          <w:lang w:val="en-US"/>
        </w:rPr>
        <w:t xml:space="preserve">Biswas, A., &amp; Roy, M. (2015). </w:t>
      </w:r>
      <w:r w:rsidRPr="00CC0750">
        <w:rPr>
          <w:noProof/>
          <w:lang w:val="en-US"/>
        </w:rPr>
        <w:t xml:space="preserve">Green products: An exploratory study on the consumer behaviour in emerging economies of the East. </w:t>
      </w:r>
      <w:r w:rsidRPr="00CC0750">
        <w:rPr>
          <w:i/>
          <w:iCs/>
          <w:noProof/>
          <w:lang w:val="en-US"/>
        </w:rPr>
        <w:t>Journal of Cleaner Production</w:t>
      </w:r>
      <w:r w:rsidRPr="00CC0750">
        <w:rPr>
          <w:noProof/>
          <w:lang w:val="en-US"/>
        </w:rPr>
        <w:t xml:space="preserve">, </w:t>
      </w:r>
      <w:r w:rsidRPr="00CC0750">
        <w:rPr>
          <w:i/>
          <w:iCs/>
          <w:noProof/>
          <w:lang w:val="en-US"/>
        </w:rPr>
        <w:t>87</w:t>
      </w:r>
      <w:r w:rsidRPr="00CC0750">
        <w:rPr>
          <w:noProof/>
          <w:lang w:val="en-US"/>
        </w:rPr>
        <w:t>(1), 463–468. https://doi.org/10.1016/j.jclepro.2014.09.075</w:t>
      </w:r>
    </w:p>
    <w:p w14:paraId="53964686"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Confente, I., Scarpi, D., &amp; Russo, I. (2020). Marketing a new generation of bio-plastics products for a circular economy: The role of green self-identity, self-congruity, and perceived value. </w:t>
      </w:r>
      <w:r w:rsidRPr="00CC0750">
        <w:rPr>
          <w:i/>
          <w:iCs/>
          <w:noProof/>
          <w:lang w:val="en-US"/>
        </w:rPr>
        <w:t>Journal of Business Research</w:t>
      </w:r>
      <w:r w:rsidRPr="00CC0750">
        <w:rPr>
          <w:noProof/>
          <w:lang w:val="en-US"/>
        </w:rPr>
        <w:t xml:space="preserve">, </w:t>
      </w:r>
      <w:r w:rsidRPr="00CC0750">
        <w:rPr>
          <w:i/>
          <w:iCs/>
          <w:noProof/>
          <w:lang w:val="en-US"/>
        </w:rPr>
        <w:t>112</w:t>
      </w:r>
      <w:r w:rsidRPr="00CC0750">
        <w:rPr>
          <w:noProof/>
          <w:lang w:val="en-US"/>
        </w:rPr>
        <w:t>(November 2019), 431–439. https://doi.org/10.1016/j.jbusres.2019.10.030</w:t>
      </w:r>
    </w:p>
    <w:p w14:paraId="471C5B05"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Herbes, C., Beuthner, C., &amp; Ramme, I. (2018). Consumer attitudes towards biobased packaging – A cross-cultural comparative study. </w:t>
      </w:r>
      <w:r w:rsidRPr="00CC0750">
        <w:rPr>
          <w:i/>
          <w:iCs/>
          <w:noProof/>
          <w:lang w:val="en-US"/>
        </w:rPr>
        <w:t>Journal of Cleaner Production</w:t>
      </w:r>
      <w:r w:rsidRPr="00CC0750">
        <w:rPr>
          <w:noProof/>
          <w:lang w:val="en-US"/>
        </w:rPr>
        <w:t xml:space="preserve">, </w:t>
      </w:r>
      <w:r w:rsidRPr="00CC0750">
        <w:rPr>
          <w:i/>
          <w:iCs/>
          <w:noProof/>
          <w:lang w:val="en-US"/>
        </w:rPr>
        <w:t>194</w:t>
      </w:r>
      <w:r w:rsidRPr="00CC0750">
        <w:rPr>
          <w:noProof/>
          <w:lang w:val="en-US"/>
        </w:rPr>
        <w:t>, 203–218. https://doi.org/10.1016/j.jclepro.2018.05.106</w:t>
      </w:r>
    </w:p>
    <w:p w14:paraId="25DCAE94"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Ivanković, A., Zeljko, K., Talić, S., &amp; Martinović Bevanda, A. (n.d.). </w:t>
      </w:r>
      <w:r w:rsidRPr="00CC0750">
        <w:rPr>
          <w:i/>
          <w:iCs/>
          <w:noProof/>
          <w:lang w:val="en-US"/>
        </w:rPr>
        <w:t>BIODEGRADABLE PACKAGING IN THE FOOD INDUSTRY</w:t>
      </w:r>
      <w:r w:rsidRPr="00CC0750">
        <w:rPr>
          <w:noProof/>
          <w:lang w:val="en-US"/>
        </w:rPr>
        <w:t>. https://doi.org/10.2376/0003-925X-68-26</w:t>
      </w:r>
    </w:p>
    <w:p w14:paraId="1E221C7D"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Jain, P., &amp; Hudnurkar, D. M. (2022). Sustainable packaging in the FMCG industry. </w:t>
      </w:r>
      <w:r w:rsidRPr="00CC0750">
        <w:rPr>
          <w:i/>
          <w:iCs/>
          <w:noProof/>
          <w:lang w:val="en-US"/>
        </w:rPr>
        <w:t>Cleaner and Responsible Consumption</w:t>
      </w:r>
      <w:r w:rsidRPr="00CC0750">
        <w:rPr>
          <w:noProof/>
          <w:lang w:val="en-US"/>
        </w:rPr>
        <w:t xml:space="preserve">, </w:t>
      </w:r>
      <w:r w:rsidRPr="00CC0750">
        <w:rPr>
          <w:i/>
          <w:iCs/>
          <w:noProof/>
          <w:lang w:val="en-US"/>
        </w:rPr>
        <w:t>7</w:t>
      </w:r>
      <w:r w:rsidRPr="00CC0750">
        <w:rPr>
          <w:noProof/>
          <w:lang w:val="en-US"/>
        </w:rPr>
        <w:t>(September), 100075. https://doi.org/10.1016/j.clrc.2022.100075</w:t>
      </w:r>
    </w:p>
    <w:p w14:paraId="1DABAE25"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Joshi, Y., &amp; Rahman, Z. (2015). Factors Affecting Green Purchase Behaviour and Future Research Directions. In </w:t>
      </w:r>
      <w:r w:rsidRPr="00CC0750">
        <w:rPr>
          <w:i/>
          <w:iCs/>
          <w:noProof/>
          <w:lang w:val="en-US"/>
        </w:rPr>
        <w:t>International Strategic Management Review</w:t>
      </w:r>
      <w:r w:rsidRPr="00CC0750">
        <w:rPr>
          <w:noProof/>
          <w:lang w:val="en-US"/>
        </w:rPr>
        <w:t xml:space="preserve"> (Vol. 3, Issues 1–2). Holy Spirit University of Kaslik. https://doi.org/10.1016/j.ism.2015.04.001</w:t>
      </w:r>
    </w:p>
    <w:p w14:paraId="5E4486E6"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Kanchanapibul, M., Lacka, E., Wang, X., &amp; Chan, H. K. (2014). An empirical investigation of green purchase behaviour among the young generation. </w:t>
      </w:r>
      <w:r w:rsidRPr="00CC0750">
        <w:rPr>
          <w:i/>
          <w:iCs/>
          <w:noProof/>
          <w:lang w:val="en-US"/>
        </w:rPr>
        <w:t>Journal of Cleaner Production</w:t>
      </w:r>
      <w:r w:rsidRPr="00CC0750">
        <w:rPr>
          <w:noProof/>
          <w:lang w:val="en-US"/>
        </w:rPr>
        <w:t xml:space="preserve">, </w:t>
      </w:r>
      <w:r w:rsidRPr="00CC0750">
        <w:rPr>
          <w:i/>
          <w:iCs/>
          <w:noProof/>
          <w:lang w:val="en-US"/>
        </w:rPr>
        <w:t>66</w:t>
      </w:r>
      <w:r w:rsidRPr="00CC0750">
        <w:rPr>
          <w:noProof/>
          <w:lang w:val="en-US"/>
        </w:rPr>
        <w:t>, 528–536. https://doi.org/10.1016/j.jclepro.2013.10.062</w:t>
      </w:r>
    </w:p>
    <w:p w14:paraId="05F80E02"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Kardos, M., Gabor, M. R., &amp; Cristache, N. (2019). Green marketing’s roles in sustainability and ecopreneurship. Case study: Green packaging’s impact on Romanian young consumers’ </w:t>
      </w:r>
      <w:r w:rsidRPr="00CC0750">
        <w:rPr>
          <w:noProof/>
          <w:lang w:val="en-US"/>
        </w:rPr>
        <w:lastRenderedPageBreak/>
        <w:t xml:space="preserve">environmental responsibility. </w:t>
      </w:r>
      <w:r w:rsidRPr="00CC0750">
        <w:rPr>
          <w:i/>
          <w:iCs/>
          <w:noProof/>
          <w:lang w:val="en-US"/>
        </w:rPr>
        <w:t>Sustainability (Switzerland)</w:t>
      </w:r>
      <w:r w:rsidRPr="00CC0750">
        <w:rPr>
          <w:noProof/>
          <w:lang w:val="en-US"/>
        </w:rPr>
        <w:t xml:space="preserve">, </w:t>
      </w:r>
      <w:r w:rsidRPr="00CC0750">
        <w:rPr>
          <w:i/>
          <w:iCs/>
          <w:noProof/>
          <w:lang w:val="en-US"/>
        </w:rPr>
        <w:t>11</w:t>
      </w:r>
      <w:r w:rsidRPr="00CC0750">
        <w:rPr>
          <w:noProof/>
          <w:lang w:val="en-US"/>
        </w:rPr>
        <w:t>(3). https://doi.org/10.3390/su11030873</w:t>
      </w:r>
    </w:p>
    <w:p w14:paraId="183E1E26"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Lai, C. K. M., &amp; Cheng, E. W. L. (2016). Green purchase behavior of undergraduate students in Hong Kong. </w:t>
      </w:r>
      <w:r w:rsidRPr="00CC0750">
        <w:rPr>
          <w:i/>
          <w:iCs/>
          <w:noProof/>
          <w:lang w:val="en-US"/>
        </w:rPr>
        <w:t>Social Science Journal</w:t>
      </w:r>
      <w:r w:rsidRPr="00CC0750">
        <w:rPr>
          <w:noProof/>
          <w:lang w:val="en-US"/>
        </w:rPr>
        <w:t xml:space="preserve">, </w:t>
      </w:r>
      <w:r w:rsidRPr="00CC0750">
        <w:rPr>
          <w:i/>
          <w:iCs/>
          <w:noProof/>
          <w:lang w:val="en-US"/>
        </w:rPr>
        <w:t>53</w:t>
      </w:r>
      <w:r w:rsidRPr="00CC0750">
        <w:rPr>
          <w:noProof/>
          <w:lang w:val="en-US"/>
        </w:rPr>
        <w:t>(1), 67–76. https://doi.org/10.1016/j.soscij.2015.11.003</w:t>
      </w:r>
    </w:p>
    <w:p w14:paraId="22174CDB"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Magnier, L., Schoormans, J., &amp; Mugge, R. (2016). Judging a product by its cover: Packaging sustainability and perceptions of quality in food products. </w:t>
      </w:r>
      <w:r w:rsidRPr="00CC0750">
        <w:rPr>
          <w:i/>
          <w:iCs/>
          <w:noProof/>
          <w:lang w:val="en-US"/>
        </w:rPr>
        <w:t>Food Quality and Preference</w:t>
      </w:r>
      <w:r w:rsidRPr="00CC0750">
        <w:rPr>
          <w:noProof/>
          <w:lang w:val="en-US"/>
        </w:rPr>
        <w:t xml:space="preserve">, </w:t>
      </w:r>
      <w:r w:rsidRPr="00CC0750">
        <w:rPr>
          <w:i/>
          <w:iCs/>
          <w:noProof/>
          <w:lang w:val="en-US"/>
        </w:rPr>
        <w:t>53</w:t>
      </w:r>
      <w:r w:rsidRPr="00CC0750">
        <w:rPr>
          <w:noProof/>
          <w:lang w:val="en-US"/>
        </w:rPr>
        <w:t>, 132–142. https://doi.org/10.1016/j.foodqual.2016.06.006</w:t>
      </w:r>
    </w:p>
    <w:p w14:paraId="72EC381C"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Maichum, K., Parichatnon, S., &amp; Peng, K. C. (2016). Application of the extended theory of planned behavior model to investigate purchase intention of green products among Thai consumers. </w:t>
      </w:r>
      <w:r w:rsidRPr="00CC0750">
        <w:rPr>
          <w:i/>
          <w:iCs/>
          <w:noProof/>
          <w:lang w:val="en-US"/>
        </w:rPr>
        <w:t>Sustainability (Switzerland)</w:t>
      </w:r>
      <w:r w:rsidRPr="00CC0750">
        <w:rPr>
          <w:noProof/>
          <w:lang w:val="en-US"/>
        </w:rPr>
        <w:t xml:space="preserve">, </w:t>
      </w:r>
      <w:r w:rsidRPr="00CC0750">
        <w:rPr>
          <w:i/>
          <w:iCs/>
          <w:noProof/>
          <w:lang w:val="en-US"/>
        </w:rPr>
        <w:t>8</w:t>
      </w:r>
      <w:r w:rsidRPr="00CC0750">
        <w:rPr>
          <w:noProof/>
          <w:lang w:val="en-US"/>
        </w:rPr>
        <w:t>(10), 1–20. https://doi.org/10.3390/su8101077</w:t>
      </w:r>
    </w:p>
    <w:p w14:paraId="6B31801B"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Maniatis, P. (2016). Investigating factors influencing consumer decision-making while choosing green products. </w:t>
      </w:r>
      <w:r w:rsidRPr="00CC0750">
        <w:rPr>
          <w:i/>
          <w:iCs/>
          <w:noProof/>
          <w:lang w:val="en-US"/>
        </w:rPr>
        <w:t>Journal of Cleaner Production</w:t>
      </w:r>
      <w:r w:rsidRPr="00CC0750">
        <w:rPr>
          <w:noProof/>
          <w:lang w:val="en-US"/>
        </w:rPr>
        <w:t xml:space="preserve">, </w:t>
      </w:r>
      <w:r w:rsidRPr="00CC0750">
        <w:rPr>
          <w:i/>
          <w:iCs/>
          <w:noProof/>
          <w:lang w:val="en-US"/>
        </w:rPr>
        <w:t>132</w:t>
      </w:r>
      <w:r w:rsidRPr="00CC0750">
        <w:rPr>
          <w:noProof/>
          <w:lang w:val="en-US"/>
        </w:rPr>
        <w:t>, 215–228. https://doi.org/10.1016/j.jclepro.2015.02.067</w:t>
      </w:r>
    </w:p>
    <w:p w14:paraId="650C886A"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Martinho, G., Pires, A., Portela, G., &amp; Fonseca, M. (2015). Factors affecting consumers’ choices concerning sustainable packaging during product purchase and recycling. </w:t>
      </w:r>
      <w:r w:rsidRPr="00CC0750">
        <w:rPr>
          <w:i/>
          <w:iCs/>
          <w:noProof/>
          <w:lang w:val="en-US"/>
        </w:rPr>
        <w:t>Resources, Conservation and Recycling</w:t>
      </w:r>
      <w:r w:rsidRPr="00CC0750">
        <w:rPr>
          <w:noProof/>
          <w:lang w:val="en-US"/>
        </w:rPr>
        <w:t xml:space="preserve">, </w:t>
      </w:r>
      <w:r w:rsidRPr="00CC0750">
        <w:rPr>
          <w:i/>
          <w:iCs/>
          <w:noProof/>
          <w:lang w:val="en-US"/>
        </w:rPr>
        <w:t>103</w:t>
      </w:r>
      <w:r w:rsidRPr="00CC0750">
        <w:rPr>
          <w:noProof/>
          <w:lang w:val="en-US"/>
        </w:rPr>
        <w:t>, 58–68. https://doi.org/10.1016/j.resconrec.2015.07.012</w:t>
      </w:r>
    </w:p>
    <w:p w14:paraId="2CDA270C"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Nekmahmud, M., &amp; Fekete-Farkas, M. (2020). Why not green marketing? Determinates of consumers’ intention to green purchase decision in a new developing nation. </w:t>
      </w:r>
      <w:r w:rsidRPr="00CC0750">
        <w:rPr>
          <w:i/>
          <w:iCs/>
          <w:noProof/>
          <w:lang w:val="en-US"/>
        </w:rPr>
        <w:t>Sustainability (Switzerland)</w:t>
      </w:r>
      <w:r w:rsidRPr="00CC0750">
        <w:rPr>
          <w:noProof/>
          <w:lang w:val="en-US"/>
        </w:rPr>
        <w:t xml:space="preserve">, </w:t>
      </w:r>
      <w:r w:rsidRPr="00CC0750">
        <w:rPr>
          <w:i/>
          <w:iCs/>
          <w:noProof/>
          <w:lang w:val="en-US"/>
        </w:rPr>
        <w:t>12</w:t>
      </w:r>
      <w:r w:rsidRPr="00CC0750">
        <w:rPr>
          <w:noProof/>
          <w:lang w:val="en-US"/>
        </w:rPr>
        <w:t>(19), 1–31. https://doi.org/10.3390/su12197880</w:t>
      </w:r>
    </w:p>
    <w:p w14:paraId="4818B759"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Norton, V., Oloyede, O. O., Lignou, S., Wang, Q. J., Vásquez, G., &amp; Alexi, N. (2023). Understanding consumers’ sustainability knowledge and behaviour towards food packaging to develop tailored consumer-centric engagement campaigns: A Greece and the United Kingdom perspective. </w:t>
      </w:r>
      <w:r w:rsidRPr="00CC0750">
        <w:rPr>
          <w:i/>
          <w:iCs/>
          <w:noProof/>
          <w:lang w:val="en-US"/>
        </w:rPr>
        <w:t>Journal of Cleaner Production</w:t>
      </w:r>
      <w:r w:rsidRPr="00CC0750">
        <w:rPr>
          <w:noProof/>
          <w:lang w:val="en-US"/>
        </w:rPr>
        <w:t xml:space="preserve">, </w:t>
      </w:r>
      <w:r w:rsidRPr="00CC0750">
        <w:rPr>
          <w:i/>
          <w:iCs/>
          <w:noProof/>
          <w:lang w:val="en-US"/>
        </w:rPr>
        <w:t>408</w:t>
      </w:r>
      <w:r w:rsidRPr="00CC0750">
        <w:rPr>
          <w:noProof/>
          <w:lang w:val="en-US"/>
        </w:rPr>
        <w:t>(November 2022). https://doi.org/10.1016/j.jclepro.2023.137169</w:t>
      </w:r>
    </w:p>
    <w:p w14:paraId="773EAFD0"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rPr>
        <w:t xml:space="preserve">Orzan, G., Cruceru, A. F., Balaceanu, C. T., &amp; Chivu, R. G. (2018). </w:t>
      </w:r>
      <w:r w:rsidRPr="00CC0750">
        <w:rPr>
          <w:noProof/>
          <w:lang w:val="en-US"/>
        </w:rPr>
        <w:t xml:space="preserve">Consumers’ behavior concerning sustainable packaging: An exploratory study on Romanian consumers. </w:t>
      </w:r>
      <w:r w:rsidRPr="00CC0750">
        <w:rPr>
          <w:i/>
          <w:iCs/>
          <w:noProof/>
          <w:lang w:val="en-US"/>
        </w:rPr>
        <w:t>Sustainability (Switzerland)</w:t>
      </w:r>
      <w:r w:rsidRPr="00CC0750">
        <w:rPr>
          <w:noProof/>
          <w:lang w:val="en-US"/>
        </w:rPr>
        <w:t xml:space="preserve">, </w:t>
      </w:r>
      <w:r w:rsidRPr="00CC0750">
        <w:rPr>
          <w:i/>
          <w:iCs/>
          <w:noProof/>
          <w:lang w:val="en-US"/>
        </w:rPr>
        <w:t>10</w:t>
      </w:r>
      <w:r w:rsidRPr="00CC0750">
        <w:rPr>
          <w:noProof/>
          <w:lang w:val="en-US"/>
        </w:rPr>
        <w:t>(6). https://doi.org/10.3390/su10061787</w:t>
      </w:r>
    </w:p>
    <w:p w14:paraId="3AEBC0A3"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Panda, T. K., Kumar, A., Jakhar, S., Luthra, S., Garza-Reyes, J. A., Kazancoglu, I., &amp; Nayak, S. S. (2020). Social and </w:t>
      </w:r>
      <w:r w:rsidRPr="00CC0750">
        <w:rPr>
          <w:noProof/>
          <w:lang w:val="en-US"/>
        </w:rPr>
        <w:lastRenderedPageBreak/>
        <w:t xml:space="preserve">environmental sustainability model on consumers’ altruism, green purchase intention, green brand loyalty and evangelism. </w:t>
      </w:r>
      <w:r w:rsidRPr="00CC0750">
        <w:rPr>
          <w:i/>
          <w:iCs/>
          <w:noProof/>
          <w:lang w:val="en-US"/>
        </w:rPr>
        <w:t>Journal of Cleaner Production</w:t>
      </w:r>
      <w:r w:rsidRPr="00CC0750">
        <w:rPr>
          <w:noProof/>
          <w:lang w:val="en-US"/>
        </w:rPr>
        <w:t xml:space="preserve">, </w:t>
      </w:r>
      <w:r w:rsidRPr="00CC0750">
        <w:rPr>
          <w:i/>
          <w:iCs/>
          <w:noProof/>
          <w:lang w:val="en-US"/>
        </w:rPr>
        <w:t>243</w:t>
      </w:r>
      <w:r w:rsidRPr="00CC0750">
        <w:rPr>
          <w:noProof/>
          <w:lang w:val="en-US"/>
        </w:rPr>
        <w:t>, 118575. https://doi.org/10.1016/j.jclepro.2019.118575</w:t>
      </w:r>
    </w:p>
    <w:p w14:paraId="014A13A5"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Papadas, K. K., Avlonitis, G. J., &amp; Carrigan, M. (2017). Green marketing orientation: Conceptualization, scale development and validation. </w:t>
      </w:r>
      <w:r w:rsidRPr="00CC0750">
        <w:rPr>
          <w:i/>
          <w:iCs/>
          <w:noProof/>
          <w:lang w:val="en-US"/>
        </w:rPr>
        <w:t>Journal of Business Research</w:t>
      </w:r>
      <w:r w:rsidRPr="00CC0750">
        <w:rPr>
          <w:noProof/>
          <w:lang w:val="en-US"/>
        </w:rPr>
        <w:t xml:space="preserve">, </w:t>
      </w:r>
      <w:r w:rsidRPr="00CC0750">
        <w:rPr>
          <w:i/>
          <w:iCs/>
          <w:noProof/>
          <w:lang w:val="en-US"/>
        </w:rPr>
        <w:t>80</w:t>
      </w:r>
      <w:r w:rsidRPr="00CC0750">
        <w:rPr>
          <w:noProof/>
          <w:lang w:val="en-US"/>
        </w:rPr>
        <w:t>(May), 236–246. https://doi.org/10.1016/j.jbusres.2017.05.024</w:t>
      </w:r>
    </w:p>
    <w:p w14:paraId="11E06009"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rPr>
        <w:t xml:space="preserve">Sarango-Lalangui, P., Álvarez-García, J., &amp; del Río-Rama, M. de la C. (2018). </w:t>
      </w:r>
      <w:r w:rsidRPr="00CC0750">
        <w:rPr>
          <w:noProof/>
          <w:lang w:val="en-US"/>
        </w:rPr>
        <w:t xml:space="preserve">Sustainable practices in small and medium-sized enterprises in Ecuador. </w:t>
      </w:r>
      <w:r w:rsidRPr="00CC0750">
        <w:rPr>
          <w:i/>
          <w:iCs/>
          <w:noProof/>
          <w:lang w:val="en-US"/>
        </w:rPr>
        <w:t>Sustainability (Switzerland)</w:t>
      </w:r>
      <w:r w:rsidRPr="00CC0750">
        <w:rPr>
          <w:noProof/>
          <w:lang w:val="en-US"/>
        </w:rPr>
        <w:t xml:space="preserve">, </w:t>
      </w:r>
      <w:r w:rsidRPr="00CC0750">
        <w:rPr>
          <w:i/>
          <w:iCs/>
          <w:noProof/>
          <w:lang w:val="en-US"/>
        </w:rPr>
        <w:t>10</w:t>
      </w:r>
      <w:r w:rsidRPr="00CC0750">
        <w:rPr>
          <w:noProof/>
          <w:lang w:val="en-US"/>
        </w:rPr>
        <w:t>(6). https://doi.org/10.3390/su10062105</w:t>
      </w:r>
    </w:p>
    <w:p w14:paraId="67D0EA7F" w14:textId="77777777" w:rsidR="00B52C13" w:rsidRPr="00CC0750" w:rsidRDefault="00B52C13" w:rsidP="00B52C13">
      <w:pPr>
        <w:widowControl w:val="0"/>
        <w:autoSpaceDE w:val="0"/>
        <w:autoSpaceDN w:val="0"/>
        <w:adjustRightInd w:val="0"/>
        <w:ind w:left="480" w:hanging="480"/>
        <w:jc w:val="both"/>
        <w:rPr>
          <w:noProof/>
          <w:lang w:val="en-US"/>
        </w:rPr>
      </w:pPr>
      <w:r w:rsidRPr="00CC0750">
        <w:rPr>
          <w:noProof/>
          <w:lang w:val="en-US"/>
        </w:rPr>
        <w:t xml:space="preserve">Zhao, H. H., Gao, Q., Wu, Y. P., Wang, Y., &amp; Zhu, X. D. (2014). What affects green consumer behavior in China? A case study from Qingdao. </w:t>
      </w:r>
      <w:r w:rsidRPr="00CC0750">
        <w:rPr>
          <w:i/>
          <w:iCs/>
          <w:noProof/>
          <w:lang w:val="en-US"/>
        </w:rPr>
        <w:t>Journal of Cleaner Production</w:t>
      </w:r>
      <w:r w:rsidRPr="00CC0750">
        <w:rPr>
          <w:noProof/>
          <w:lang w:val="en-US"/>
        </w:rPr>
        <w:t xml:space="preserve">, </w:t>
      </w:r>
      <w:r w:rsidRPr="00CC0750">
        <w:rPr>
          <w:i/>
          <w:iCs/>
          <w:noProof/>
          <w:lang w:val="en-US"/>
        </w:rPr>
        <w:t>63</w:t>
      </w:r>
      <w:r w:rsidRPr="00CC0750">
        <w:rPr>
          <w:noProof/>
          <w:lang w:val="en-US"/>
        </w:rPr>
        <w:t>, 143–151. https://doi.org/10.1016/j.jclepro.2013.05.021</w:t>
      </w:r>
    </w:p>
    <w:p w14:paraId="54C0FC70" w14:textId="77777777" w:rsidR="00B52C13" w:rsidRPr="00CC0750" w:rsidRDefault="00B52C13" w:rsidP="00B52C13">
      <w:pPr>
        <w:spacing w:before="240"/>
        <w:jc w:val="both"/>
        <w:rPr>
          <w:lang w:val="en-US"/>
        </w:rPr>
      </w:pPr>
      <w:r w:rsidRPr="00CC0750">
        <w:rPr>
          <w:lang w:val="es-ES"/>
        </w:rPr>
        <w:fldChar w:fldCharType="end"/>
      </w:r>
    </w:p>
    <w:p w14:paraId="0AA1453C" w14:textId="77777777" w:rsidR="004404F5" w:rsidRPr="00B52C13" w:rsidRDefault="004404F5" w:rsidP="00B52C13">
      <w:pPr>
        <w:tabs>
          <w:tab w:val="left" w:pos="142"/>
        </w:tabs>
        <w:spacing w:line="276" w:lineRule="auto"/>
        <w:ind w:left="680" w:hanging="680"/>
        <w:jc w:val="both"/>
        <w:rPr>
          <w:lang w:val="en-US"/>
        </w:rPr>
      </w:pPr>
    </w:p>
    <w:sectPr w:rsidR="004404F5" w:rsidRPr="00B52C13" w:rsidSect="00B52C13">
      <w:headerReference w:type="even" r:id="rId8"/>
      <w:headerReference w:type="default" r:id="rId9"/>
      <w:footerReference w:type="even" r:id="rId10"/>
      <w:footerReference w:type="default" r:id="rId11"/>
      <w:headerReference w:type="first" r:id="rId12"/>
      <w:footerReference w:type="first" r:id="rId13"/>
      <w:pgSz w:w="12240" w:h="15840"/>
      <w:pgMar w:top="1750" w:right="2268" w:bottom="2268" w:left="3402" w:header="709" w:footer="709" w:gutter="0"/>
      <w:pgNumType w:start="31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ADE25E" w14:textId="77777777" w:rsidR="00927576" w:rsidRDefault="00927576" w:rsidP="00863BC7">
      <w:r>
        <w:separator/>
      </w:r>
    </w:p>
  </w:endnote>
  <w:endnote w:type="continuationSeparator" w:id="0">
    <w:p w14:paraId="70009C1C" w14:textId="77777777" w:rsidR="00927576" w:rsidRDefault="00927576" w:rsidP="00863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Helvetica Ligth">
    <w:altName w:val="Times New Roman"/>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Georgia">
    <w:panose1 w:val="02040502050405020303"/>
    <w:charset w:val="00"/>
    <w:family w:val="roman"/>
    <w:pitch w:val="variable"/>
    <w:sig w:usb0="00000287" w:usb1="00000000" w:usb2="00000000" w:usb3="00000000" w:csb0="0000009F" w:csb1="00000000"/>
  </w:font>
  <w:font w:name="Times">
    <w:altName w:val="Sylfaen"/>
    <w:panose1 w:val="020B0604020202020204"/>
    <w:charset w:val="00"/>
    <w:family w:val="roman"/>
    <w:pitch w:val="variable"/>
    <w:sig w:usb0="E0002EFF" w:usb1="C000785B" w:usb2="00000009" w:usb3="00000000" w:csb0="000001FF" w:csb1="00000000"/>
  </w:font>
  <w:font w:name="Arial MT">
    <w:altName w:val="Arial"/>
    <w:panose1 w:val="020B0604020202020204"/>
    <w:charset w:val="01"/>
    <w:family w:val="swiss"/>
    <w:pitch w:val="variable"/>
  </w:font>
  <w:font w:name="Cambria">
    <w:panose1 w:val="02040503050406030204"/>
    <w:charset w:val="00"/>
    <w:family w:val="roman"/>
    <w:pitch w:val="variable"/>
    <w:sig w:usb0="E00002FF" w:usb1="400004FF" w:usb2="00000000" w:usb3="00000000" w:csb0="0000019F" w:csb1="00000000"/>
  </w:font>
  <w:font w:name="Gill Sans MT">
    <w:panose1 w:val="020B0502020104020203"/>
    <w:charset w:val="4D"/>
    <w:family w:val="swiss"/>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1113046999"/>
      <w:docPartObj>
        <w:docPartGallery w:val="Page Numbers (Bottom of Page)"/>
        <w:docPartUnique/>
      </w:docPartObj>
    </w:sdtPr>
    <w:sdtContent>
      <w:p w14:paraId="0AB793EB" w14:textId="77777777" w:rsidR="00F86C95" w:rsidRDefault="00F86C95">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FB256F1" w14:textId="77777777" w:rsidR="00F86C95" w:rsidRDefault="00F86C95" w:rsidP="00872B12">
    <w:pPr>
      <w:pStyle w:val="Piedepgina"/>
      <w:ind w:right="360"/>
    </w:pPr>
  </w:p>
  <w:p w14:paraId="37BE3AB6" w14:textId="77777777" w:rsidR="00F86C95" w:rsidRDefault="00F86C95"/>
  <w:p w14:paraId="17DF25D2" w14:textId="77777777" w:rsidR="00F86C95" w:rsidRDefault="00F86C95"/>
  <w:p w14:paraId="66BAAAA0" w14:textId="77777777" w:rsidR="00F86C95" w:rsidRDefault="00F86C95"/>
  <w:p w14:paraId="2230A4F4" w14:textId="77777777" w:rsidR="00F86C95" w:rsidRDefault="00F86C95"/>
  <w:p w14:paraId="3F34DC8A" w14:textId="77777777" w:rsidR="00F86C95" w:rsidRDefault="00F86C95"/>
  <w:p w14:paraId="69FD60F0" w14:textId="77777777" w:rsidR="00F86C95" w:rsidRDefault="00F86C9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Fonts w:ascii="Times New Roman" w:hAnsi="Times New Roman" w:cs="Times New Roman"/>
        <w:sz w:val="20"/>
        <w:szCs w:val="20"/>
      </w:rPr>
      <w:id w:val="-53246056"/>
      <w:docPartObj>
        <w:docPartGallery w:val="Page Numbers (Bottom of Page)"/>
        <w:docPartUnique/>
      </w:docPartObj>
    </w:sdtPr>
    <w:sdtContent>
      <w:p w14:paraId="265D6027" w14:textId="77777777" w:rsidR="00F86C95" w:rsidRPr="00B52C13" w:rsidRDefault="00F86C95">
        <w:pPr>
          <w:pStyle w:val="Piedepgina"/>
          <w:framePr w:wrap="none" w:vAnchor="text" w:hAnchor="page" w:x="2050" w:yAlign="bottom"/>
          <w:rPr>
            <w:rStyle w:val="Nmerodepgina"/>
            <w:rFonts w:ascii="Times New Roman" w:hAnsi="Times New Roman" w:cs="Times New Roman"/>
            <w:sz w:val="20"/>
            <w:szCs w:val="20"/>
          </w:rPr>
        </w:pPr>
        <w:r w:rsidRPr="00B52C13">
          <w:rPr>
            <w:rStyle w:val="Nmerodepgina"/>
            <w:rFonts w:ascii="Times New Roman" w:hAnsi="Times New Roman" w:cs="Times New Roman"/>
            <w:sz w:val="20"/>
            <w:szCs w:val="20"/>
          </w:rPr>
          <w:fldChar w:fldCharType="begin"/>
        </w:r>
        <w:r w:rsidRPr="00B52C13">
          <w:rPr>
            <w:rStyle w:val="Nmerodepgina"/>
            <w:rFonts w:ascii="Times New Roman" w:hAnsi="Times New Roman" w:cs="Times New Roman"/>
            <w:sz w:val="20"/>
            <w:szCs w:val="20"/>
          </w:rPr>
          <w:instrText xml:space="preserve"> PAGE </w:instrText>
        </w:r>
        <w:r w:rsidRPr="00B52C13">
          <w:rPr>
            <w:rStyle w:val="Nmerodepgina"/>
            <w:rFonts w:ascii="Times New Roman" w:hAnsi="Times New Roman" w:cs="Times New Roman"/>
            <w:sz w:val="20"/>
            <w:szCs w:val="20"/>
          </w:rPr>
          <w:fldChar w:fldCharType="separate"/>
        </w:r>
        <w:r w:rsidR="00E912E8" w:rsidRPr="00B52C13">
          <w:rPr>
            <w:rStyle w:val="Nmerodepgina"/>
            <w:rFonts w:ascii="Times New Roman" w:hAnsi="Times New Roman" w:cs="Times New Roman"/>
            <w:noProof/>
            <w:sz w:val="20"/>
            <w:szCs w:val="20"/>
          </w:rPr>
          <w:t>20</w:t>
        </w:r>
        <w:r w:rsidRPr="00B52C13">
          <w:rPr>
            <w:rStyle w:val="Nmerodepgina"/>
            <w:rFonts w:ascii="Times New Roman" w:hAnsi="Times New Roman" w:cs="Times New Roman"/>
            <w:sz w:val="20"/>
            <w:szCs w:val="20"/>
          </w:rPr>
          <w:fldChar w:fldCharType="end"/>
        </w:r>
      </w:p>
    </w:sdtContent>
  </w:sdt>
  <w:sdt>
    <w:sdtPr>
      <w:rPr>
        <w:rStyle w:val="Nmerodepgina"/>
        <w:sz w:val="18"/>
        <w:szCs w:val="18"/>
      </w:rPr>
      <w:id w:val="672379574"/>
      <w:docPartObj>
        <w:docPartGallery w:val="Page Numbers (Bottom of Page)"/>
        <w:docPartUnique/>
      </w:docPartObj>
    </w:sdtPr>
    <w:sdtEndPr>
      <w:rPr>
        <w:rStyle w:val="Nmerodepgina"/>
        <w:color w:val="FFFFFF" w:themeColor="background1"/>
        <w:sz w:val="20"/>
        <w:szCs w:val="20"/>
      </w:rPr>
    </w:sdtEndPr>
    <w:sdtContent>
      <w:p w14:paraId="673E73F5" w14:textId="77777777" w:rsidR="00F86C95" w:rsidRPr="00B52C13" w:rsidRDefault="00000000" w:rsidP="00E465A1">
        <w:pPr>
          <w:pStyle w:val="Piedepgina"/>
          <w:framePr w:w="462" w:wrap="none" w:vAnchor="text" w:hAnchor="page" w:x="11078" w:y="-6462"/>
          <w:ind w:right="360"/>
          <w:rPr>
            <w:rStyle w:val="Nmerodepgina"/>
            <w:color w:val="FFFFFF" w:themeColor="background1"/>
            <w:sz w:val="20"/>
            <w:szCs w:val="20"/>
            <w:lang w:val="en-US"/>
          </w:rPr>
        </w:pPr>
      </w:p>
    </w:sdtContent>
  </w:sdt>
  <w:p w14:paraId="61F37C42" w14:textId="77777777" w:rsidR="00B52C13" w:rsidRPr="00B52C13" w:rsidRDefault="00B52C13" w:rsidP="00B52C13">
    <w:pPr>
      <w:jc w:val="center"/>
      <w:rPr>
        <w:rStyle w:val="normaltextrun"/>
        <w:sz w:val="20"/>
        <w:szCs w:val="20"/>
      </w:rPr>
    </w:pPr>
    <w:r w:rsidRPr="00B52C13">
      <w:rPr>
        <w:rStyle w:val="normaltextrun"/>
        <w:sz w:val="20"/>
        <w:szCs w:val="20"/>
      </w:rPr>
      <w:t>Empaques sostenibles en comida rápida: Un estudio sobre preferencias en la comunidad universitaria</w:t>
    </w:r>
  </w:p>
  <w:p w14:paraId="54F2CC4A" w14:textId="77777777" w:rsidR="00F86C95" w:rsidRPr="00833C0F" w:rsidRDefault="00F86C95" w:rsidP="00833C0F">
    <w:pPr>
      <w:ind w:right="-93"/>
      <w:jc w:val="center"/>
      <w:rPr>
        <w:rFonts w:ascii="Times" w:hAnsi="Times" w:cs="Times"/>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9005DE" w14:textId="77777777" w:rsidR="00F86C95" w:rsidRDefault="00F86C95">
    <w:pPr>
      <w:pStyle w:val="Piedepgina"/>
    </w:pPr>
    <w:r w:rsidRPr="004F7A44">
      <w:rPr>
        <w:rFonts w:ascii="Times" w:hAnsi="Times" w:cs="Times"/>
        <w:b/>
        <w:noProof/>
        <w:lang w:eastAsia="es-EC"/>
      </w:rPr>
      <mc:AlternateContent>
        <mc:Choice Requires="wps">
          <w:drawing>
            <wp:anchor distT="0" distB="0" distL="114300" distR="114300" simplePos="0" relativeHeight="251665408" behindDoc="0" locked="0" layoutInCell="1" allowOverlap="1" wp14:anchorId="77E6D7E9" wp14:editId="731A7F45">
              <wp:simplePos x="0" y="0"/>
              <wp:positionH relativeFrom="column">
                <wp:posOffset>-1962150</wp:posOffset>
              </wp:positionH>
              <wp:positionV relativeFrom="paragraph">
                <wp:posOffset>-2718435</wp:posOffset>
              </wp:positionV>
              <wp:extent cx="1572490" cy="2817495"/>
              <wp:effectExtent l="0" t="0" r="2540" b="1905"/>
              <wp:wrapNone/>
              <wp:docPr id="4" name="Cuadro de texto 4"/>
              <wp:cNvGraphicFramePr/>
              <a:graphic xmlns:a="http://schemas.openxmlformats.org/drawingml/2006/main">
                <a:graphicData uri="http://schemas.microsoft.com/office/word/2010/wordprocessingShape">
                  <wps:wsp>
                    <wps:cNvSpPr txBox="1"/>
                    <wps:spPr>
                      <a:xfrm>
                        <a:off x="0" y="0"/>
                        <a:ext cx="1572490" cy="2817495"/>
                      </a:xfrm>
                      <a:prstGeom prst="rect">
                        <a:avLst/>
                      </a:prstGeom>
                      <a:solidFill>
                        <a:schemeClr val="bg1">
                          <a:lumMod val="75000"/>
                        </a:schemeClr>
                      </a:solidFill>
                      <a:ln w="6350">
                        <a:noFill/>
                      </a:ln>
                    </wps:spPr>
                    <wps:txbx>
                      <w:txbxContent>
                        <w:p w14:paraId="2F567C95" w14:textId="77777777" w:rsidR="00044A29" w:rsidRPr="00044A29" w:rsidRDefault="00044A29" w:rsidP="00044A29">
                          <w:pPr>
                            <w:rPr>
                              <w:sz w:val="15"/>
                              <w:szCs w:val="15"/>
                            </w:rPr>
                          </w:pPr>
                          <w:r w:rsidRPr="00044A29">
                            <w:rPr>
                              <w:sz w:val="15"/>
                              <w:szCs w:val="15"/>
                              <w:lang w:val="es-MX"/>
                            </w:rPr>
                            <w:t xml:space="preserve">Máster Universitario en Gestión de Empresas, Universidad Rey Juan Carlos, Universidad Técnica Estatal de Quevedo, </w:t>
                          </w:r>
                          <w:hyperlink r:id="rId1" w:history="1">
                            <w:r w:rsidRPr="00044A29">
                              <w:rPr>
                                <w:rStyle w:val="Hipervnculo"/>
                                <w:color w:val="auto"/>
                                <w:sz w:val="15"/>
                                <w:szCs w:val="15"/>
                                <w:u w:val="none"/>
                                <w:lang w:val="es-MX"/>
                              </w:rPr>
                              <w:t>jmaldonado@uteq.edu.ec</w:t>
                            </w:r>
                          </w:hyperlink>
                          <w:r w:rsidRPr="00044A29">
                            <w:rPr>
                              <w:sz w:val="15"/>
                              <w:szCs w:val="15"/>
                              <w:lang w:val="es-MX"/>
                            </w:rPr>
                            <w:t xml:space="preserve">,  </w:t>
                          </w:r>
                          <w:hyperlink r:id="rId2" w:history="1">
                            <w:r w:rsidRPr="00044A29">
                              <w:rPr>
                                <w:rStyle w:val="Hipervnculo"/>
                                <w:color w:val="auto"/>
                                <w:sz w:val="15"/>
                                <w:szCs w:val="15"/>
                                <w:u w:val="none"/>
                                <w:lang w:val="es-MX"/>
                              </w:rPr>
                              <w:t>https://orcid.org/0000-0003-1531-7695</w:t>
                            </w:r>
                          </w:hyperlink>
                        </w:p>
                        <w:p w14:paraId="23F62391" w14:textId="77777777" w:rsidR="00044A29" w:rsidRPr="00044A29" w:rsidRDefault="00044A29" w:rsidP="00044A29">
                          <w:pPr>
                            <w:rPr>
                              <w:sz w:val="15"/>
                              <w:szCs w:val="15"/>
                            </w:rPr>
                          </w:pPr>
                          <w:r w:rsidRPr="00044A29">
                            <w:rPr>
                              <w:sz w:val="15"/>
                              <w:szCs w:val="15"/>
                              <w:lang w:val="es-MX"/>
                            </w:rPr>
                            <w:t xml:space="preserve">Licenciada en Mercadotecnica, Universidad Técnica Estatal de Quevedo, </w:t>
                          </w:r>
                          <w:hyperlink r:id="rId3" w:history="1">
                            <w:r w:rsidRPr="00044A29">
                              <w:rPr>
                                <w:rStyle w:val="Hipervnculo"/>
                                <w:color w:val="auto"/>
                                <w:sz w:val="15"/>
                                <w:szCs w:val="15"/>
                                <w:u w:val="none"/>
                                <w:lang w:val="es-MX"/>
                              </w:rPr>
                              <w:t>cvicunap@uteq.edu.ec</w:t>
                            </w:r>
                          </w:hyperlink>
                          <w:r w:rsidRPr="00044A29">
                            <w:rPr>
                              <w:sz w:val="15"/>
                              <w:szCs w:val="15"/>
                              <w:lang w:val="es-MX"/>
                            </w:rPr>
                            <w:t xml:space="preserve">, </w:t>
                          </w:r>
                          <w:hyperlink r:id="rId4" w:history="1">
                            <w:r w:rsidRPr="00044A29">
                              <w:rPr>
                                <w:rStyle w:val="Hipervnculo"/>
                                <w:color w:val="auto"/>
                                <w:sz w:val="15"/>
                                <w:szCs w:val="15"/>
                                <w:u w:val="none"/>
                                <w:lang w:val="es-MX"/>
                              </w:rPr>
                              <w:t>https://orcid.org/0009-0008-3589-7440</w:t>
                            </w:r>
                          </w:hyperlink>
                        </w:p>
                        <w:p w14:paraId="34BF376F" w14:textId="77777777" w:rsidR="00044A29" w:rsidRPr="00044A29" w:rsidRDefault="00044A29" w:rsidP="00044A29">
                          <w:pPr>
                            <w:rPr>
                              <w:sz w:val="15"/>
                              <w:szCs w:val="15"/>
                            </w:rPr>
                          </w:pPr>
                          <w:r w:rsidRPr="00044A29">
                            <w:rPr>
                              <w:sz w:val="15"/>
                              <w:szCs w:val="15"/>
                              <w:lang w:val="es-MX"/>
                            </w:rPr>
                            <w:t xml:space="preserve">Doctora en Ciencias Económicas, Universidad Técnica Estatal de Quevedo, </w:t>
                          </w:r>
                          <w:hyperlink r:id="rId5" w:history="1">
                            <w:r w:rsidRPr="00044A29">
                              <w:rPr>
                                <w:rStyle w:val="Hipervnculo"/>
                                <w:color w:val="auto"/>
                                <w:sz w:val="15"/>
                                <w:szCs w:val="15"/>
                                <w:u w:val="none"/>
                                <w:lang w:val="es-MX"/>
                              </w:rPr>
                              <w:t>mandrade@uteq.edu.ec</w:t>
                            </w:r>
                          </w:hyperlink>
                          <w:r w:rsidRPr="00044A29">
                            <w:rPr>
                              <w:sz w:val="15"/>
                              <w:szCs w:val="15"/>
                              <w:lang w:val="es-MX"/>
                            </w:rPr>
                            <w:t xml:space="preserve">, </w:t>
                          </w:r>
                          <w:hyperlink r:id="rId6" w:history="1">
                            <w:r w:rsidRPr="00044A29">
                              <w:rPr>
                                <w:rStyle w:val="Hipervnculo"/>
                                <w:color w:val="auto"/>
                                <w:sz w:val="15"/>
                                <w:szCs w:val="15"/>
                                <w:u w:val="none"/>
                                <w:lang w:val="es-MX"/>
                              </w:rPr>
                              <w:t>https://orcid.org/0000-0003-1709-5870</w:t>
                            </w:r>
                          </w:hyperlink>
                        </w:p>
                        <w:p w14:paraId="26BE7B49" w14:textId="77777777" w:rsidR="00044A29" w:rsidRPr="00044A29" w:rsidRDefault="00044A29" w:rsidP="00044A29">
                          <w:pPr>
                            <w:rPr>
                              <w:sz w:val="15"/>
                              <w:szCs w:val="15"/>
                            </w:rPr>
                          </w:pPr>
                          <w:r w:rsidRPr="00044A29">
                            <w:rPr>
                              <w:sz w:val="15"/>
                              <w:szCs w:val="15"/>
                              <w:lang w:val="es-MX"/>
                            </w:rPr>
                            <w:t xml:space="preserve">Universidad Técnica Estatal de Quevedo, </w:t>
                          </w:r>
                          <w:hyperlink r:id="rId7" w:history="1">
                            <w:r w:rsidRPr="00044A29">
                              <w:rPr>
                                <w:rStyle w:val="Hipervnculo"/>
                                <w:color w:val="auto"/>
                                <w:sz w:val="15"/>
                                <w:szCs w:val="15"/>
                                <w:u w:val="none"/>
                                <w:lang w:val="es-MX"/>
                              </w:rPr>
                              <w:t>nzambrano@uteq.edu.ec</w:t>
                            </w:r>
                          </w:hyperlink>
                          <w:r w:rsidRPr="00044A29">
                            <w:rPr>
                              <w:sz w:val="15"/>
                              <w:szCs w:val="15"/>
                              <w:lang w:val="es-MX"/>
                            </w:rPr>
                            <w:t xml:space="preserve">,  </w:t>
                          </w:r>
                          <w:hyperlink r:id="rId8" w:history="1">
                            <w:r w:rsidRPr="00044A29">
                              <w:rPr>
                                <w:rStyle w:val="Hipervnculo"/>
                                <w:color w:val="auto"/>
                                <w:sz w:val="15"/>
                                <w:szCs w:val="15"/>
                                <w:u w:val="none"/>
                                <w:lang w:val="es-MX"/>
                              </w:rPr>
                              <w:t>https://orcid.org/0000-0003-1204-154X</w:t>
                            </w:r>
                          </w:hyperlink>
                          <w:r w:rsidRPr="00044A29">
                            <w:rPr>
                              <w:sz w:val="15"/>
                              <w:szCs w:val="15"/>
                              <w:lang w:val="es-MX"/>
                            </w:rPr>
                            <w:t xml:space="preserve"> </w:t>
                          </w:r>
                        </w:p>
                        <w:p w14:paraId="65A02064" w14:textId="77777777" w:rsidR="00F86C95" w:rsidRPr="00044A29" w:rsidRDefault="00F86C95" w:rsidP="001740E1">
                          <w:pPr>
                            <w:spacing w:line="276" w:lineRule="auto"/>
                            <w:rPr>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E6D7E9" id="_x0000_t202" coordsize="21600,21600" o:spt="202" path="m,l,21600r21600,l21600,xe">
              <v:stroke joinstyle="miter"/>
              <v:path gradientshapeok="t" o:connecttype="rect"/>
            </v:shapetype>
            <v:shape id="Cuadro de texto 4" o:spid="_x0000_s1031" type="#_x0000_t202" style="position:absolute;margin-left:-154.5pt;margin-top:-214.05pt;width:123.8pt;height:221.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" fillcolor="#bfbfbf [2412]" stroked="f" strokeweight=".5pt">
              <v:textbox>
                <w:txbxContent>
                  <w:p w14:paraId="2F567C95" w14:textId="77777777" w:rsidR="00044A29" w:rsidRPr="00044A29" w:rsidRDefault="00044A29" w:rsidP="00044A29">
                    <w:pPr>
                      <w:rPr>
                        <w:sz w:val="15"/>
                        <w:szCs w:val="15"/>
                      </w:rPr>
                    </w:pPr>
                    <w:r w:rsidRPr="00044A29">
                      <w:rPr>
                        <w:sz w:val="15"/>
                        <w:szCs w:val="15"/>
                        <w:lang w:val="es-MX"/>
                      </w:rPr>
                      <w:t xml:space="preserve">Máster Universitario en Gestión de Empresas, Universidad Rey Juan Carlos, Universidad Técnica Estatal de Quevedo, </w:t>
                    </w:r>
                    <w:hyperlink r:id="rId9" w:history="1">
                      <w:r w:rsidRPr="00044A29">
                        <w:rPr>
                          <w:rStyle w:val="Hipervnculo"/>
                          <w:color w:val="auto"/>
                          <w:sz w:val="15"/>
                          <w:szCs w:val="15"/>
                          <w:u w:val="none"/>
                          <w:lang w:val="es-MX"/>
                        </w:rPr>
                        <w:t>jmaldonado@uteq.edu.ec</w:t>
                      </w:r>
                    </w:hyperlink>
                    <w:r w:rsidRPr="00044A29">
                      <w:rPr>
                        <w:sz w:val="15"/>
                        <w:szCs w:val="15"/>
                        <w:lang w:val="es-MX"/>
                      </w:rPr>
                      <w:t xml:space="preserve">,  </w:t>
                    </w:r>
                    <w:hyperlink r:id="rId10" w:history="1">
                      <w:r w:rsidRPr="00044A29">
                        <w:rPr>
                          <w:rStyle w:val="Hipervnculo"/>
                          <w:color w:val="auto"/>
                          <w:sz w:val="15"/>
                          <w:szCs w:val="15"/>
                          <w:u w:val="none"/>
                          <w:lang w:val="es-MX"/>
                        </w:rPr>
                        <w:t>https://orcid.org/0000-0003-1531-7695</w:t>
                      </w:r>
                    </w:hyperlink>
                  </w:p>
                  <w:p w14:paraId="23F62391" w14:textId="77777777" w:rsidR="00044A29" w:rsidRPr="00044A29" w:rsidRDefault="00044A29" w:rsidP="00044A29">
                    <w:pPr>
                      <w:rPr>
                        <w:sz w:val="15"/>
                        <w:szCs w:val="15"/>
                      </w:rPr>
                    </w:pPr>
                    <w:r w:rsidRPr="00044A29">
                      <w:rPr>
                        <w:sz w:val="15"/>
                        <w:szCs w:val="15"/>
                        <w:lang w:val="es-MX"/>
                      </w:rPr>
                      <w:t xml:space="preserve">Licenciada en Mercadotecnica, Universidad Técnica Estatal de Quevedo, </w:t>
                    </w:r>
                    <w:hyperlink r:id="rId11" w:history="1">
                      <w:r w:rsidRPr="00044A29">
                        <w:rPr>
                          <w:rStyle w:val="Hipervnculo"/>
                          <w:color w:val="auto"/>
                          <w:sz w:val="15"/>
                          <w:szCs w:val="15"/>
                          <w:u w:val="none"/>
                          <w:lang w:val="es-MX"/>
                        </w:rPr>
                        <w:t>cvicunap@uteq.edu.ec</w:t>
                      </w:r>
                    </w:hyperlink>
                    <w:r w:rsidRPr="00044A29">
                      <w:rPr>
                        <w:sz w:val="15"/>
                        <w:szCs w:val="15"/>
                        <w:lang w:val="es-MX"/>
                      </w:rPr>
                      <w:t xml:space="preserve">, </w:t>
                    </w:r>
                    <w:hyperlink r:id="rId12" w:history="1">
                      <w:r w:rsidRPr="00044A29">
                        <w:rPr>
                          <w:rStyle w:val="Hipervnculo"/>
                          <w:color w:val="auto"/>
                          <w:sz w:val="15"/>
                          <w:szCs w:val="15"/>
                          <w:u w:val="none"/>
                          <w:lang w:val="es-MX"/>
                        </w:rPr>
                        <w:t>https://orcid.org/0009-0008-3589-7440</w:t>
                      </w:r>
                    </w:hyperlink>
                  </w:p>
                  <w:p w14:paraId="34BF376F" w14:textId="77777777" w:rsidR="00044A29" w:rsidRPr="00044A29" w:rsidRDefault="00044A29" w:rsidP="00044A29">
                    <w:pPr>
                      <w:rPr>
                        <w:sz w:val="15"/>
                        <w:szCs w:val="15"/>
                      </w:rPr>
                    </w:pPr>
                    <w:r w:rsidRPr="00044A29">
                      <w:rPr>
                        <w:sz w:val="15"/>
                        <w:szCs w:val="15"/>
                        <w:lang w:val="es-MX"/>
                      </w:rPr>
                      <w:t xml:space="preserve">Doctora en Ciencias Económicas, Universidad Técnica Estatal de Quevedo, </w:t>
                    </w:r>
                    <w:hyperlink r:id="rId13" w:history="1">
                      <w:r w:rsidRPr="00044A29">
                        <w:rPr>
                          <w:rStyle w:val="Hipervnculo"/>
                          <w:color w:val="auto"/>
                          <w:sz w:val="15"/>
                          <w:szCs w:val="15"/>
                          <w:u w:val="none"/>
                          <w:lang w:val="es-MX"/>
                        </w:rPr>
                        <w:t>mandrade@uteq.edu.ec</w:t>
                      </w:r>
                    </w:hyperlink>
                    <w:r w:rsidRPr="00044A29">
                      <w:rPr>
                        <w:sz w:val="15"/>
                        <w:szCs w:val="15"/>
                        <w:lang w:val="es-MX"/>
                      </w:rPr>
                      <w:t xml:space="preserve">, </w:t>
                    </w:r>
                    <w:hyperlink r:id="rId14" w:history="1">
                      <w:r w:rsidRPr="00044A29">
                        <w:rPr>
                          <w:rStyle w:val="Hipervnculo"/>
                          <w:color w:val="auto"/>
                          <w:sz w:val="15"/>
                          <w:szCs w:val="15"/>
                          <w:u w:val="none"/>
                          <w:lang w:val="es-MX"/>
                        </w:rPr>
                        <w:t>https://orcid.org/0000-0003-1709-5870</w:t>
                      </w:r>
                    </w:hyperlink>
                  </w:p>
                  <w:p w14:paraId="26BE7B49" w14:textId="77777777" w:rsidR="00044A29" w:rsidRPr="00044A29" w:rsidRDefault="00044A29" w:rsidP="00044A29">
                    <w:pPr>
                      <w:rPr>
                        <w:sz w:val="15"/>
                        <w:szCs w:val="15"/>
                      </w:rPr>
                    </w:pPr>
                    <w:r w:rsidRPr="00044A29">
                      <w:rPr>
                        <w:sz w:val="15"/>
                        <w:szCs w:val="15"/>
                        <w:lang w:val="es-MX"/>
                      </w:rPr>
                      <w:t xml:space="preserve">Universidad Técnica Estatal de Quevedo, </w:t>
                    </w:r>
                    <w:hyperlink r:id="rId15" w:history="1">
                      <w:r w:rsidRPr="00044A29">
                        <w:rPr>
                          <w:rStyle w:val="Hipervnculo"/>
                          <w:color w:val="auto"/>
                          <w:sz w:val="15"/>
                          <w:szCs w:val="15"/>
                          <w:u w:val="none"/>
                          <w:lang w:val="es-MX"/>
                        </w:rPr>
                        <w:t>nzambrano@uteq.edu.ec</w:t>
                      </w:r>
                    </w:hyperlink>
                    <w:r w:rsidRPr="00044A29">
                      <w:rPr>
                        <w:sz w:val="15"/>
                        <w:szCs w:val="15"/>
                        <w:lang w:val="es-MX"/>
                      </w:rPr>
                      <w:t xml:space="preserve">,  </w:t>
                    </w:r>
                    <w:hyperlink r:id="rId16" w:history="1">
                      <w:r w:rsidRPr="00044A29">
                        <w:rPr>
                          <w:rStyle w:val="Hipervnculo"/>
                          <w:color w:val="auto"/>
                          <w:sz w:val="15"/>
                          <w:szCs w:val="15"/>
                          <w:u w:val="none"/>
                          <w:lang w:val="es-MX"/>
                        </w:rPr>
                        <w:t>https://orcid.org/0000-0003-1204-154X</w:t>
                      </w:r>
                    </w:hyperlink>
                    <w:r w:rsidRPr="00044A29">
                      <w:rPr>
                        <w:sz w:val="15"/>
                        <w:szCs w:val="15"/>
                        <w:lang w:val="es-MX"/>
                      </w:rPr>
                      <w:t xml:space="preserve"> </w:t>
                    </w:r>
                  </w:p>
                  <w:p w14:paraId="65A02064" w14:textId="77777777" w:rsidR="00F86C95" w:rsidRPr="00044A29" w:rsidRDefault="00F86C95" w:rsidP="001740E1">
                    <w:pPr>
                      <w:spacing w:line="276" w:lineRule="auto"/>
                      <w:rPr>
                        <w:sz w:val="15"/>
                        <w:szCs w:val="15"/>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4BE54A" w14:textId="77777777" w:rsidR="00927576" w:rsidRDefault="00927576" w:rsidP="00863BC7">
      <w:r>
        <w:separator/>
      </w:r>
    </w:p>
  </w:footnote>
  <w:footnote w:type="continuationSeparator" w:id="0">
    <w:p w14:paraId="61460B63" w14:textId="77777777" w:rsidR="00927576" w:rsidRDefault="00927576" w:rsidP="00863B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1869406848"/>
      <w:docPartObj>
        <w:docPartGallery w:val="Page Numbers (Top of Page)"/>
        <w:docPartUnique/>
      </w:docPartObj>
    </w:sdtPr>
    <w:sdtContent>
      <w:p w14:paraId="3ED7DE25" w14:textId="77777777" w:rsidR="00F86C95" w:rsidRDefault="00F86C95">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7A7200F0" w14:textId="77777777" w:rsidR="00F86C95" w:rsidRDefault="00F86C95" w:rsidP="004649A5">
    <w:pPr>
      <w:pStyle w:val="Encabezado"/>
      <w:ind w:right="360"/>
    </w:pPr>
  </w:p>
  <w:p w14:paraId="029AECAE" w14:textId="77777777" w:rsidR="00F86C95" w:rsidRDefault="00F86C95"/>
  <w:p w14:paraId="0C767B7F" w14:textId="77777777" w:rsidR="00F86C95" w:rsidRDefault="00F86C95"/>
  <w:p w14:paraId="386C7807" w14:textId="77777777" w:rsidR="00F86C95" w:rsidRDefault="00F86C95"/>
  <w:p w14:paraId="34457A8D" w14:textId="77777777" w:rsidR="00F86C95" w:rsidRDefault="00F86C95"/>
  <w:p w14:paraId="687B51DB" w14:textId="77777777" w:rsidR="00F86C95" w:rsidRDefault="00F86C95"/>
  <w:p w14:paraId="5E002835" w14:textId="77777777" w:rsidR="00F86C95" w:rsidRDefault="00F86C9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1242089504"/>
      <w:docPartObj>
        <w:docPartGallery w:val="Page Numbers (Top of Page)"/>
        <w:docPartUnique/>
      </w:docPartObj>
    </w:sdtPr>
    <w:sdtEndPr>
      <w:rPr>
        <w:rStyle w:val="Nmerodepgina"/>
        <w:color w:val="FFFFFF" w:themeColor="background1"/>
        <w:sz w:val="32"/>
        <w:szCs w:val="32"/>
      </w:rPr>
    </w:sdtEndPr>
    <w:sdtContent>
      <w:p w14:paraId="4C0E49E4" w14:textId="77777777" w:rsidR="00F86C95" w:rsidRPr="00AE0061" w:rsidRDefault="00000000" w:rsidP="004649A5">
        <w:pPr>
          <w:pStyle w:val="Encabezado"/>
          <w:framePr w:wrap="none" w:vAnchor="text" w:hAnchor="page" w:x="11104" w:y="7384"/>
          <w:rPr>
            <w:rStyle w:val="Nmerodepgina"/>
            <w:color w:val="FFFFFF" w:themeColor="background1"/>
            <w:sz w:val="32"/>
            <w:szCs w:val="32"/>
          </w:rPr>
        </w:pPr>
      </w:p>
    </w:sdtContent>
  </w:sdt>
  <w:p w14:paraId="5B358060" w14:textId="77777777" w:rsidR="00F86C95" w:rsidRDefault="00F86C95" w:rsidP="0011536A">
    <w:pPr>
      <w:ind w:right="49"/>
      <w:jc w:val="right"/>
      <w:rPr>
        <w:sz w:val="18"/>
        <w:szCs w:val="18"/>
        <w:lang w:eastAsia="es-ES"/>
      </w:rPr>
    </w:pPr>
    <w:r w:rsidRPr="004F7A44">
      <w:rPr>
        <w:noProof/>
        <w:sz w:val="18"/>
        <w:szCs w:val="18"/>
        <w:lang w:eastAsia="es-EC"/>
      </w:rPr>
      <mc:AlternateContent>
        <mc:Choice Requires="wps">
          <w:drawing>
            <wp:anchor distT="0" distB="0" distL="114300" distR="114300" simplePos="0" relativeHeight="251671552" behindDoc="0" locked="0" layoutInCell="1" allowOverlap="1" wp14:anchorId="780076FC" wp14:editId="44E19FA7">
              <wp:simplePos x="0" y="0"/>
              <wp:positionH relativeFrom="column">
                <wp:posOffset>82061</wp:posOffset>
              </wp:positionH>
              <wp:positionV relativeFrom="paragraph">
                <wp:posOffset>363757</wp:posOffset>
              </wp:positionV>
              <wp:extent cx="4082603" cy="0"/>
              <wp:effectExtent l="0" t="12700" r="19685" b="12700"/>
              <wp:wrapNone/>
              <wp:docPr id="10" name="Conector recto 10"/>
              <wp:cNvGraphicFramePr/>
              <a:graphic xmlns:a="http://schemas.openxmlformats.org/drawingml/2006/main">
                <a:graphicData uri="http://schemas.microsoft.com/office/word/2010/wordprocessingShape">
                  <wps:wsp>
                    <wps:cNvCnPr/>
                    <wps:spPr>
                      <a:xfrm>
                        <a:off x="0" y="0"/>
                        <a:ext cx="4082603" cy="0"/>
                      </a:xfrm>
                      <a:prstGeom prst="line">
                        <a:avLst/>
                      </a:prstGeom>
                      <a:ln w="28575">
                        <a:solidFill>
                          <a:schemeClr val="accent6">
                            <a:lumMod val="50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http://schemas.openxmlformats.org/drawingml/2006/main">
          <w:pict>
            <v:line id="Conector recto 10" style="position:absolute;z-index:251671552;visibility:visible;mso-wrap-style:square;mso-wrap-distance-left:9pt;mso-wrap-distance-top:0;mso-wrap-distance-right:9pt;mso-wrap-distance-bottom:0;mso-position-horizontal:absolute;mso-position-horizontal-relative:text;mso-position-vertical:absolute;mso-position-vertical-relative:text" o:spid="_x0000_s1026" strokecolor="#375623 [1609]" strokeweigh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" from="6.45pt,28.65pt" to="327.9pt,28.65pt" w14:anchorId="7C241155">
              <v:stroke joinstyle="miter"/>
            </v:line>
          </w:pict>
        </mc:Fallback>
      </mc:AlternateContent>
    </w:r>
    <w:r w:rsidRPr="0011536A">
      <w:rPr>
        <w:sz w:val="18"/>
        <w:szCs w:val="18"/>
        <w:lang w:eastAsia="es-ES"/>
      </w:rPr>
      <w:t xml:space="preserve"> Revista Iberoamericana de la Educación,</w:t>
    </w:r>
    <w:r w:rsidRPr="004F7A44">
      <w:rPr>
        <w:sz w:val="18"/>
        <w:szCs w:val="18"/>
        <w:lang w:eastAsia="es-ES"/>
      </w:rPr>
      <w:t xml:space="preserve"> Vol </w:t>
    </w:r>
    <w:r>
      <w:rPr>
        <w:sz w:val="18"/>
        <w:szCs w:val="18"/>
        <w:lang w:eastAsia="es-ES"/>
      </w:rPr>
      <w:t xml:space="preserve">– 9 </w:t>
    </w:r>
    <w:r w:rsidRPr="004F7A44">
      <w:rPr>
        <w:sz w:val="18"/>
        <w:szCs w:val="18"/>
        <w:lang w:eastAsia="es-ES"/>
      </w:rPr>
      <w:t xml:space="preserve">No. </w:t>
    </w:r>
    <w:r w:rsidR="00B52C13">
      <w:rPr>
        <w:sz w:val="18"/>
        <w:szCs w:val="18"/>
        <w:lang w:eastAsia="es-ES"/>
      </w:rPr>
      <w:t>4</w:t>
    </w:r>
    <w:r w:rsidRPr="004F7A44">
      <w:rPr>
        <w:sz w:val="18"/>
        <w:szCs w:val="18"/>
        <w:lang w:eastAsia="es-ES"/>
      </w:rPr>
      <w:t xml:space="preserve">, </w:t>
    </w:r>
    <w:r w:rsidR="00B52C13">
      <w:rPr>
        <w:sz w:val="18"/>
        <w:szCs w:val="18"/>
        <w:lang w:eastAsia="es-ES"/>
      </w:rPr>
      <w:t>October December</w:t>
    </w:r>
    <w:r>
      <w:rPr>
        <w:sz w:val="18"/>
        <w:szCs w:val="18"/>
        <w:lang w:eastAsia="es-ES"/>
      </w:rPr>
      <w:t xml:space="preserve"> </w:t>
    </w:r>
    <w:r w:rsidRPr="004F7A44">
      <w:rPr>
        <w:sz w:val="18"/>
        <w:szCs w:val="18"/>
        <w:lang w:eastAsia="es-ES"/>
      </w:rPr>
      <w:t>202</w:t>
    </w:r>
    <w:r>
      <w:rPr>
        <w:b/>
        <w:bCs/>
        <w:noProof/>
        <w:color w:val="C00000"/>
        <w:lang w:eastAsia="es-EC"/>
      </w:rPr>
      <mc:AlternateContent>
        <mc:Choice Requires="wps">
          <w:drawing>
            <wp:anchor distT="0" distB="0" distL="114300" distR="114300" simplePos="0" relativeHeight="251677696" behindDoc="1" locked="0" layoutInCell="1" allowOverlap="1" wp14:anchorId="0EE10FD6" wp14:editId="6B2943E8">
              <wp:simplePos x="0" y="0"/>
              <wp:positionH relativeFrom="column">
                <wp:posOffset>5620215</wp:posOffset>
              </wp:positionH>
              <wp:positionV relativeFrom="paragraph">
                <wp:posOffset>3378680</wp:posOffset>
              </wp:positionV>
              <wp:extent cx="433137" cy="806116"/>
              <wp:effectExtent l="0" t="0" r="0" b="0"/>
              <wp:wrapNone/>
              <wp:docPr id="274833553" name="Rectángulo 274833553"/>
              <wp:cNvGraphicFramePr/>
              <a:graphic xmlns:a="http://schemas.openxmlformats.org/drawingml/2006/main">
                <a:graphicData uri="http://schemas.microsoft.com/office/word/2010/wordprocessingShape">
                  <wps:wsp>
                    <wps:cNvSpPr/>
                    <wps:spPr>
                      <a:xfrm>
                        <a:off x="0" y="0"/>
                        <a:ext cx="433137" cy="806116"/>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Style w:val="Nmerodepgina"/>
                              <w:rFonts w:ascii="Times New Roman" w:hAnsi="Times New Roman" w:cs="Times New Roman"/>
                              <w:color w:val="FFFFFF" w:themeColor="background1"/>
                              <w:sz w:val="24"/>
                              <w:szCs w:val="24"/>
                            </w:rPr>
                            <w:id w:val="1934861203"/>
                            <w:docPartObj>
                              <w:docPartGallery w:val="Page Numbers (Bottom of Page)"/>
                              <w:docPartUnique/>
                            </w:docPartObj>
                          </w:sdtPr>
                          <w:sdtContent>
                            <w:p w14:paraId="19E53510" w14:textId="77777777" w:rsidR="00F86C95" w:rsidRDefault="00F86C95" w:rsidP="0011536A">
                              <w:pPr>
                                <w:pStyle w:val="Piedepgina"/>
                                <w:rPr>
                                  <w:rStyle w:val="Nmerodepgina"/>
                                  <w:rFonts w:ascii="Times New Roman" w:hAnsi="Times New Roman" w:cs="Times New Roman"/>
                                  <w:color w:val="FFFFFF" w:themeColor="background1"/>
                                  <w:sz w:val="24"/>
                                  <w:szCs w:val="24"/>
                                </w:rPr>
                              </w:pPr>
                              <w:r w:rsidRPr="00E465A1">
                                <w:rPr>
                                  <w:rStyle w:val="Nmerodepgina"/>
                                  <w:rFonts w:ascii="Times New Roman" w:hAnsi="Times New Roman" w:cs="Times New Roman"/>
                                  <w:color w:val="FFFFFF" w:themeColor="background1"/>
                                  <w:sz w:val="24"/>
                                  <w:szCs w:val="24"/>
                                </w:rPr>
                                <w:fldChar w:fldCharType="begin"/>
                              </w:r>
                              <w:r w:rsidRPr="00E465A1">
                                <w:rPr>
                                  <w:rStyle w:val="Nmerodepgina"/>
                                  <w:rFonts w:ascii="Times New Roman" w:hAnsi="Times New Roman" w:cs="Times New Roman"/>
                                  <w:color w:val="FFFFFF" w:themeColor="background1"/>
                                  <w:sz w:val="24"/>
                                  <w:szCs w:val="24"/>
                                </w:rPr>
                                <w:instrText xml:space="preserve"> PAGE </w:instrText>
                              </w:r>
                              <w:r w:rsidRPr="00E465A1">
                                <w:rPr>
                                  <w:rStyle w:val="Nmerodepgina"/>
                                  <w:rFonts w:ascii="Times New Roman" w:hAnsi="Times New Roman" w:cs="Times New Roman"/>
                                  <w:color w:val="FFFFFF" w:themeColor="background1"/>
                                  <w:sz w:val="24"/>
                                  <w:szCs w:val="24"/>
                                </w:rPr>
                                <w:fldChar w:fldCharType="separate"/>
                              </w:r>
                              <w:r w:rsidR="00E912E8">
                                <w:rPr>
                                  <w:rStyle w:val="Nmerodepgina"/>
                                  <w:rFonts w:ascii="Times New Roman" w:hAnsi="Times New Roman" w:cs="Times New Roman"/>
                                  <w:noProof/>
                                  <w:color w:val="FFFFFF" w:themeColor="background1"/>
                                  <w:sz w:val="24"/>
                                  <w:szCs w:val="24"/>
                                </w:rPr>
                                <w:t>20</w:t>
                              </w:r>
                              <w:r w:rsidRPr="00E465A1">
                                <w:rPr>
                                  <w:rStyle w:val="Nmerodepgina"/>
                                  <w:rFonts w:ascii="Times New Roman" w:hAnsi="Times New Roman" w:cs="Times New Roman"/>
                                  <w:color w:val="FFFFFF" w:themeColor="background1"/>
                                  <w:sz w:val="24"/>
                                  <w:szCs w:val="24"/>
                                </w:rPr>
                                <w:fldChar w:fldCharType="end"/>
                              </w:r>
                            </w:p>
                          </w:sdtContent>
                        </w:sdt>
                        <w:p w14:paraId="0931689A" w14:textId="77777777" w:rsidR="00F86C95" w:rsidRDefault="00F86C95" w:rsidP="0011536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E10FD6" id="Rectángulo 274833553" o:spid="_x0000_s1026" style="position:absolute;left:0;text-align:left;margin-left:442.55pt;margin-top:266.05pt;width:34.1pt;height:63.45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" fillcolor="#c00000" stroked="f" strokeweight="1pt">
              <v:textbox>
                <w:txbxContent>
                  <w:sdt>
                    <w:sdtPr>
                      <w:rPr>
                        <w:rStyle w:val="Nmerodepgina"/>
                        <w:rFonts w:ascii="Times New Roman" w:hAnsi="Times New Roman" w:cs="Times New Roman"/>
                        <w:color w:val="FFFFFF" w:themeColor="background1"/>
                        <w:sz w:val="24"/>
                        <w:szCs w:val="24"/>
                      </w:rPr>
                      <w:id w:val="1934861203"/>
                      <w:docPartObj>
                        <w:docPartGallery w:val="Page Numbers (Bottom of Page)"/>
                        <w:docPartUnique/>
                      </w:docPartObj>
                    </w:sdtPr>
                    <w:sdtContent>
                      <w:p w14:paraId="19E53510" w14:textId="77777777" w:rsidR="00F86C95" w:rsidRDefault="00F86C95" w:rsidP="0011536A">
                        <w:pPr>
                          <w:pStyle w:val="Piedepgina"/>
                          <w:rPr>
                            <w:rStyle w:val="Nmerodepgina"/>
                            <w:rFonts w:ascii="Times New Roman" w:hAnsi="Times New Roman" w:cs="Times New Roman"/>
                            <w:color w:val="FFFFFF" w:themeColor="background1"/>
                            <w:sz w:val="24"/>
                            <w:szCs w:val="24"/>
                          </w:rPr>
                        </w:pPr>
                        <w:r w:rsidRPr="00E465A1">
                          <w:rPr>
                            <w:rStyle w:val="Nmerodepgina"/>
                            <w:rFonts w:ascii="Times New Roman" w:hAnsi="Times New Roman" w:cs="Times New Roman"/>
                            <w:color w:val="FFFFFF" w:themeColor="background1"/>
                            <w:sz w:val="24"/>
                            <w:szCs w:val="24"/>
                          </w:rPr>
                          <w:fldChar w:fldCharType="begin"/>
                        </w:r>
                        <w:r w:rsidRPr="00E465A1">
                          <w:rPr>
                            <w:rStyle w:val="Nmerodepgina"/>
                            <w:rFonts w:ascii="Times New Roman" w:hAnsi="Times New Roman" w:cs="Times New Roman"/>
                            <w:color w:val="FFFFFF" w:themeColor="background1"/>
                            <w:sz w:val="24"/>
                            <w:szCs w:val="24"/>
                          </w:rPr>
                          <w:instrText xml:space="preserve"> PAGE </w:instrText>
                        </w:r>
                        <w:r w:rsidRPr="00E465A1">
                          <w:rPr>
                            <w:rStyle w:val="Nmerodepgina"/>
                            <w:rFonts w:ascii="Times New Roman" w:hAnsi="Times New Roman" w:cs="Times New Roman"/>
                            <w:color w:val="FFFFFF" w:themeColor="background1"/>
                            <w:sz w:val="24"/>
                            <w:szCs w:val="24"/>
                          </w:rPr>
                          <w:fldChar w:fldCharType="separate"/>
                        </w:r>
                        <w:r w:rsidR="00E912E8">
                          <w:rPr>
                            <w:rStyle w:val="Nmerodepgina"/>
                            <w:rFonts w:ascii="Times New Roman" w:hAnsi="Times New Roman" w:cs="Times New Roman"/>
                            <w:noProof/>
                            <w:color w:val="FFFFFF" w:themeColor="background1"/>
                            <w:sz w:val="24"/>
                            <w:szCs w:val="24"/>
                          </w:rPr>
                          <w:t>20</w:t>
                        </w:r>
                        <w:r w:rsidRPr="00E465A1">
                          <w:rPr>
                            <w:rStyle w:val="Nmerodepgina"/>
                            <w:rFonts w:ascii="Times New Roman" w:hAnsi="Times New Roman" w:cs="Times New Roman"/>
                            <w:color w:val="FFFFFF" w:themeColor="background1"/>
                            <w:sz w:val="24"/>
                            <w:szCs w:val="24"/>
                          </w:rPr>
                          <w:fldChar w:fldCharType="end"/>
                        </w:r>
                      </w:p>
                    </w:sdtContent>
                  </w:sdt>
                  <w:p w14:paraId="0931689A" w14:textId="77777777" w:rsidR="00F86C95" w:rsidRDefault="00F86C95" w:rsidP="0011536A">
                    <w:pPr>
                      <w:jc w:val="center"/>
                    </w:pPr>
                  </w:p>
                </w:txbxContent>
              </v:textbox>
            </v:rect>
          </w:pict>
        </mc:Fallback>
      </mc:AlternateContent>
    </w:r>
    <w:r>
      <w:rPr>
        <w:sz w:val="18"/>
        <w:szCs w:val="18"/>
        <w:lang w:eastAsia="es-ES"/>
      </w:rPr>
      <w:t>5</w:t>
    </w:r>
  </w:p>
  <w:p w14:paraId="2E8AC6D5" w14:textId="77777777" w:rsidR="00F86C95" w:rsidRDefault="00F86C95" w:rsidP="0011536A">
    <w:pPr>
      <w:ind w:right="49"/>
      <w:jc w:val="right"/>
      <w:rPr>
        <w:sz w:val="18"/>
        <w:szCs w:val="18"/>
        <w:lang w:eastAsia="es-ES"/>
      </w:rPr>
    </w:pPr>
  </w:p>
  <w:p w14:paraId="1CFA98B2" w14:textId="77777777" w:rsidR="00F86C95" w:rsidRPr="0011536A" w:rsidRDefault="00F86C95">
    <w:pPr>
      <w:ind w:right="49"/>
      <w:jc w:val="right"/>
      <w:rPr>
        <w:sz w:val="18"/>
        <w:szCs w:val="18"/>
        <w:lang w:eastAsia="es-ES"/>
      </w:rPr>
    </w:pPr>
    <w:r>
      <w:rPr>
        <w:b/>
        <w:bCs/>
        <w:noProof/>
        <w:color w:val="C00000"/>
        <w:lang w:eastAsia="es-EC"/>
      </w:rPr>
      <mc:AlternateContent>
        <mc:Choice Requires="wps">
          <w:drawing>
            <wp:anchor distT="0" distB="0" distL="114300" distR="114300" simplePos="0" relativeHeight="251663360" behindDoc="1" locked="0" layoutInCell="1" allowOverlap="1" wp14:anchorId="1EB6981F" wp14:editId="5DF6978E">
              <wp:simplePos x="0" y="0"/>
              <wp:positionH relativeFrom="column">
                <wp:posOffset>5620215</wp:posOffset>
              </wp:positionH>
              <wp:positionV relativeFrom="paragraph">
                <wp:posOffset>3378680</wp:posOffset>
              </wp:positionV>
              <wp:extent cx="433137" cy="806116"/>
              <wp:effectExtent l="0" t="0" r="0" b="0"/>
              <wp:wrapNone/>
              <wp:docPr id="6" name="Rectángulo 6"/>
              <wp:cNvGraphicFramePr/>
              <a:graphic xmlns:a="http://schemas.openxmlformats.org/drawingml/2006/main">
                <a:graphicData uri="http://schemas.microsoft.com/office/word/2010/wordprocessingShape">
                  <wps:wsp>
                    <wps:cNvSpPr/>
                    <wps:spPr>
                      <a:xfrm>
                        <a:off x="0" y="0"/>
                        <a:ext cx="433137" cy="806116"/>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Style w:val="Nmerodepgina"/>
                              <w:rFonts w:ascii="Times New Roman" w:hAnsi="Times New Roman" w:cs="Times New Roman"/>
                              <w:color w:val="FFFFFF" w:themeColor="background1"/>
                              <w:sz w:val="24"/>
                              <w:szCs w:val="24"/>
                            </w:rPr>
                            <w:id w:val="-1523551443"/>
                            <w:docPartObj>
                              <w:docPartGallery w:val="Page Numbers (Bottom of Page)"/>
                              <w:docPartUnique/>
                            </w:docPartObj>
                          </w:sdtPr>
                          <w:sdtContent>
                            <w:p w14:paraId="12FC1418" w14:textId="77777777" w:rsidR="00F86C95" w:rsidRDefault="00F86C95">
                              <w:pPr>
                                <w:pStyle w:val="Piedepgina"/>
                                <w:rPr>
                                  <w:rStyle w:val="Nmerodepgina"/>
                                  <w:rFonts w:ascii="Times New Roman" w:hAnsi="Times New Roman" w:cs="Times New Roman"/>
                                  <w:color w:val="FFFFFF" w:themeColor="background1"/>
                                  <w:sz w:val="24"/>
                                  <w:szCs w:val="24"/>
                                </w:rPr>
                              </w:pPr>
                              <w:r w:rsidRPr="00E465A1">
                                <w:rPr>
                                  <w:rStyle w:val="Nmerodepgina"/>
                                  <w:rFonts w:ascii="Times New Roman" w:hAnsi="Times New Roman" w:cs="Times New Roman"/>
                                  <w:color w:val="FFFFFF" w:themeColor="background1"/>
                                  <w:sz w:val="24"/>
                                  <w:szCs w:val="24"/>
                                </w:rPr>
                                <w:fldChar w:fldCharType="begin"/>
                              </w:r>
                              <w:r w:rsidRPr="00E465A1">
                                <w:rPr>
                                  <w:rStyle w:val="Nmerodepgina"/>
                                  <w:rFonts w:ascii="Times New Roman" w:hAnsi="Times New Roman" w:cs="Times New Roman"/>
                                  <w:color w:val="FFFFFF" w:themeColor="background1"/>
                                  <w:sz w:val="24"/>
                                  <w:szCs w:val="24"/>
                                </w:rPr>
                                <w:instrText xml:space="preserve"> PAGE </w:instrText>
                              </w:r>
                              <w:r w:rsidRPr="00E465A1">
                                <w:rPr>
                                  <w:rStyle w:val="Nmerodepgina"/>
                                  <w:rFonts w:ascii="Times New Roman" w:hAnsi="Times New Roman" w:cs="Times New Roman"/>
                                  <w:color w:val="FFFFFF" w:themeColor="background1"/>
                                  <w:sz w:val="24"/>
                                  <w:szCs w:val="24"/>
                                </w:rPr>
                                <w:fldChar w:fldCharType="separate"/>
                              </w:r>
                              <w:r w:rsidR="00E912E8">
                                <w:rPr>
                                  <w:rStyle w:val="Nmerodepgina"/>
                                  <w:rFonts w:ascii="Times New Roman" w:hAnsi="Times New Roman" w:cs="Times New Roman"/>
                                  <w:noProof/>
                                  <w:color w:val="FFFFFF" w:themeColor="background1"/>
                                  <w:sz w:val="24"/>
                                  <w:szCs w:val="24"/>
                                </w:rPr>
                                <w:t>20</w:t>
                              </w:r>
                              <w:r w:rsidRPr="00E465A1">
                                <w:rPr>
                                  <w:rStyle w:val="Nmerodepgina"/>
                                  <w:rFonts w:ascii="Times New Roman" w:hAnsi="Times New Roman" w:cs="Times New Roman"/>
                                  <w:color w:val="FFFFFF" w:themeColor="background1"/>
                                  <w:sz w:val="24"/>
                                  <w:szCs w:val="24"/>
                                </w:rPr>
                                <w:fldChar w:fldCharType="end"/>
                              </w:r>
                            </w:p>
                          </w:sdtContent>
                        </w:sdt>
                        <w:p w14:paraId="6B9BA5C6" w14:textId="77777777" w:rsidR="00F86C95" w:rsidRDefault="00F86C95" w:rsidP="00AB53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B6981F" id="Rectángulo 6" o:spid="_x0000_s1027" style="position:absolute;left:0;text-align:left;margin-left:442.55pt;margin-top:266.05pt;width:34.1pt;height:63.4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" fillcolor="#c00000" stroked="f" strokeweight="1pt">
              <v:textbox>
                <w:txbxContent>
                  <w:sdt>
                    <w:sdtPr>
                      <w:rPr>
                        <w:rStyle w:val="Nmerodepgina"/>
                        <w:rFonts w:ascii="Times New Roman" w:hAnsi="Times New Roman" w:cs="Times New Roman"/>
                        <w:color w:val="FFFFFF" w:themeColor="background1"/>
                        <w:sz w:val="24"/>
                        <w:szCs w:val="24"/>
                      </w:rPr>
                      <w:id w:val="-1523551443"/>
                      <w:docPartObj>
                        <w:docPartGallery w:val="Page Numbers (Bottom of Page)"/>
                        <w:docPartUnique/>
                      </w:docPartObj>
                    </w:sdtPr>
                    <w:sdtContent>
                      <w:p w14:paraId="12FC1418" w14:textId="77777777" w:rsidR="00F86C95" w:rsidRDefault="00F86C95">
                        <w:pPr>
                          <w:pStyle w:val="Piedepgina"/>
                          <w:rPr>
                            <w:rStyle w:val="Nmerodepgina"/>
                            <w:rFonts w:ascii="Times New Roman" w:hAnsi="Times New Roman" w:cs="Times New Roman"/>
                            <w:color w:val="FFFFFF" w:themeColor="background1"/>
                            <w:sz w:val="24"/>
                            <w:szCs w:val="24"/>
                          </w:rPr>
                        </w:pPr>
                        <w:r w:rsidRPr="00E465A1">
                          <w:rPr>
                            <w:rStyle w:val="Nmerodepgina"/>
                            <w:rFonts w:ascii="Times New Roman" w:hAnsi="Times New Roman" w:cs="Times New Roman"/>
                            <w:color w:val="FFFFFF" w:themeColor="background1"/>
                            <w:sz w:val="24"/>
                            <w:szCs w:val="24"/>
                          </w:rPr>
                          <w:fldChar w:fldCharType="begin"/>
                        </w:r>
                        <w:r w:rsidRPr="00E465A1">
                          <w:rPr>
                            <w:rStyle w:val="Nmerodepgina"/>
                            <w:rFonts w:ascii="Times New Roman" w:hAnsi="Times New Roman" w:cs="Times New Roman"/>
                            <w:color w:val="FFFFFF" w:themeColor="background1"/>
                            <w:sz w:val="24"/>
                            <w:szCs w:val="24"/>
                          </w:rPr>
                          <w:instrText xml:space="preserve"> PAGE </w:instrText>
                        </w:r>
                        <w:r w:rsidRPr="00E465A1">
                          <w:rPr>
                            <w:rStyle w:val="Nmerodepgina"/>
                            <w:rFonts w:ascii="Times New Roman" w:hAnsi="Times New Roman" w:cs="Times New Roman"/>
                            <w:color w:val="FFFFFF" w:themeColor="background1"/>
                            <w:sz w:val="24"/>
                            <w:szCs w:val="24"/>
                          </w:rPr>
                          <w:fldChar w:fldCharType="separate"/>
                        </w:r>
                        <w:r w:rsidR="00E912E8">
                          <w:rPr>
                            <w:rStyle w:val="Nmerodepgina"/>
                            <w:rFonts w:ascii="Times New Roman" w:hAnsi="Times New Roman" w:cs="Times New Roman"/>
                            <w:noProof/>
                            <w:color w:val="FFFFFF" w:themeColor="background1"/>
                            <w:sz w:val="24"/>
                            <w:szCs w:val="24"/>
                          </w:rPr>
                          <w:t>20</w:t>
                        </w:r>
                        <w:r w:rsidRPr="00E465A1">
                          <w:rPr>
                            <w:rStyle w:val="Nmerodepgina"/>
                            <w:rFonts w:ascii="Times New Roman" w:hAnsi="Times New Roman" w:cs="Times New Roman"/>
                            <w:color w:val="FFFFFF" w:themeColor="background1"/>
                            <w:sz w:val="24"/>
                            <w:szCs w:val="24"/>
                          </w:rPr>
                          <w:fldChar w:fldCharType="end"/>
                        </w:r>
                      </w:p>
                    </w:sdtContent>
                  </w:sdt>
                  <w:p w14:paraId="6B9BA5C6" w14:textId="77777777" w:rsidR="00F86C95" w:rsidRDefault="00F86C95" w:rsidP="00AB53F1">
                    <w:pPr>
                      <w:jc w:val="center"/>
                    </w:pPr>
                  </w:p>
                </w:txbxContent>
              </v:textbox>
            </v:rect>
          </w:pict>
        </mc:Fallback>
      </mc:AlternateContent>
    </w:r>
  </w:p>
  <w:p w14:paraId="54C0AACC" w14:textId="77777777" w:rsidR="00F86C95" w:rsidRPr="0011536A" w:rsidRDefault="00F86C9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76F55E" w14:textId="77777777" w:rsidR="0041252B" w:rsidRPr="00012468" w:rsidRDefault="0041252B" w:rsidP="0041252B">
    <w:pPr>
      <w:ind w:right="49"/>
      <w:jc w:val="right"/>
      <w:rPr>
        <w:sz w:val="18"/>
        <w:szCs w:val="18"/>
        <w:lang w:val="es-ES" w:eastAsia="es-ES"/>
      </w:rPr>
    </w:pPr>
    <w:r w:rsidRPr="0065220C">
      <w:rPr>
        <w:b/>
        <w:bCs/>
        <w:sz w:val="18"/>
        <w:szCs w:val="18"/>
        <w:lang w:eastAsia="es-ES"/>
      </w:rPr>
      <w:t>Revista Iberoamericana de la Educación</w:t>
    </w:r>
    <w:r w:rsidRPr="004F7A44">
      <w:rPr>
        <w:sz w:val="18"/>
        <w:szCs w:val="18"/>
        <w:lang w:eastAsia="es-ES"/>
      </w:rPr>
      <w:t xml:space="preserve">, Vol </w:t>
    </w:r>
    <w:r>
      <w:rPr>
        <w:sz w:val="18"/>
        <w:szCs w:val="18"/>
        <w:lang w:eastAsia="es-ES"/>
      </w:rPr>
      <w:t xml:space="preserve">- 9 </w:t>
    </w:r>
    <w:r w:rsidRPr="004F7A44">
      <w:rPr>
        <w:sz w:val="18"/>
        <w:szCs w:val="18"/>
        <w:lang w:eastAsia="es-ES"/>
      </w:rPr>
      <w:t xml:space="preserve">No. </w:t>
    </w:r>
    <w:r>
      <w:rPr>
        <w:sz w:val="18"/>
        <w:szCs w:val="18"/>
        <w:lang w:eastAsia="es-ES"/>
      </w:rPr>
      <w:t>4</w:t>
    </w:r>
    <w:r w:rsidRPr="004F7A44">
      <w:rPr>
        <w:sz w:val="18"/>
        <w:szCs w:val="18"/>
        <w:lang w:eastAsia="es-ES"/>
      </w:rPr>
      <w:t xml:space="preserve">, </w:t>
    </w:r>
    <w:r>
      <w:rPr>
        <w:sz w:val="18"/>
        <w:szCs w:val="18"/>
        <w:lang w:eastAsia="es-ES"/>
      </w:rPr>
      <w:t xml:space="preserve">October - December </w:t>
    </w:r>
    <w:r w:rsidRPr="004F7A44">
      <w:rPr>
        <w:sz w:val="18"/>
        <w:szCs w:val="18"/>
        <w:lang w:eastAsia="es-ES"/>
      </w:rPr>
      <w:t>202</w:t>
    </w:r>
    <w:r>
      <w:rPr>
        <w:b/>
        <w:bCs/>
        <w:noProof/>
        <w:color w:val="C00000"/>
        <w:lang w:val="es-ES"/>
      </w:rPr>
      <mc:AlternateContent>
        <mc:Choice Requires="wps">
          <w:drawing>
            <wp:anchor distT="0" distB="0" distL="114300" distR="114300" simplePos="0" relativeHeight="251679744" behindDoc="1" locked="0" layoutInCell="1" allowOverlap="1" wp14:anchorId="6EB5F0DA" wp14:editId="54E5C585">
              <wp:simplePos x="0" y="0"/>
              <wp:positionH relativeFrom="column">
                <wp:posOffset>5620215</wp:posOffset>
              </wp:positionH>
              <wp:positionV relativeFrom="paragraph">
                <wp:posOffset>3378680</wp:posOffset>
              </wp:positionV>
              <wp:extent cx="433137" cy="806116"/>
              <wp:effectExtent l="0" t="0" r="0" b="0"/>
              <wp:wrapNone/>
              <wp:docPr id="8" name="Rectángulo 8"/>
              <wp:cNvGraphicFramePr/>
              <a:graphic xmlns:a="http://schemas.openxmlformats.org/drawingml/2006/main">
                <a:graphicData uri="http://schemas.microsoft.com/office/word/2010/wordprocessingShape">
                  <wps:wsp>
                    <wps:cNvSpPr/>
                    <wps:spPr>
                      <a:xfrm>
                        <a:off x="0" y="0"/>
                        <a:ext cx="433137" cy="806116"/>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Style w:val="Nmerodepgina"/>
                              <w:rFonts w:ascii="Times New Roman" w:hAnsi="Times New Roman" w:cs="Times New Roman"/>
                              <w:color w:val="FFFFFF" w:themeColor="background1"/>
                              <w:sz w:val="24"/>
                              <w:szCs w:val="24"/>
                            </w:rPr>
                            <w:id w:val="-1439442332"/>
                            <w:docPartObj>
                              <w:docPartGallery w:val="Page Numbers (Bottom of Page)"/>
                              <w:docPartUnique/>
                            </w:docPartObj>
                          </w:sdtPr>
                          <w:sdtContent>
                            <w:p w14:paraId="4AF2CECB" w14:textId="77777777" w:rsidR="0041252B" w:rsidRDefault="0041252B" w:rsidP="0041252B">
                              <w:pPr>
                                <w:pStyle w:val="Piedepgina"/>
                                <w:rPr>
                                  <w:rStyle w:val="Nmerodepgina"/>
                                  <w:rFonts w:ascii="Times New Roman" w:hAnsi="Times New Roman" w:cs="Times New Roman"/>
                                  <w:color w:val="FFFFFF" w:themeColor="background1"/>
                                  <w:sz w:val="24"/>
                                  <w:szCs w:val="24"/>
                                </w:rPr>
                              </w:pPr>
                              <w:r w:rsidRPr="00E465A1">
                                <w:rPr>
                                  <w:rStyle w:val="Nmerodepgina"/>
                                  <w:rFonts w:ascii="Times New Roman" w:hAnsi="Times New Roman" w:cs="Times New Roman"/>
                                  <w:color w:val="FFFFFF" w:themeColor="background1"/>
                                  <w:sz w:val="24"/>
                                  <w:szCs w:val="24"/>
                                </w:rPr>
                                <w:fldChar w:fldCharType="begin"/>
                              </w:r>
                              <w:r w:rsidRPr="00E465A1">
                                <w:rPr>
                                  <w:rStyle w:val="Nmerodepgina"/>
                                  <w:rFonts w:ascii="Times New Roman" w:hAnsi="Times New Roman" w:cs="Times New Roman"/>
                                  <w:color w:val="FFFFFF" w:themeColor="background1"/>
                                  <w:sz w:val="24"/>
                                  <w:szCs w:val="24"/>
                                </w:rPr>
                                <w:instrText xml:space="preserve"> PAGE </w:instrText>
                              </w:r>
                              <w:r w:rsidRPr="00E465A1">
                                <w:rPr>
                                  <w:rStyle w:val="Nmerodepgina"/>
                                  <w:rFonts w:ascii="Times New Roman" w:hAnsi="Times New Roman" w:cs="Times New Roman"/>
                                  <w:color w:val="FFFFFF" w:themeColor="background1"/>
                                  <w:sz w:val="24"/>
                                  <w:szCs w:val="24"/>
                                </w:rPr>
                                <w:fldChar w:fldCharType="separate"/>
                              </w:r>
                              <w:r>
                                <w:rPr>
                                  <w:rStyle w:val="Nmerodepgina"/>
                                  <w:rFonts w:ascii="Times New Roman" w:hAnsi="Times New Roman" w:cs="Times New Roman"/>
                                  <w:color w:val="FFFFFF" w:themeColor="background1"/>
                                  <w:sz w:val="24"/>
                                  <w:szCs w:val="24"/>
                                </w:rPr>
                                <w:t>1</w:t>
                              </w:r>
                              <w:r w:rsidRPr="00E465A1">
                                <w:rPr>
                                  <w:rStyle w:val="Nmerodepgina"/>
                                  <w:rFonts w:ascii="Times New Roman" w:hAnsi="Times New Roman" w:cs="Times New Roman"/>
                                  <w:color w:val="FFFFFF" w:themeColor="background1"/>
                                  <w:sz w:val="24"/>
                                  <w:szCs w:val="24"/>
                                </w:rPr>
                                <w:fldChar w:fldCharType="end"/>
                              </w:r>
                            </w:p>
                          </w:sdtContent>
                        </w:sdt>
                        <w:p w14:paraId="5FF416B7" w14:textId="77777777" w:rsidR="0041252B" w:rsidRDefault="0041252B" w:rsidP="0041252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B5F0DA" id="Rectángulo 8" o:spid="_x0000_s1028" style="position:absolute;left:0;text-align:left;margin-left:442.55pt;margin-top:266.05pt;width:34.1pt;height:63.45pt;z-index:-25163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" fillcolor="#c00000" stroked="f" strokeweight="1pt">
              <v:textbox>
                <w:txbxContent>
                  <w:sdt>
                    <w:sdtPr>
                      <w:rPr>
                        <w:rStyle w:val="Nmerodepgina"/>
                        <w:rFonts w:ascii="Times New Roman" w:hAnsi="Times New Roman" w:cs="Times New Roman"/>
                        <w:color w:val="FFFFFF" w:themeColor="background1"/>
                        <w:sz w:val="24"/>
                        <w:szCs w:val="24"/>
                      </w:rPr>
                      <w:id w:val="-1439442332"/>
                      <w:docPartObj>
                        <w:docPartGallery w:val="Page Numbers (Bottom of Page)"/>
                        <w:docPartUnique/>
                      </w:docPartObj>
                    </w:sdtPr>
                    <w:sdtContent>
                      <w:p w14:paraId="4AF2CECB" w14:textId="77777777" w:rsidR="0041252B" w:rsidRDefault="0041252B" w:rsidP="0041252B">
                        <w:pPr>
                          <w:pStyle w:val="Piedepgina"/>
                          <w:rPr>
                            <w:rStyle w:val="Nmerodepgina"/>
                            <w:rFonts w:ascii="Times New Roman" w:hAnsi="Times New Roman" w:cs="Times New Roman"/>
                            <w:color w:val="FFFFFF" w:themeColor="background1"/>
                            <w:sz w:val="24"/>
                            <w:szCs w:val="24"/>
                          </w:rPr>
                        </w:pPr>
                        <w:r w:rsidRPr="00E465A1">
                          <w:rPr>
                            <w:rStyle w:val="Nmerodepgina"/>
                            <w:rFonts w:ascii="Times New Roman" w:hAnsi="Times New Roman" w:cs="Times New Roman"/>
                            <w:color w:val="FFFFFF" w:themeColor="background1"/>
                            <w:sz w:val="24"/>
                            <w:szCs w:val="24"/>
                          </w:rPr>
                          <w:fldChar w:fldCharType="begin"/>
                        </w:r>
                        <w:r w:rsidRPr="00E465A1">
                          <w:rPr>
                            <w:rStyle w:val="Nmerodepgina"/>
                            <w:rFonts w:ascii="Times New Roman" w:hAnsi="Times New Roman" w:cs="Times New Roman"/>
                            <w:color w:val="FFFFFF" w:themeColor="background1"/>
                            <w:sz w:val="24"/>
                            <w:szCs w:val="24"/>
                          </w:rPr>
                          <w:instrText xml:space="preserve"> PAGE </w:instrText>
                        </w:r>
                        <w:r w:rsidRPr="00E465A1">
                          <w:rPr>
                            <w:rStyle w:val="Nmerodepgina"/>
                            <w:rFonts w:ascii="Times New Roman" w:hAnsi="Times New Roman" w:cs="Times New Roman"/>
                            <w:color w:val="FFFFFF" w:themeColor="background1"/>
                            <w:sz w:val="24"/>
                            <w:szCs w:val="24"/>
                          </w:rPr>
                          <w:fldChar w:fldCharType="separate"/>
                        </w:r>
                        <w:r>
                          <w:rPr>
                            <w:rStyle w:val="Nmerodepgina"/>
                            <w:rFonts w:ascii="Times New Roman" w:hAnsi="Times New Roman" w:cs="Times New Roman"/>
                            <w:color w:val="FFFFFF" w:themeColor="background1"/>
                            <w:sz w:val="24"/>
                            <w:szCs w:val="24"/>
                          </w:rPr>
                          <w:t>1</w:t>
                        </w:r>
                        <w:r w:rsidRPr="00E465A1">
                          <w:rPr>
                            <w:rStyle w:val="Nmerodepgina"/>
                            <w:rFonts w:ascii="Times New Roman" w:hAnsi="Times New Roman" w:cs="Times New Roman"/>
                            <w:color w:val="FFFFFF" w:themeColor="background1"/>
                            <w:sz w:val="24"/>
                            <w:szCs w:val="24"/>
                          </w:rPr>
                          <w:fldChar w:fldCharType="end"/>
                        </w:r>
                      </w:p>
                    </w:sdtContent>
                  </w:sdt>
                  <w:p w14:paraId="5FF416B7" w14:textId="77777777" w:rsidR="0041252B" w:rsidRDefault="0041252B" w:rsidP="0041252B">
                    <w:pPr>
                      <w:jc w:val="center"/>
                    </w:pPr>
                  </w:p>
                </w:txbxContent>
              </v:textbox>
            </v:rect>
          </w:pict>
        </mc:Fallback>
      </mc:AlternateContent>
    </w:r>
    <w:r>
      <w:rPr>
        <w:sz w:val="18"/>
        <w:szCs w:val="18"/>
        <w:lang w:val="es-ES" w:eastAsia="es-ES"/>
      </w:rPr>
      <w:t>5</w:t>
    </w:r>
  </w:p>
  <w:p w14:paraId="3CAFCB60" w14:textId="77777777" w:rsidR="0041252B" w:rsidRPr="00565589" w:rsidRDefault="0041252B" w:rsidP="0041252B">
    <w:pPr>
      <w:ind w:right="49"/>
      <w:jc w:val="right"/>
      <w:rPr>
        <w:sz w:val="18"/>
        <w:szCs w:val="18"/>
        <w:lang w:eastAsia="es-ES"/>
      </w:rPr>
    </w:pPr>
    <w:r w:rsidRPr="00565589">
      <w:rPr>
        <w:sz w:val="18"/>
        <w:szCs w:val="18"/>
        <w:lang w:eastAsia="es-ES"/>
      </w:rPr>
      <w:t xml:space="preserve">e-ISSN: 2737-632x </w:t>
    </w:r>
  </w:p>
  <w:p w14:paraId="3F19F801" w14:textId="77777777" w:rsidR="00F86C95" w:rsidRPr="00565589" w:rsidRDefault="00F86C95" w:rsidP="0011536A">
    <w:pPr>
      <w:ind w:right="49"/>
      <w:jc w:val="right"/>
    </w:pPr>
    <w:r w:rsidRPr="00565589">
      <w:rPr>
        <w:sz w:val="18"/>
        <w:szCs w:val="18"/>
        <w:lang w:eastAsia="es-ES"/>
      </w:rPr>
      <w:t xml:space="preserve">Pgs </w:t>
    </w:r>
    <w:r w:rsidR="00B52C13">
      <w:rPr>
        <w:sz w:val="18"/>
        <w:szCs w:val="18"/>
        <w:lang w:eastAsia="es-ES"/>
      </w:rPr>
      <w:t>313-332</w:t>
    </w:r>
  </w:p>
  <w:p w14:paraId="624C2384" w14:textId="77777777" w:rsidR="00F86C95" w:rsidRPr="00565589" w:rsidRDefault="00F86C95" w:rsidP="0011536A">
    <w:pPr>
      <w:ind w:right="49"/>
    </w:pPr>
  </w:p>
  <w:p w14:paraId="1DFB6109" w14:textId="77777777" w:rsidR="00F86C95" w:rsidRPr="00565589" w:rsidRDefault="00F86C95" w:rsidP="004F7A44">
    <w:pPr>
      <w:ind w:right="49"/>
    </w:pPr>
  </w:p>
  <w:p w14:paraId="4FC66731" w14:textId="77777777" w:rsidR="00F86C95" w:rsidRDefault="00F86C95">
    <w:pPr>
      <w:pStyle w:val="Encabezado"/>
    </w:pPr>
    <w:r w:rsidRPr="004F7A44">
      <w:rPr>
        <w:rFonts w:ascii="Times" w:hAnsi="Times" w:cs="Times"/>
        <w:b/>
        <w:noProof/>
        <w:lang w:eastAsia="es-EC"/>
      </w:rPr>
      <mc:AlternateContent>
        <mc:Choice Requires="wps">
          <w:drawing>
            <wp:anchor distT="0" distB="0" distL="114300" distR="114300" simplePos="0" relativeHeight="251673600" behindDoc="0" locked="0" layoutInCell="1" allowOverlap="1" wp14:anchorId="20F939BF" wp14:editId="14291295">
              <wp:simplePos x="0" y="0"/>
              <wp:positionH relativeFrom="column">
                <wp:posOffset>-1997308</wp:posOffset>
              </wp:positionH>
              <wp:positionV relativeFrom="paragraph">
                <wp:posOffset>1035328</wp:posOffset>
              </wp:positionV>
              <wp:extent cx="1608455" cy="1960308"/>
              <wp:effectExtent l="0" t="0" r="4445" b="0"/>
              <wp:wrapNone/>
              <wp:docPr id="7" name="Cuadro de texto 7"/>
              <wp:cNvGraphicFramePr/>
              <a:graphic xmlns:a="http://schemas.openxmlformats.org/drawingml/2006/main">
                <a:graphicData uri="http://schemas.microsoft.com/office/word/2010/wordprocessingShape">
                  <wps:wsp>
                    <wps:cNvSpPr txBox="1"/>
                    <wps:spPr>
                      <a:xfrm>
                        <a:off x="0" y="0"/>
                        <a:ext cx="1608455" cy="1960308"/>
                      </a:xfrm>
                      <a:prstGeom prst="rect">
                        <a:avLst/>
                      </a:prstGeom>
                      <a:solidFill>
                        <a:schemeClr val="bg1">
                          <a:lumMod val="75000"/>
                        </a:schemeClr>
                      </a:solidFill>
                      <a:ln w="6350">
                        <a:noFill/>
                      </a:ln>
                    </wps:spPr>
                    <wps:txbx>
                      <w:txbxContent>
                        <w:p w14:paraId="67E510C1" w14:textId="77777777" w:rsidR="00F86C95" w:rsidRPr="00D435C9" w:rsidRDefault="00F86C95">
                          <w:pPr>
                            <w:ind w:right="112"/>
                            <w:jc w:val="both"/>
                            <w:rPr>
                              <w:sz w:val="18"/>
                              <w:szCs w:val="18"/>
                            </w:rPr>
                          </w:pPr>
                          <w:r w:rsidRPr="00D435C9">
                            <w:rPr>
                              <w:sz w:val="18"/>
                              <w:szCs w:val="18"/>
                            </w:rPr>
                            <w:t>How to cite:</w:t>
                          </w:r>
                        </w:p>
                        <w:p w14:paraId="59C09859" w14:textId="77777777" w:rsidR="00F86C95" w:rsidRPr="00B52C13" w:rsidRDefault="00B52C13" w:rsidP="00B52C13">
                          <w:pPr>
                            <w:ind w:right="112"/>
                            <w:jc w:val="both"/>
                            <w:rPr>
                              <w:sz w:val="18"/>
                              <w:szCs w:val="18"/>
                            </w:rPr>
                          </w:pPr>
                          <w:r>
                            <w:rPr>
                              <w:sz w:val="18"/>
                              <w:szCs w:val="18"/>
                            </w:rPr>
                            <w:t xml:space="preserve">Maldonado, J., Vicuña, C., Andrade, M., Zambrano, N. </w:t>
                          </w:r>
                          <w:r w:rsidR="00F86C95" w:rsidRPr="00B52C13">
                            <w:rPr>
                              <w:sz w:val="18"/>
                              <w:szCs w:val="18"/>
                            </w:rPr>
                            <w:t xml:space="preserve"> (2025) </w:t>
                          </w:r>
                          <w:r w:rsidRPr="00B52C13">
                            <w:rPr>
                              <w:sz w:val="18"/>
                              <w:szCs w:val="18"/>
                            </w:rPr>
                            <w:t xml:space="preserve">Empaques sostenibles en comida rápida: Un estudio sobre preferencias en la comunidad universitaria </w:t>
                          </w:r>
                          <w:r w:rsidR="00F86C95" w:rsidRPr="00B52C13">
                            <w:rPr>
                              <w:i/>
                              <w:iCs/>
                              <w:sz w:val="18"/>
                              <w:szCs w:val="18"/>
                            </w:rPr>
                            <w:t>Revista Iberoamericana</w:t>
                          </w:r>
                          <w:r w:rsidR="00F86C95" w:rsidRPr="00B52C13">
                            <w:rPr>
                              <w:sz w:val="18"/>
                              <w:szCs w:val="18"/>
                            </w:rPr>
                            <w:t xml:space="preserve"> De</w:t>
                          </w:r>
                          <w:r w:rsidR="00F86C95" w:rsidRPr="00656BA0">
                            <w:rPr>
                              <w:i/>
                              <w:iCs/>
                              <w:sz w:val="18"/>
                              <w:szCs w:val="18"/>
                            </w:rPr>
                            <w:t xml:space="preserve"> educación, </w:t>
                          </w:r>
                          <w:r w:rsidR="00F86C95" w:rsidRPr="00656BA0">
                            <w:rPr>
                              <w:sz w:val="18"/>
                              <w:szCs w:val="18"/>
                            </w:rPr>
                            <w:t>9 (</w:t>
                          </w:r>
                          <w:r>
                            <w:rPr>
                              <w:sz w:val="18"/>
                              <w:szCs w:val="18"/>
                            </w:rPr>
                            <w:t>4</w:t>
                          </w:r>
                          <w:r w:rsidR="00F86C95" w:rsidRPr="00656BA0">
                            <w:rPr>
                              <w:sz w:val="18"/>
                              <w:szCs w:val="18"/>
                            </w:rPr>
                            <w:t>).</w:t>
                          </w:r>
                        </w:p>
                        <w:p w14:paraId="4CA17F2C" w14:textId="77777777" w:rsidR="00F86C95" w:rsidRPr="00656BA0" w:rsidRDefault="00F86C95" w:rsidP="00565589">
                          <w:pPr>
                            <w:ind w:right="43"/>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939BF" id="_x0000_t202" coordsize="21600,21600" o:spt="202" path="m,l,21600r21600,l21600,xe">
              <v:stroke joinstyle="miter"/>
              <v:path gradientshapeok="t" o:connecttype="rect"/>
            </v:shapetype>
            <v:shape id="Cuadro de texto 7" o:spid="_x0000_s1029" type="#_x0000_t202" style="position:absolute;margin-left:-157.25pt;margin-top:81.5pt;width:126.65pt;height:154.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" fillcolor="#bfbfbf [2412]" stroked="f" strokeweight=".5pt">
              <v:textbox>
                <w:txbxContent>
                  <w:p w14:paraId="67E510C1" w14:textId="77777777" w:rsidR="00F86C95" w:rsidRPr="00D435C9" w:rsidRDefault="00F86C95">
                    <w:pPr>
                      <w:ind w:right="112"/>
                      <w:jc w:val="both"/>
                      <w:rPr>
                        <w:sz w:val="18"/>
                        <w:szCs w:val="18"/>
                      </w:rPr>
                    </w:pPr>
                    <w:r w:rsidRPr="00D435C9">
                      <w:rPr>
                        <w:sz w:val="18"/>
                        <w:szCs w:val="18"/>
                      </w:rPr>
                      <w:t>How to cite:</w:t>
                    </w:r>
                  </w:p>
                  <w:p w14:paraId="59C09859" w14:textId="77777777" w:rsidR="00F86C95" w:rsidRPr="00B52C13" w:rsidRDefault="00B52C13" w:rsidP="00B52C13">
                    <w:pPr>
                      <w:ind w:right="112"/>
                      <w:jc w:val="both"/>
                      <w:rPr>
                        <w:sz w:val="18"/>
                        <w:szCs w:val="18"/>
                      </w:rPr>
                    </w:pPr>
                    <w:r>
                      <w:rPr>
                        <w:sz w:val="18"/>
                        <w:szCs w:val="18"/>
                      </w:rPr>
                      <w:t xml:space="preserve">Maldonado, J., Vicuña, C., Andrade, M., Zambrano, N. </w:t>
                    </w:r>
                    <w:r w:rsidR="00F86C95" w:rsidRPr="00B52C13">
                      <w:rPr>
                        <w:sz w:val="18"/>
                        <w:szCs w:val="18"/>
                      </w:rPr>
                      <w:t xml:space="preserve"> (2025) </w:t>
                    </w:r>
                    <w:r w:rsidRPr="00B52C13">
                      <w:rPr>
                        <w:sz w:val="18"/>
                        <w:szCs w:val="18"/>
                      </w:rPr>
                      <w:t xml:space="preserve">Empaques sostenibles en comida rápida: Un estudio sobre preferencias en la comunidad universitaria </w:t>
                    </w:r>
                    <w:r w:rsidR="00F86C95" w:rsidRPr="00B52C13">
                      <w:rPr>
                        <w:i/>
                        <w:iCs/>
                        <w:sz w:val="18"/>
                        <w:szCs w:val="18"/>
                      </w:rPr>
                      <w:t>Revista Iberoamericana</w:t>
                    </w:r>
                    <w:r w:rsidR="00F86C95" w:rsidRPr="00B52C13">
                      <w:rPr>
                        <w:sz w:val="18"/>
                        <w:szCs w:val="18"/>
                      </w:rPr>
                      <w:t xml:space="preserve"> De</w:t>
                    </w:r>
                    <w:r w:rsidR="00F86C95" w:rsidRPr="00656BA0">
                      <w:rPr>
                        <w:i/>
                        <w:iCs/>
                        <w:sz w:val="18"/>
                        <w:szCs w:val="18"/>
                      </w:rPr>
                      <w:t xml:space="preserve"> educación, </w:t>
                    </w:r>
                    <w:r w:rsidR="00F86C95" w:rsidRPr="00656BA0">
                      <w:rPr>
                        <w:sz w:val="18"/>
                        <w:szCs w:val="18"/>
                      </w:rPr>
                      <w:t>9 (</w:t>
                    </w:r>
                    <w:r>
                      <w:rPr>
                        <w:sz w:val="18"/>
                        <w:szCs w:val="18"/>
                      </w:rPr>
                      <w:t>4</w:t>
                    </w:r>
                    <w:r w:rsidR="00F86C95" w:rsidRPr="00656BA0">
                      <w:rPr>
                        <w:sz w:val="18"/>
                        <w:szCs w:val="18"/>
                      </w:rPr>
                      <w:t>).</w:t>
                    </w:r>
                  </w:p>
                  <w:p w14:paraId="4CA17F2C" w14:textId="77777777" w:rsidR="00F86C95" w:rsidRPr="00656BA0" w:rsidRDefault="00F86C95" w:rsidP="00565589">
                    <w:pPr>
                      <w:ind w:right="43"/>
                      <w:rPr>
                        <w:sz w:val="18"/>
                        <w:szCs w:val="18"/>
                      </w:rPr>
                    </w:pPr>
                  </w:p>
                </w:txbxContent>
              </v:textbox>
            </v:shape>
          </w:pict>
        </mc:Fallback>
      </mc:AlternateContent>
    </w:r>
    <w:r w:rsidRPr="004F7A44">
      <w:rPr>
        <w:rFonts w:ascii="Times" w:hAnsi="Times" w:cs="Times"/>
        <w:b/>
        <w:noProof/>
        <w:lang w:eastAsia="es-EC"/>
      </w:rPr>
      <mc:AlternateContent>
        <mc:Choice Requires="wps">
          <w:drawing>
            <wp:anchor distT="0" distB="0" distL="114300" distR="114300" simplePos="0" relativeHeight="251666432" behindDoc="0" locked="0" layoutInCell="1" allowOverlap="1" wp14:anchorId="06BA8878" wp14:editId="3D1208C2">
              <wp:simplePos x="0" y="0"/>
              <wp:positionH relativeFrom="column">
                <wp:posOffset>-1996147</wp:posOffset>
              </wp:positionH>
              <wp:positionV relativeFrom="paragraph">
                <wp:posOffset>3622527</wp:posOffset>
              </wp:positionV>
              <wp:extent cx="1608455" cy="1641231"/>
              <wp:effectExtent l="0" t="0" r="4445" b="0"/>
              <wp:wrapNone/>
              <wp:docPr id="5" name="Cuadro de texto 5"/>
              <wp:cNvGraphicFramePr/>
              <a:graphic xmlns:a="http://schemas.openxmlformats.org/drawingml/2006/main">
                <a:graphicData uri="http://schemas.microsoft.com/office/word/2010/wordprocessingShape">
                  <wps:wsp>
                    <wps:cNvSpPr txBox="1"/>
                    <wps:spPr>
                      <a:xfrm>
                        <a:off x="0" y="0"/>
                        <a:ext cx="1608455" cy="1641231"/>
                      </a:xfrm>
                      <a:prstGeom prst="rect">
                        <a:avLst/>
                      </a:prstGeom>
                      <a:solidFill>
                        <a:schemeClr val="bg1">
                          <a:lumMod val="75000"/>
                        </a:schemeClr>
                      </a:solidFill>
                      <a:ln w="6350">
                        <a:noFill/>
                      </a:ln>
                    </wps:spPr>
                    <wps:txbx>
                      <w:txbxContent>
                        <w:p w14:paraId="7DBCCFDA" w14:textId="77777777" w:rsidR="00F86C95" w:rsidRDefault="00F86C95">
                          <w:pPr>
                            <w:ind w:right="33"/>
                            <w:rPr>
                              <w:sz w:val="18"/>
                              <w:szCs w:val="18"/>
                              <w:lang w:val="en-US" w:eastAsia="es-ES"/>
                            </w:rPr>
                          </w:pPr>
                          <w:r w:rsidRPr="008E1B50">
                            <w:rPr>
                              <w:sz w:val="18"/>
                              <w:szCs w:val="18"/>
                              <w:lang w:val="en-US" w:eastAsia="es-ES"/>
                            </w:rPr>
                            <w:t xml:space="preserve">Received: </w:t>
                          </w:r>
                          <w:r w:rsidR="00B52C13">
                            <w:rPr>
                              <w:sz w:val="18"/>
                              <w:szCs w:val="18"/>
                              <w:lang w:val="en-US" w:eastAsia="es-ES"/>
                            </w:rPr>
                            <w:t>June</w:t>
                          </w:r>
                          <w:r>
                            <w:rPr>
                              <w:sz w:val="18"/>
                              <w:szCs w:val="18"/>
                              <w:lang w:val="en-US" w:eastAsia="es-ES"/>
                            </w:rPr>
                            <w:t>, 202</w:t>
                          </w:r>
                          <w:r w:rsidR="0041252B">
                            <w:rPr>
                              <w:sz w:val="18"/>
                              <w:szCs w:val="18"/>
                              <w:lang w:val="en-US" w:eastAsia="es-ES"/>
                            </w:rPr>
                            <w:t>5</w:t>
                          </w:r>
                        </w:p>
                        <w:p w14:paraId="4F7ED2B5" w14:textId="77777777" w:rsidR="00F86C95" w:rsidRDefault="00F86C95">
                          <w:pPr>
                            <w:ind w:right="33"/>
                            <w:rPr>
                              <w:sz w:val="18"/>
                              <w:szCs w:val="18"/>
                              <w:lang w:val="en-US" w:eastAsia="es-ES"/>
                            </w:rPr>
                          </w:pPr>
                          <w:r w:rsidRPr="008E1B50">
                            <w:rPr>
                              <w:sz w:val="18"/>
                              <w:szCs w:val="18"/>
                              <w:lang w:val="en-US" w:eastAsia="es-ES"/>
                            </w:rPr>
                            <w:t xml:space="preserve">Approved: </w:t>
                          </w:r>
                          <w:r w:rsidR="00B52C13">
                            <w:rPr>
                              <w:sz w:val="18"/>
                              <w:szCs w:val="18"/>
                              <w:lang w:val="en-US" w:eastAsia="es-ES"/>
                            </w:rPr>
                            <w:t>September</w:t>
                          </w:r>
                          <w:r>
                            <w:rPr>
                              <w:sz w:val="18"/>
                              <w:szCs w:val="18"/>
                              <w:lang w:val="en-US" w:eastAsia="es-ES"/>
                            </w:rPr>
                            <w:t>, 202</w:t>
                          </w:r>
                          <w:r w:rsidR="0041252B">
                            <w:rPr>
                              <w:sz w:val="18"/>
                              <w:szCs w:val="18"/>
                              <w:lang w:val="en-US" w:eastAsia="es-ES"/>
                            </w:rPr>
                            <w:t>5</w:t>
                          </w:r>
                        </w:p>
                        <w:p w14:paraId="4F6654FA" w14:textId="77777777" w:rsidR="00F86C95" w:rsidRPr="008E1B50" w:rsidRDefault="00F86C95" w:rsidP="004F7A44">
                          <w:pPr>
                            <w:ind w:right="33"/>
                            <w:rPr>
                              <w:sz w:val="18"/>
                              <w:szCs w:val="18"/>
                              <w:lang w:val="en-US" w:eastAsia="es-ES"/>
                            </w:rPr>
                          </w:pPr>
                        </w:p>
                        <w:p w14:paraId="23D6D1E4" w14:textId="77777777" w:rsidR="00F86C95" w:rsidRDefault="00F86C95" w:rsidP="000058EC">
                          <w:pPr>
                            <w:ind w:right="49"/>
                            <w:rPr>
                              <w:sz w:val="18"/>
                              <w:szCs w:val="18"/>
                              <w:lang w:val="en-US" w:eastAsia="es-ES"/>
                            </w:rPr>
                          </w:pPr>
                        </w:p>
                        <w:p w14:paraId="033ECDDB" w14:textId="77777777" w:rsidR="0041252B" w:rsidRDefault="0041252B" w:rsidP="000058EC">
                          <w:pPr>
                            <w:ind w:right="49"/>
                            <w:rPr>
                              <w:sz w:val="18"/>
                              <w:szCs w:val="18"/>
                              <w:lang w:val="en-US" w:eastAsia="es-ES"/>
                            </w:rPr>
                          </w:pPr>
                        </w:p>
                        <w:p w14:paraId="1B6BFC9D" w14:textId="77777777" w:rsidR="0041252B" w:rsidRDefault="0041252B" w:rsidP="000058EC">
                          <w:pPr>
                            <w:ind w:right="49"/>
                            <w:rPr>
                              <w:sz w:val="18"/>
                              <w:szCs w:val="18"/>
                              <w:lang w:val="en-US" w:eastAsia="es-ES"/>
                            </w:rPr>
                          </w:pPr>
                        </w:p>
                        <w:p w14:paraId="18C6D367" w14:textId="77777777" w:rsidR="0041252B" w:rsidRPr="00565589" w:rsidRDefault="0041252B" w:rsidP="000058EC">
                          <w:pPr>
                            <w:ind w:right="49"/>
                            <w:rPr>
                              <w:sz w:val="20"/>
                              <w:szCs w:val="20"/>
                              <w:lang w:val="en-US"/>
                            </w:rPr>
                          </w:pPr>
                        </w:p>
                        <w:p w14:paraId="1EA8E206" w14:textId="77777777" w:rsidR="00F86C95" w:rsidRDefault="00F86C95">
                          <w:pPr>
                            <w:ind w:right="49"/>
                            <w:rPr>
                              <w:sz w:val="20"/>
                              <w:szCs w:val="20"/>
                              <w:lang w:val="en-US"/>
                            </w:rPr>
                          </w:pPr>
                          <w:r w:rsidRPr="00565589">
                            <w:rPr>
                              <w:sz w:val="20"/>
                              <w:szCs w:val="20"/>
                              <w:lang w:val="en-US"/>
                            </w:rPr>
                            <w:t>http://www.revista-iberoamericana.org/index.php/es</w:t>
                          </w:r>
                        </w:p>
                        <w:p w14:paraId="4FF3BE38" w14:textId="77777777" w:rsidR="00F86C95" w:rsidRPr="00565589" w:rsidRDefault="00F86C95" w:rsidP="000058EC">
                          <w:pPr>
                            <w:ind w:right="33"/>
                            <w:rPr>
                              <w:lang w:val="en-US"/>
                            </w:rPr>
                          </w:pPr>
                        </w:p>
                        <w:p w14:paraId="54D55378" w14:textId="77777777" w:rsidR="00F86C95" w:rsidRPr="00565589" w:rsidRDefault="00F86C95" w:rsidP="004F7A44">
                          <w:pPr>
                            <w:ind w:right="33"/>
                            <w:rPr>
                              <w:lang w:val="en-US"/>
                            </w:rPr>
                          </w:pPr>
                        </w:p>
                        <w:p w14:paraId="16EFF65E" w14:textId="77777777" w:rsidR="00F86C95" w:rsidRPr="00565589" w:rsidRDefault="00F86C95" w:rsidP="004F7A44">
                          <w:pPr>
                            <w:ind w:right="33"/>
                            <w:rPr>
                              <w:sz w:val="18"/>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BA8878" id="Cuadro de texto 5" o:spid="_x0000_s1030" type="#_x0000_t202" style="position:absolute;margin-left:-157.2pt;margin-top:285.25pt;width:126.65pt;height:12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" fillcolor="#bfbfbf [2412]" stroked="f" strokeweight=".5pt">
              <v:textbox>
                <w:txbxContent>
                  <w:p w14:paraId="7DBCCFDA" w14:textId="77777777" w:rsidR="00F86C95" w:rsidRDefault="00F86C95">
                    <w:pPr>
                      <w:ind w:right="33"/>
                      <w:rPr>
                        <w:sz w:val="18"/>
                        <w:szCs w:val="18"/>
                        <w:lang w:val="en-US" w:eastAsia="es-ES"/>
                      </w:rPr>
                    </w:pPr>
                    <w:r w:rsidRPr="008E1B50">
                      <w:rPr>
                        <w:sz w:val="18"/>
                        <w:szCs w:val="18"/>
                        <w:lang w:val="en-US" w:eastAsia="es-ES"/>
                      </w:rPr>
                      <w:t xml:space="preserve">Received: </w:t>
                    </w:r>
                    <w:r w:rsidR="00B52C13">
                      <w:rPr>
                        <w:sz w:val="18"/>
                        <w:szCs w:val="18"/>
                        <w:lang w:val="en-US" w:eastAsia="es-ES"/>
                      </w:rPr>
                      <w:t>June</w:t>
                    </w:r>
                    <w:r>
                      <w:rPr>
                        <w:sz w:val="18"/>
                        <w:szCs w:val="18"/>
                        <w:lang w:val="en-US" w:eastAsia="es-ES"/>
                      </w:rPr>
                      <w:t>, 202</w:t>
                    </w:r>
                    <w:r w:rsidR="0041252B">
                      <w:rPr>
                        <w:sz w:val="18"/>
                        <w:szCs w:val="18"/>
                        <w:lang w:val="en-US" w:eastAsia="es-ES"/>
                      </w:rPr>
                      <w:t>5</w:t>
                    </w:r>
                  </w:p>
                  <w:p w14:paraId="4F7ED2B5" w14:textId="77777777" w:rsidR="00F86C95" w:rsidRDefault="00F86C95">
                    <w:pPr>
                      <w:ind w:right="33"/>
                      <w:rPr>
                        <w:sz w:val="18"/>
                        <w:szCs w:val="18"/>
                        <w:lang w:val="en-US" w:eastAsia="es-ES"/>
                      </w:rPr>
                    </w:pPr>
                    <w:r w:rsidRPr="008E1B50">
                      <w:rPr>
                        <w:sz w:val="18"/>
                        <w:szCs w:val="18"/>
                        <w:lang w:val="en-US" w:eastAsia="es-ES"/>
                      </w:rPr>
                      <w:t xml:space="preserve">Approved: </w:t>
                    </w:r>
                    <w:r w:rsidR="00B52C13">
                      <w:rPr>
                        <w:sz w:val="18"/>
                        <w:szCs w:val="18"/>
                        <w:lang w:val="en-US" w:eastAsia="es-ES"/>
                      </w:rPr>
                      <w:t>September</w:t>
                    </w:r>
                    <w:r>
                      <w:rPr>
                        <w:sz w:val="18"/>
                        <w:szCs w:val="18"/>
                        <w:lang w:val="en-US" w:eastAsia="es-ES"/>
                      </w:rPr>
                      <w:t>, 202</w:t>
                    </w:r>
                    <w:r w:rsidR="0041252B">
                      <w:rPr>
                        <w:sz w:val="18"/>
                        <w:szCs w:val="18"/>
                        <w:lang w:val="en-US" w:eastAsia="es-ES"/>
                      </w:rPr>
                      <w:t>5</w:t>
                    </w:r>
                  </w:p>
                  <w:p w14:paraId="4F6654FA" w14:textId="77777777" w:rsidR="00F86C95" w:rsidRPr="008E1B50" w:rsidRDefault="00F86C95" w:rsidP="004F7A44">
                    <w:pPr>
                      <w:ind w:right="33"/>
                      <w:rPr>
                        <w:sz w:val="18"/>
                        <w:szCs w:val="18"/>
                        <w:lang w:val="en-US" w:eastAsia="es-ES"/>
                      </w:rPr>
                    </w:pPr>
                  </w:p>
                  <w:p w14:paraId="23D6D1E4" w14:textId="77777777" w:rsidR="00F86C95" w:rsidRDefault="00F86C95" w:rsidP="000058EC">
                    <w:pPr>
                      <w:ind w:right="49"/>
                      <w:rPr>
                        <w:sz w:val="18"/>
                        <w:szCs w:val="18"/>
                        <w:lang w:val="en-US" w:eastAsia="es-ES"/>
                      </w:rPr>
                    </w:pPr>
                  </w:p>
                  <w:p w14:paraId="033ECDDB" w14:textId="77777777" w:rsidR="0041252B" w:rsidRDefault="0041252B" w:rsidP="000058EC">
                    <w:pPr>
                      <w:ind w:right="49"/>
                      <w:rPr>
                        <w:sz w:val="18"/>
                        <w:szCs w:val="18"/>
                        <w:lang w:val="en-US" w:eastAsia="es-ES"/>
                      </w:rPr>
                    </w:pPr>
                  </w:p>
                  <w:p w14:paraId="1B6BFC9D" w14:textId="77777777" w:rsidR="0041252B" w:rsidRDefault="0041252B" w:rsidP="000058EC">
                    <w:pPr>
                      <w:ind w:right="49"/>
                      <w:rPr>
                        <w:sz w:val="18"/>
                        <w:szCs w:val="18"/>
                        <w:lang w:val="en-US" w:eastAsia="es-ES"/>
                      </w:rPr>
                    </w:pPr>
                  </w:p>
                  <w:p w14:paraId="18C6D367" w14:textId="77777777" w:rsidR="0041252B" w:rsidRPr="00565589" w:rsidRDefault="0041252B" w:rsidP="000058EC">
                    <w:pPr>
                      <w:ind w:right="49"/>
                      <w:rPr>
                        <w:sz w:val="20"/>
                        <w:szCs w:val="20"/>
                        <w:lang w:val="en-US"/>
                      </w:rPr>
                    </w:pPr>
                  </w:p>
                  <w:p w14:paraId="1EA8E206" w14:textId="77777777" w:rsidR="00F86C95" w:rsidRDefault="00F86C95">
                    <w:pPr>
                      <w:ind w:right="49"/>
                      <w:rPr>
                        <w:sz w:val="20"/>
                        <w:szCs w:val="20"/>
                        <w:lang w:val="en-US"/>
                      </w:rPr>
                    </w:pPr>
                    <w:r w:rsidRPr="00565589">
                      <w:rPr>
                        <w:sz w:val="20"/>
                        <w:szCs w:val="20"/>
                        <w:lang w:val="en-US"/>
                      </w:rPr>
                      <w:t>http://www.revista-iberoamericana.org/index.php/es</w:t>
                    </w:r>
                  </w:p>
                  <w:p w14:paraId="4FF3BE38" w14:textId="77777777" w:rsidR="00F86C95" w:rsidRPr="00565589" w:rsidRDefault="00F86C95" w:rsidP="000058EC">
                    <w:pPr>
                      <w:ind w:right="33"/>
                      <w:rPr>
                        <w:lang w:val="en-US"/>
                      </w:rPr>
                    </w:pPr>
                  </w:p>
                  <w:p w14:paraId="54D55378" w14:textId="77777777" w:rsidR="00F86C95" w:rsidRPr="00565589" w:rsidRDefault="00F86C95" w:rsidP="004F7A44">
                    <w:pPr>
                      <w:ind w:right="33"/>
                      <w:rPr>
                        <w:lang w:val="en-US"/>
                      </w:rPr>
                    </w:pPr>
                  </w:p>
                  <w:p w14:paraId="16EFF65E" w14:textId="77777777" w:rsidR="00F86C95" w:rsidRPr="00565589" w:rsidRDefault="00F86C95" w:rsidP="004F7A44">
                    <w:pPr>
                      <w:ind w:right="33"/>
                      <w:rPr>
                        <w:sz w:val="18"/>
                        <w:szCs w:val="18"/>
                        <w:lang w:val="en-US"/>
                      </w:rPr>
                    </w:pP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D22A2"/>
    <w:multiLevelType w:val="hybridMultilevel"/>
    <w:tmpl w:val="BA12F60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1C22E0B"/>
    <w:multiLevelType w:val="hybridMultilevel"/>
    <w:tmpl w:val="89BA1AE0"/>
    <w:lvl w:ilvl="0" w:tplc="47027A9E">
      <w:start w:val="1"/>
      <w:numFmt w:val="decimal"/>
      <w:lvlText w:val="%1."/>
      <w:lvlJc w:val="left"/>
      <w:pPr>
        <w:ind w:left="360" w:hanging="360"/>
      </w:pPr>
      <w:rPr>
        <w:rFonts w:hint="default"/>
        <w:b/>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47117C2"/>
    <w:multiLevelType w:val="multilevel"/>
    <w:tmpl w:val="69625C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27710BF"/>
    <w:multiLevelType w:val="hybridMultilevel"/>
    <w:tmpl w:val="33AA55FE"/>
    <w:lvl w:ilvl="0" w:tplc="2BB2A9F8">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495CE9"/>
    <w:multiLevelType w:val="hybridMultilevel"/>
    <w:tmpl w:val="60C4B94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204B1006"/>
    <w:multiLevelType w:val="hybridMultilevel"/>
    <w:tmpl w:val="BEBA87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AA53EB3"/>
    <w:multiLevelType w:val="multilevel"/>
    <w:tmpl w:val="1F1006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61920B3"/>
    <w:multiLevelType w:val="hybridMultilevel"/>
    <w:tmpl w:val="68B45B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39E11ADE"/>
    <w:multiLevelType w:val="hybridMultilevel"/>
    <w:tmpl w:val="D94CD9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3AE113DD"/>
    <w:multiLevelType w:val="hybridMultilevel"/>
    <w:tmpl w:val="50AC6572"/>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41935BD7"/>
    <w:multiLevelType w:val="hybridMultilevel"/>
    <w:tmpl w:val="D6DE9560"/>
    <w:lvl w:ilvl="0" w:tplc="D53E29B8">
      <w:numFmt w:val="bullet"/>
      <w:lvlText w:val="-"/>
      <w:lvlJc w:val="left"/>
      <w:pPr>
        <w:ind w:left="1800" w:hanging="360"/>
      </w:pPr>
      <w:rPr>
        <w:rFonts w:ascii="Helvetica Ligth" w:eastAsia="Times New Roman" w:hAnsi="Helvetica Ligth" w:cs="Aria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454E7342"/>
    <w:multiLevelType w:val="hybridMultilevel"/>
    <w:tmpl w:val="742ACAFA"/>
    <w:lvl w:ilvl="0" w:tplc="DB4CAD36">
      <w:numFmt w:val="bullet"/>
      <w:lvlText w:val="-"/>
      <w:lvlJc w:val="left"/>
      <w:pPr>
        <w:ind w:left="720" w:hanging="360"/>
      </w:pPr>
      <w:rPr>
        <w:rFonts w:ascii="Times New Roman" w:eastAsia="Arial Unicode MS"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BF53F88"/>
    <w:multiLevelType w:val="multilevel"/>
    <w:tmpl w:val="E6F606B4"/>
    <w:lvl w:ilvl="0">
      <w:start w:val="1"/>
      <w:numFmt w:val="decimal"/>
      <w:lvlText w:val="%1."/>
      <w:lvlJc w:val="left"/>
      <w:pPr>
        <w:ind w:left="360" w:hanging="360"/>
      </w:pPr>
      <w:rPr>
        <w:rFonts w:hint="default"/>
        <w:b/>
        <w:sz w:val="24"/>
      </w:rPr>
    </w:lvl>
    <w:lvl w:ilvl="1">
      <w:start w:val="1"/>
      <w:numFmt w:val="decimal"/>
      <w:lvlText w:val="%1.%2."/>
      <w:lvlJc w:val="left"/>
      <w:pPr>
        <w:ind w:left="360" w:hanging="360"/>
      </w:pPr>
      <w:rPr>
        <w:rFonts w:hint="default"/>
        <w:b/>
        <w:sz w:val="24"/>
      </w:rPr>
    </w:lvl>
    <w:lvl w:ilvl="2">
      <w:start w:val="1"/>
      <w:numFmt w:val="decimal"/>
      <w:lvlText w:val="%1.%2.%3."/>
      <w:lvlJc w:val="left"/>
      <w:pPr>
        <w:ind w:left="720" w:hanging="720"/>
      </w:pPr>
      <w:rPr>
        <w:rFonts w:hint="default"/>
        <w:b/>
        <w:sz w:val="24"/>
      </w:rPr>
    </w:lvl>
    <w:lvl w:ilvl="3">
      <w:start w:val="1"/>
      <w:numFmt w:val="decimal"/>
      <w:lvlText w:val="%1.%2.%3.%4."/>
      <w:lvlJc w:val="left"/>
      <w:pPr>
        <w:ind w:left="720" w:hanging="720"/>
      </w:pPr>
      <w:rPr>
        <w:rFonts w:hint="default"/>
        <w:b/>
        <w:sz w:val="24"/>
      </w:rPr>
    </w:lvl>
    <w:lvl w:ilvl="4">
      <w:start w:val="1"/>
      <w:numFmt w:val="decimal"/>
      <w:lvlText w:val="%1.%2.%3.%4.%5."/>
      <w:lvlJc w:val="left"/>
      <w:pPr>
        <w:ind w:left="720" w:hanging="720"/>
      </w:pPr>
      <w:rPr>
        <w:rFonts w:hint="default"/>
        <w:b/>
        <w:sz w:val="24"/>
      </w:rPr>
    </w:lvl>
    <w:lvl w:ilvl="5">
      <w:start w:val="1"/>
      <w:numFmt w:val="decimal"/>
      <w:lvlText w:val="%1.%2.%3.%4.%5.%6."/>
      <w:lvlJc w:val="left"/>
      <w:pPr>
        <w:ind w:left="1080" w:hanging="1080"/>
      </w:pPr>
      <w:rPr>
        <w:rFonts w:hint="default"/>
        <w:b/>
        <w:sz w:val="24"/>
      </w:rPr>
    </w:lvl>
    <w:lvl w:ilvl="6">
      <w:start w:val="1"/>
      <w:numFmt w:val="decimal"/>
      <w:lvlText w:val="%1.%2.%3.%4.%5.%6.%7."/>
      <w:lvlJc w:val="left"/>
      <w:pPr>
        <w:ind w:left="1080" w:hanging="1080"/>
      </w:pPr>
      <w:rPr>
        <w:rFonts w:hint="default"/>
        <w:b/>
        <w:sz w:val="24"/>
      </w:rPr>
    </w:lvl>
    <w:lvl w:ilvl="7">
      <w:start w:val="1"/>
      <w:numFmt w:val="decimal"/>
      <w:lvlText w:val="%1.%2.%3.%4.%5.%6.%7.%8."/>
      <w:lvlJc w:val="left"/>
      <w:pPr>
        <w:ind w:left="1080" w:hanging="1080"/>
      </w:pPr>
      <w:rPr>
        <w:rFonts w:hint="default"/>
        <w:b/>
        <w:sz w:val="24"/>
      </w:rPr>
    </w:lvl>
    <w:lvl w:ilvl="8">
      <w:start w:val="1"/>
      <w:numFmt w:val="decimal"/>
      <w:lvlText w:val="%1.%2.%3.%4.%5.%6.%7.%8.%9."/>
      <w:lvlJc w:val="left"/>
      <w:pPr>
        <w:ind w:left="1440" w:hanging="1440"/>
      </w:pPr>
      <w:rPr>
        <w:rFonts w:hint="default"/>
        <w:b/>
        <w:sz w:val="24"/>
      </w:rPr>
    </w:lvl>
  </w:abstractNum>
  <w:abstractNum w:abstractNumId="13" w15:restartNumberingAfterBreak="0">
    <w:nsid w:val="4D185D15"/>
    <w:multiLevelType w:val="hybridMultilevel"/>
    <w:tmpl w:val="80CC98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4E4C02AD"/>
    <w:multiLevelType w:val="hybridMultilevel"/>
    <w:tmpl w:val="9C8C4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9A7C6D"/>
    <w:multiLevelType w:val="hybridMultilevel"/>
    <w:tmpl w:val="2D8223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382EC5"/>
    <w:multiLevelType w:val="hybridMultilevel"/>
    <w:tmpl w:val="DB002F12"/>
    <w:lvl w:ilvl="0" w:tplc="3414328C">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56B369A9"/>
    <w:multiLevelType w:val="hybridMultilevel"/>
    <w:tmpl w:val="A4F84D1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65744CDC"/>
    <w:multiLevelType w:val="multilevel"/>
    <w:tmpl w:val="C73282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5B63EB1"/>
    <w:multiLevelType w:val="hybridMultilevel"/>
    <w:tmpl w:val="7C1A7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852BC3"/>
    <w:multiLevelType w:val="hybridMultilevel"/>
    <w:tmpl w:val="1B18D6EE"/>
    <w:lvl w:ilvl="0" w:tplc="6AB40A8C">
      <w:start w:val="1"/>
      <w:numFmt w:val="decimal"/>
      <w:lvlText w:val="%1."/>
      <w:lvlJc w:val="left"/>
      <w:pPr>
        <w:ind w:left="432" w:hanging="360"/>
      </w:pPr>
      <w:rPr>
        <w:rFonts w:hint="default"/>
      </w:rPr>
    </w:lvl>
    <w:lvl w:ilvl="1" w:tplc="280A0019" w:tentative="1">
      <w:start w:val="1"/>
      <w:numFmt w:val="lowerLetter"/>
      <w:lvlText w:val="%2."/>
      <w:lvlJc w:val="left"/>
      <w:pPr>
        <w:ind w:left="1152" w:hanging="360"/>
      </w:pPr>
    </w:lvl>
    <w:lvl w:ilvl="2" w:tplc="280A001B" w:tentative="1">
      <w:start w:val="1"/>
      <w:numFmt w:val="lowerRoman"/>
      <w:lvlText w:val="%3."/>
      <w:lvlJc w:val="right"/>
      <w:pPr>
        <w:ind w:left="1872" w:hanging="180"/>
      </w:pPr>
    </w:lvl>
    <w:lvl w:ilvl="3" w:tplc="280A000F" w:tentative="1">
      <w:start w:val="1"/>
      <w:numFmt w:val="decimal"/>
      <w:lvlText w:val="%4."/>
      <w:lvlJc w:val="left"/>
      <w:pPr>
        <w:ind w:left="2592" w:hanging="360"/>
      </w:pPr>
    </w:lvl>
    <w:lvl w:ilvl="4" w:tplc="280A0019" w:tentative="1">
      <w:start w:val="1"/>
      <w:numFmt w:val="lowerLetter"/>
      <w:lvlText w:val="%5."/>
      <w:lvlJc w:val="left"/>
      <w:pPr>
        <w:ind w:left="3312" w:hanging="360"/>
      </w:pPr>
    </w:lvl>
    <w:lvl w:ilvl="5" w:tplc="280A001B" w:tentative="1">
      <w:start w:val="1"/>
      <w:numFmt w:val="lowerRoman"/>
      <w:lvlText w:val="%6."/>
      <w:lvlJc w:val="right"/>
      <w:pPr>
        <w:ind w:left="4032" w:hanging="180"/>
      </w:pPr>
    </w:lvl>
    <w:lvl w:ilvl="6" w:tplc="280A000F" w:tentative="1">
      <w:start w:val="1"/>
      <w:numFmt w:val="decimal"/>
      <w:lvlText w:val="%7."/>
      <w:lvlJc w:val="left"/>
      <w:pPr>
        <w:ind w:left="4752" w:hanging="360"/>
      </w:pPr>
    </w:lvl>
    <w:lvl w:ilvl="7" w:tplc="280A0019" w:tentative="1">
      <w:start w:val="1"/>
      <w:numFmt w:val="lowerLetter"/>
      <w:lvlText w:val="%8."/>
      <w:lvlJc w:val="left"/>
      <w:pPr>
        <w:ind w:left="5472" w:hanging="360"/>
      </w:pPr>
    </w:lvl>
    <w:lvl w:ilvl="8" w:tplc="280A001B" w:tentative="1">
      <w:start w:val="1"/>
      <w:numFmt w:val="lowerRoman"/>
      <w:lvlText w:val="%9."/>
      <w:lvlJc w:val="right"/>
      <w:pPr>
        <w:ind w:left="6192" w:hanging="180"/>
      </w:pPr>
    </w:lvl>
  </w:abstractNum>
  <w:abstractNum w:abstractNumId="21" w15:restartNumberingAfterBreak="0">
    <w:nsid w:val="73554B26"/>
    <w:multiLevelType w:val="hybridMultilevel"/>
    <w:tmpl w:val="8D42AF4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75B8693D"/>
    <w:multiLevelType w:val="multilevel"/>
    <w:tmpl w:val="3AE029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52375539">
    <w:abstractNumId w:val="16"/>
  </w:num>
  <w:num w:numId="2" w16cid:durableId="1503937533">
    <w:abstractNumId w:val="8"/>
  </w:num>
  <w:num w:numId="3" w16cid:durableId="518550751">
    <w:abstractNumId w:val="21"/>
  </w:num>
  <w:num w:numId="4" w16cid:durableId="545794844">
    <w:abstractNumId w:val="10"/>
  </w:num>
  <w:num w:numId="5" w16cid:durableId="477186672">
    <w:abstractNumId w:val="3"/>
  </w:num>
  <w:num w:numId="6" w16cid:durableId="1472600267">
    <w:abstractNumId w:val="20"/>
  </w:num>
  <w:num w:numId="7" w16cid:durableId="1253589793">
    <w:abstractNumId w:val="11"/>
  </w:num>
  <w:num w:numId="8" w16cid:durableId="2124613151">
    <w:abstractNumId w:val="18"/>
  </w:num>
  <w:num w:numId="9" w16cid:durableId="307056687">
    <w:abstractNumId w:val="7"/>
  </w:num>
  <w:num w:numId="10" w16cid:durableId="850492924">
    <w:abstractNumId w:val="17"/>
  </w:num>
  <w:num w:numId="11" w16cid:durableId="526987864">
    <w:abstractNumId w:val="15"/>
  </w:num>
  <w:num w:numId="12" w16cid:durableId="1797289391">
    <w:abstractNumId w:val="14"/>
  </w:num>
  <w:num w:numId="13" w16cid:durableId="1175455013">
    <w:abstractNumId w:val="19"/>
  </w:num>
  <w:num w:numId="14" w16cid:durableId="561912540">
    <w:abstractNumId w:val="12"/>
  </w:num>
  <w:num w:numId="15" w16cid:durableId="152525032">
    <w:abstractNumId w:val="13"/>
  </w:num>
  <w:num w:numId="16" w16cid:durableId="1628969241">
    <w:abstractNumId w:val="0"/>
  </w:num>
  <w:num w:numId="17" w16cid:durableId="1453135901">
    <w:abstractNumId w:val="4"/>
  </w:num>
  <w:num w:numId="18" w16cid:durableId="1948341459">
    <w:abstractNumId w:val="5"/>
  </w:num>
  <w:num w:numId="19" w16cid:durableId="1381396972">
    <w:abstractNumId w:val="6"/>
  </w:num>
  <w:num w:numId="20" w16cid:durableId="1708942627">
    <w:abstractNumId w:val="22"/>
  </w:num>
  <w:num w:numId="21" w16cid:durableId="1895771181">
    <w:abstractNumId w:val="1"/>
  </w:num>
  <w:num w:numId="22" w16cid:durableId="227495452">
    <w:abstractNumId w:val="9"/>
  </w:num>
  <w:num w:numId="23" w16cid:durableId="26687177">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defaultTabStop w:val="708"/>
  <w:hyphenationZone w:val="425"/>
  <w:characterSpacingControl w:val="doNotCompress"/>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BC7"/>
    <w:rsid w:val="000042B4"/>
    <w:rsid w:val="00004EB2"/>
    <w:rsid w:val="000058EC"/>
    <w:rsid w:val="00012468"/>
    <w:rsid w:val="000127A0"/>
    <w:rsid w:val="000155A4"/>
    <w:rsid w:val="000313EE"/>
    <w:rsid w:val="00044A29"/>
    <w:rsid w:val="000531CE"/>
    <w:rsid w:val="0005742B"/>
    <w:rsid w:val="000621F9"/>
    <w:rsid w:val="00066CC1"/>
    <w:rsid w:val="00067DF9"/>
    <w:rsid w:val="00073BC6"/>
    <w:rsid w:val="00097D32"/>
    <w:rsid w:val="000B7EB6"/>
    <w:rsid w:val="000D09A9"/>
    <w:rsid w:val="000F79EF"/>
    <w:rsid w:val="00106565"/>
    <w:rsid w:val="0011536A"/>
    <w:rsid w:val="0012374E"/>
    <w:rsid w:val="001302BB"/>
    <w:rsid w:val="00132827"/>
    <w:rsid w:val="001740E1"/>
    <w:rsid w:val="001808A0"/>
    <w:rsid w:val="00192C6A"/>
    <w:rsid w:val="001A2908"/>
    <w:rsid w:val="001A30AA"/>
    <w:rsid w:val="001A5959"/>
    <w:rsid w:val="001D5104"/>
    <w:rsid w:val="001E45DA"/>
    <w:rsid w:val="001F4E58"/>
    <w:rsid w:val="002124B6"/>
    <w:rsid w:val="00214328"/>
    <w:rsid w:val="002217EC"/>
    <w:rsid w:val="00234B31"/>
    <w:rsid w:val="002352E1"/>
    <w:rsid w:val="0024625E"/>
    <w:rsid w:val="002551F1"/>
    <w:rsid w:val="00270375"/>
    <w:rsid w:val="00273CA7"/>
    <w:rsid w:val="0027449C"/>
    <w:rsid w:val="002916CB"/>
    <w:rsid w:val="002A7260"/>
    <w:rsid w:val="002B4EEE"/>
    <w:rsid w:val="002B7A3D"/>
    <w:rsid w:val="002C2F44"/>
    <w:rsid w:val="002E14E1"/>
    <w:rsid w:val="002F26EE"/>
    <w:rsid w:val="002F5759"/>
    <w:rsid w:val="00306D6A"/>
    <w:rsid w:val="0030708A"/>
    <w:rsid w:val="00342AE7"/>
    <w:rsid w:val="0034598E"/>
    <w:rsid w:val="00372364"/>
    <w:rsid w:val="00382B5B"/>
    <w:rsid w:val="003871F3"/>
    <w:rsid w:val="0039191D"/>
    <w:rsid w:val="0039662C"/>
    <w:rsid w:val="003A00BF"/>
    <w:rsid w:val="003B36E4"/>
    <w:rsid w:val="003D053B"/>
    <w:rsid w:val="003E254C"/>
    <w:rsid w:val="004006F4"/>
    <w:rsid w:val="00402141"/>
    <w:rsid w:val="00404DA6"/>
    <w:rsid w:val="004056C7"/>
    <w:rsid w:val="0041252B"/>
    <w:rsid w:val="00420734"/>
    <w:rsid w:val="004404F5"/>
    <w:rsid w:val="00457304"/>
    <w:rsid w:val="00461B63"/>
    <w:rsid w:val="004649A5"/>
    <w:rsid w:val="00472E44"/>
    <w:rsid w:val="0047479B"/>
    <w:rsid w:val="004954B2"/>
    <w:rsid w:val="00497312"/>
    <w:rsid w:val="004A6DB7"/>
    <w:rsid w:val="004B484F"/>
    <w:rsid w:val="004C40C2"/>
    <w:rsid w:val="004C71DC"/>
    <w:rsid w:val="004D0DC2"/>
    <w:rsid w:val="004D2277"/>
    <w:rsid w:val="004D2530"/>
    <w:rsid w:val="004D38BF"/>
    <w:rsid w:val="004E2E70"/>
    <w:rsid w:val="004F7A44"/>
    <w:rsid w:val="005206C9"/>
    <w:rsid w:val="00537540"/>
    <w:rsid w:val="00547666"/>
    <w:rsid w:val="00560047"/>
    <w:rsid w:val="00565589"/>
    <w:rsid w:val="005703A0"/>
    <w:rsid w:val="0057199E"/>
    <w:rsid w:val="00583753"/>
    <w:rsid w:val="005A4C13"/>
    <w:rsid w:val="005C6045"/>
    <w:rsid w:val="005D34C4"/>
    <w:rsid w:val="006073CC"/>
    <w:rsid w:val="00614A10"/>
    <w:rsid w:val="00616EFA"/>
    <w:rsid w:val="00620FBF"/>
    <w:rsid w:val="00633E5D"/>
    <w:rsid w:val="0065152B"/>
    <w:rsid w:val="0065220C"/>
    <w:rsid w:val="00656BA0"/>
    <w:rsid w:val="006803CA"/>
    <w:rsid w:val="006A29D3"/>
    <w:rsid w:val="006A39C6"/>
    <w:rsid w:val="006C11CE"/>
    <w:rsid w:val="006C3769"/>
    <w:rsid w:val="00704D46"/>
    <w:rsid w:val="00712383"/>
    <w:rsid w:val="0071276D"/>
    <w:rsid w:val="00737B14"/>
    <w:rsid w:val="007409E0"/>
    <w:rsid w:val="00740AE4"/>
    <w:rsid w:val="007417E2"/>
    <w:rsid w:val="00751A4D"/>
    <w:rsid w:val="007B219E"/>
    <w:rsid w:val="007B2E78"/>
    <w:rsid w:val="007D7E7F"/>
    <w:rsid w:val="007E587C"/>
    <w:rsid w:val="007F0D79"/>
    <w:rsid w:val="0080176C"/>
    <w:rsid w:val="00803535"/>
    <w:rsid w:val="0081026E"/>
    <w:rsid w:val="00810F5C"/>
    <w:rsid w:val="00814DED"/>
    <w:rsid w:val="00817B1E"/>
    <w:rsid w:val="00823164"/>
    <w:rsid w:val="00824BA7"/>
    <w:rsid w:val="00833C0F"/>
    <w:rsid w:val="0083746C"/>
    <w:rsid w:val="0085286C"/>
    <w:rsid w:val="008573B7"/>
    <w:rsid w:val="00861908"/>
    <w:rsid w:val="00863BC7"/>
    <w:rsid w:val="00872B12"/>
    <w:rsid w:val="0087339C"/>
    <w:rsid w:val="0087703B"/>
    <w:rsid w:val="008A7DDD"/>
    <w:rsid w:val="008C10C1"/>
    <w:rsid w:val="008D5815"/>
    <w:rsid w:val="008E1B50"/>
    <w:rsid w:val="008E74FD"/>
    <w:rsid w:val="009011B8"/>
    <w:rsid w:val="00927576"/>
    <w:rsid w:val="00952D2A"/>
    <w:rsid w:val="00986F39"/>
    <w:rsid w:val="009929A6"/>
    <w:rsid w:val="00993759"/>
    <w:rsid w:val="009C05CA"/>
    <w:rsid w:val="009D21EB"/>
    <w:rsid w:val="009E2935"/>
    <w:rsid w:val="009E3CE0"/>
    <w:rsid w:val="009E4B42"/>
    <w:rsid w:val="009F4E5D"/>
    <w:rsid w:val="00A03433"/>
    <w:rsid w:val="00A0586E"/>
    <w:rsid w:val="00A16984"/>
    <w:rsid w:val="00A562C4"/>
    <w:rsid w:val="00A71D7E"/>
    <w:rsid w:val="00A75C0C"/>
    <w:rsid w:val="00A83FFF"/>
    <w:rsid w:val="00A92969"/>
    <w:rsid w:val="00A944A2"/>
    <w:rsid w:val="00A970CD"/>
    <w:rsid w:val="00AB24C3"/>
    <w:rsid w:val="00AB3C18"/>
    <w:rsid w:val="00AB53F1"/>
    <w:rsid w:val="00AB6846"/>
    <w:rsid w:val="00AB7315"/>
    <w:rsid w:val="00AE0061"/>
    <w:rsid w:val="00AE2631"/>
    <w:rsid w:val="00AE550C"/>
    <w:rsid w:val="00AF4CCF"/>
    <w:rsid w:val="00B1070F"/>
    <w:rsid w:val="00B12360"/>
    <w:rsid w:val="00B162D0"/>
    <w:rsid w:val="00B32DA6"/>
    <w:rsid w:val="00B52C13"/>
    <w:rsid w:val="00B67563"/>
    <w:rsid w:val="00BA132A"/>
    <w:rsid w:val="00BA4D89"/>
    <w:rsid w:val="00BB6474"/>
    <w:rsid w:val="00BC0005"/>
    <w:rsid w:val="00BC2858"/>
    <w:rsid w:val="00BD1BEC"/>
    <w:rsid w:val="00BF20AD"/>
    <w:rsid w:val="00BF3E83"/>
    <w:rsid w:val="00BF7C1B"/>
    <w:rsid w:val="00C0291B"/>
    <w:rsid w:val="00C17802"/>
    <w:rsid w:val="00C21E89"/>
    <w:rsid w:val="00C732BA"/>
    <w:rsid w:val="00C77E79"/>
    <w:rsid w:val="00C84A88"/>
    <w:rsid w:val="00C84E67"/>
    <w:rsid w:val="00CA327E"/>
    <w:rsid w:val="00CA3D94"/>
    <w:rsid w:val="00CA5D33"/>
    <w:rsid w:val="00CA76A2"/>
    <w:rsid w:val="00CD017D"/>
    <w:rsid w:val="00CD26A4"/>
    <w:rsid w:val="00CD340B"/>
    <w:rsid w:val="00D04F2D"/>
    <w:rsid w:val="00D05092"/>
    <w:rsid w:val="00D21C60"/>
    <w:rsid w:val="00D23FAF"/>
    <w:rsid w:val="00D3181B"/>
    <w:rsid w:val="00D435C9"/>
    <w:rsid w:val="00D57AF0"/>
    <w:rsid w:val="00D7109F"/>
    <w:rsid w:val="00D7685D"/>
    <w:rsid w:val="00D90EEB"/>
    <w:rsid w:val="00DA27A7"/>
    <w:rsid w:val="00DA444F"/>
    <w:rsid w:val="00DA4A0A"/>
    <w:rsid w:val="00DB295C"/>
    <w:rsid w:val="00DB71A6"/>
    <w:rsid w:val="00DC02F0"/>
    <w:rsid w:val="00DC0782"/>
    <w:rsid w:val="00DC331A"/>
    <w:rsid w:val="00DD38E0"/>
    <w:rsid w:val="00DD58CB"/>
    <w:rsid w:val="00DE441C"/>
    <w:rsid w:val="00DE46E2"/>
    <w:rsid w:val="00DE54BF"/>
    <w:rsid w:val="00E03674"/>
    <w:rsid w:val="00E03857"/>
    <w:rsid w:val="00E12533"/>
    <w:rsid w:val="00E26A65"/>
    <w:rsid w:val="00E465A1"/>
    <w:rsid w:val="00E465DC"/>
    <w:rsid w:val="00E912E8"/>
    <w:rsid w:val="00EA55E4"/>
    <w:rsid w:val="00EA6CC1"/>
    <w:rsid w:val="00EC181A"/>
    <w:rsid w:val="00ED60B7"/>
    <w:rsid w:val="00EE53DC"/>
    <w:rsid w:val="00EF4AEE"/>
    <w:rsid w:val="00F04768"/>
    <w:rsid w:val="00F0795D"/>
    <w:rsid w:val="00F117D2"/>
    <w:rsid w:val="00F11E08"/>
    <w:rsid w:val="00F14F0F"/>
    <w:rsid w:val="00F21618"/>
    <w:rsid w:val="00F23569"/>
    <w:rsid w:val="00F479FD"/>
    <w:rsid w:val="00F51BC9"/>
    <w:rsid w:val="00F678BA"/>
    <w:rsid w:val="00F86C95"/>
    <w:rsid w:val="00F90BBD"/>
    <w:rsid w:val="00F91CC7"/>
    <w:rsid w:val="00F961C2"/>
    <w:rsid w:val="00F96B94"/>
    <w:rsid w:val="00FC0EDF"/>
    <w:rsid w:val="00FD1276"/>
    <w:rsid w:val="00FD6864"/>
    <w:rsid w:val="00FE4292"/>
    <w:rsid w:val="00FF24F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C264FC"/>
  <w15:chartTrackingRefBased/>
  <w15:docId w15:val="{477FBA39-0AD3-4A6C-8516-1953072D6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C13"/>
    <w:pPr>
      <w:spacing w:after="0" w:line="240" w:lineRule="auto"/>
    </w:pPr>
    <w:rPr>
      <w:rFonts w:ascii="Times New Roman" w:eastAsia="Times New Roman" w:hAnsi="Times New Roman" w:cs="Times New Roman"/>
      <w:sz w:val="24"/>
      <w:szCs w:val="24"/>
      <w:lang w:eastAsia="es-ES_tradnl"/>
    </w:rPr>
  </w:style>
  <w:style w:type="paragraph" w:styleId="Ttulo1">
    <w:name w:val="heading 1"/>
    <w:basedOn w:val="Normal"/>
    <w:next w:val="Normal"/>
    <w:link w:val="Ttulo1Car"/>
    <w:uiPriority w:val="9"/>
    <w:qFormat/>
    <w:rsid w:val="00863BC7"/>
    <w:pPr>
      <w:keepNext/>
      <w:keepLines/>
      <w:spacing w:before="240" w:line="259" w:lineRule="auto"/>
      <w:outlineLvl w:val="0"/>
    </w:pPr>
    <w:rPr>
      <w:rFonts w:asciiTheme="majorHAnsi" w:eastAsiaTheme="majorEastAsia" w:hAnsiTheme="majorHAnsi" w:cstheme="majorBidi"/>
      <w:color w:val="2E74B5" w:themeColor="accent1" w:themeShade="BF"/>
      <w:sz w:val="32"/>
      <w:szCs w:val="32"/>
      <w:lang w:eastAsia="en-US"/>
    </w:rPr>
  </w:style>
  <w:style w:type="paragraph" w:styleId="Ttulo2">
    <w:name w:val="heading 2"/>
    <w:basedOn w:val="Normal"/>
    <w:next w:val="Normal"/>
    <w:link w:val="Ttulo2Car"/>
    <w:uiPriority w:val="9"/>
    <w:unhideWhenUsed/>
    <w:qFormat/>
    <w:rsid w:val="00863BC7"/>
    <w:pPr>
      <w:keepNext/>
      <w:keepLines/>
      <w:spacing w:before="200" w:line="259" w:lineRule="auto"/>
      <w:outlineLvl w:val="1"/>
    </w:pPr>
    <w:rPr>
      <w:rFonts w:asciiTheme="majorHAnsi" w:eastAsiaTheme="majorEastAsia" w:hAnsiTheme="majorHAnsi" w:cstheme="majorBidi"/>
      <w:b/>
      <w:bCs/>
      <w:color w:val="5B9BD5" w:themeColor="accent1"/>
      <w:sz w:val="26"/>
      <w:szCs w:val="26"/>
      <w:lang w:eastAsia="en-US"/>
    </w:rPr>
  </w:style>
  <w:style w:type="paragraph" w:styleId="Ttulo3">
    <w:name w:val="heading 3"/>
    <w:basedOn w:val="Normal"/>
    <w:next w:val="Normal"/>
    <w:link w:val="Ttulo3Car"/>
    <w:uiPriority w:val="9"/>
    <w:unhideWhenUsed/>
    <w:qFormat/>
    <w:rsid w:val="00863BC7"/>
    <w:pPr>
      <w:keepNext/>
      <w:keepLines/>
      <w:spacing w:before="40" w:line="259" w:lineRule="auto"/>
      <w:outlineLvl w:val="2"/>
    </w:pPr>
    <w:rPr>
      <w:rFonts w:asciiTheme="majorHAnsi" w:eastAsiaTheme="majorEastAsia" w:hAnsiTheme="majorHAnsi" w:cstheme="majorBidi"/>
      <w:color w:val="1F4D78" w:themeColor="accent1" w:themeShade="7F"/>
      <w:lang w:eastAsia="en-US"/>
    </w:rPr>
  </w:style>
  <w:style w:type="paragraph" w:styleId="Ttulo4">
    <w:name w:val="heading 4"/>
    <w:basedOn w:val="Normal"/>
    <w:next w:val="Normal"/>
    <w:link w:val="Ttulo4Car"/>
    <w:uiPriority w:val="9"/>
    <w:unhideWhenUsed/>
    <w:qFormat/>
    <w:rsid w:val="00863BC7"/>
    <w:pPr>
      <w:keepNext/>
      <w:keepLines/>
      <w:spacing w:before="40" w:line="259" w:lineRule="auto"/>
      <w:outlineLvl w:val="3"/>
    </w:pPr>
    <w:rPr>
      <w:rFonts w:asciiTheme="majorHAnsi" w:eastAsiaTheme="majorEastAsia" w:hAnsiTheme="majorHAnsi" w:cstheme="majorBidi"/>
      <w:i/>
      <w:iCs/>
      <w:color w:val="2E74B5" w:themeColor="accent1" w:themeShade="BF"/>
      <w:sz w:val="22"/>
      <w:szCs w:val="22"/>
      <w:lang w:eastAsia="en-US"/>
    </w:rPr>
  </w:style>
  <w:style w:type="paragraph" w:styleId="Ttulo5">
    <w:name w:val="heading 5"/>
    <w:basedOn w:val="Normal"/>
    <w:next w:val="Normal"/>
    <w:link w:val="Ttulo5Car"/>
    <w:uiPriority w:val="9"/>
    <w:unhideWhenUsed/>
    <w:qFormat/>
    <w:rsid w:val="00E465DC"/>
    <w:pPr>
      <w:keepNext/>
      <w:keepLines/>
      <w:spacing w:before="40" w:line="259" w:lineRule="auto"/>
      <w:outlineLvl w:val="4"/>
    </w:pPr>
    <w:rPr>
      <w:rFonts w:asciiTheme="majorHAnsi" w:eastAsiaTheme="majorEastAsia" w:hAnsiTheme="majorHAnsi" w:cstheme="majorBidi"/>
      <w:color w:val="2E74B5" w:themeColor="accent1" w:themeShade="BF"/>
      <w:sz w:val="22"/>
      <w:szCs w:val="22"/>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63BC7"/>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863BC7"/>
    <w:rPr>
      <w:rFonts w:asciiTheme="majorHAnsi" w:eastAsiaTheme="majorEastAsia" w:hAnsiTheme="majorHAnsi" w:cstheme="majorBidi"/>
      <w:b/>
      <w:bCs/>
      <w:color w:val="5B9BD5" w:themeColor="accent1"/>
      <w:sz w:val="26"/>
      <w:szCs w:val="26"/>
    </w:rPr>
  </w:style>
  <w:style w:type="character" w:customStyle="1" w:styleId="Ttulo3Car">
    <w:name w:val="Título 3 Car"/>
    <w:basedOn w:val="Fuentedeprrafopredeter"/>
    <w:link w:val="Ttulo3"/>
    <w:uiPriority w:val="9"/>
    <w:rsid w:val="00863BC7"/>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rsid w:val="00863BC7"/>
    <w:rPr>
      <w:rFonts w:asciiTheme="majorHAnsi" w:eastAsiaTheme="majorEastAsia" w:hAnsiTheme="majorHAnsi" w:cstheme="majorBidi"/>
      <w:i/>
      <w:iCs/>
      <w:color w:val="2E74B5" w:themeColor="accent1" w:themeShade="BF"/>
    </w:rPr>
  </w:style>
  <w:style w:type="character" w:customStyle="1" w:styleId="TextocomentarioCar">
    <w:name w:val="Texto comentario Car"/>
    <w:basedOn w:val="Fuentedeprrafopredeter"/>
    <w:link w:val="Textocomentario"/>
    <w:uiPriority w:val="99"/>
    <w:semiHidden/>
    <w:rsid w:val="00863BC7"/>
    <w:rPr>
      <w:sz w:val="20"/>
      <w:szCs w:val="20"/>
    </w:rPr>
  </w:style>
  <w:style w:type="paragraph" w:styleId="Textocomentario">
    <w:name w:val="annotation text"/>
    <w:basedOn w:val="Normal"/>
    <w:link w:val="TextocomentarioCar"/>
    <w:uiPriority w:val="99"/>
    <w:semiHidden/>
    <w:unhideWhenUsed/>
    <w:rsid w:val="00863BC7"/>
    <w:pPr>
      <w:spacing w:after="160"/>
    </w:pPr>
    <w:rPr>
      <w:rFonts w:asciiTheme="minorHAnsi" w:eastAsiaTheme="minorHAnsi" w:hAnsiTheme="minorHAnsi" w:cstheme="minorBidi"/>
      <w:sz w:val="20"/>
      <w:szCs w:val="20"/>
      <w:lang w:eastAsia="en-US"/>
    </w:rPr>
  </w:style>
  <w:style w:type="character" w:customStyle="1" w:styleId="AsuntodelcomentarioCar">
    <w:name w:val="Asunto del comentario Car"/>
    <w:basedOn w:val="TextocomentarioCar"/>
    <w:link w:val="Asuntodelcomentario"/>
    <w:uiPriority w:val="99"/>
    <w:semiHidden/>
    <w:rsid w:val="00863BC7"/>
    <w:rPr>
      <w:b/>
      <w:bCs/>
      <w:sz w:val="20"/>
      <w:szCs w:val="20"/>
    </w:rPr>
  </w:style>
  <w:style w:type="paragraph" w:styleId="Asuntodelcomentario">
    <w:name w:val="annotation subject"/>
    <w:basedOn w:val="Textocomentario"/>
    <w:next w:val="Textocomentario"/>
    <w:link w:val="AsuntodelcomentarioCar"/>
    <w:uiPriority w:val="99"/>
    <w:semiHidden/>
    <w:unhideWhenUsed/>
    <w:rsid w:val="00863BC7"/>
    <w:rPr>
      <w:b/>
      <w:bCs/>
    </w:rPr>
  </w:style>
  <w:style w:type="character" w:customStyle="1" w:styleId="TextodegloboCar">
    <w:name w:val="Texto de globo Car"/>
    <w:basedOn w:val="Fuentedeprrafopredeter"/>
    <w:link w:val="Textodeglobo"/>
    <w:uiPriority w:val="99"/>
    <w:semiHidden/>
    <w:rsid w:val="00863BC7"/>
    <w:rPr>
      <w:rFonts w:ascii="Segoe UI" w:hAnsi="Segoe UI" w:cs="Segoe UI"/>
      <w:sz w:val="18"/>
      <w:szCs w:val="18"/>
    </w:rPr>
  </w:style>
  <w:style w:type="paragraph" w:styleId="Textodeglobo">
    <w:name w:val="Balloon Text"/>
    <w:basedOn w:val="Normal"/>
    <w:link w:val="TextodegloboCar"/>
    <w:uiPriority w:val="99"/>
    <w:semiHidden/>
    <w:unhideWhenUsed/>
    <w:rsid w:val="00863BC7"/>
    <w:rPr>
      <w:rFonts w:ascii="Segoe UI" w:eastAsiaTheme="minorHAnsi" w:hAnsi="Segoe UI" w:cs="Segoe UI"/>
      <w:sz w:val="18"/>
      <w:szCs w:val="18"/>
      <w:lang w:eastAsia="en-US"/>
    </w:rPr>
  </w:style>
  <w:style w:type="paragraph" w:styleId="Encabezado">
    <w:name w:val="header"/>
    <w:basedOn w:val="Normal"/>
    <w:link w:val="EncabezadoCar"/>
    <w:uiPriority w:val="99"/>
    <w:unhideWhenUsed/>
    <w:rsid w:val="00863BC7"/>
    <w:pPr>
      <w:tabs>
        <w:tab w:val="center" w:pos="4419"/>
        <w:tab w:val="right" w:pos="8838"/>
      </w:tabs>
    </w:pPr>
    <w:rPr>
      <w:rFonts w:asciiTheme="minorHAnsi" w:eastAsiaTheme="minorHAnsi" w:hAnsiTheme="minorHAnsi" w:cstheme="minorBidi"/>
      <w:sz w:val="22"/>
      <w:szCs w:val="22"/>
      <w:lang w:eastAsia="en-US"/>
    </w:rPr>
  </w:style>
  <w:style w:type="character" w:customStyle="1" w:styleId="EncabezadoCar">
    <w:name w:val="Encabezado Car"/>
    <w:basedOn w:val="Fuentedeprrafopredeter"/>
    <w:link w:val="Encabezado"/>
    <w:uiPriority w:val="99"/>
    <w:rsid w:val="00863BC7"/>
  </w:style>
  <w:style w:type="paragraph" w:styleId="Piedepgina">
    <w:name w:val="footer"/>
    <w:basedOn w:val="Normal"/>
    <w:link w:val="PiedepginaCar"/>
    <w:uiPriority w:val="99"/>
    <w:unhideWhenUsed/>
    <w:rsid w:val="00863BC7"/>
    <w:pPr>
      <w:tabs>
        <w:tab w:val="center" w:pos="4419"/>
        <w:tab w:val="right" w:pos="8838"/>
      </w:tabs>
    </w:pPr>
    <w:rPr>
      <w:rFonts w:asciiTheme="minorHAnsi" w:eastAsiaTheme="minorHAnsi" w:hAnsiTheme="minorHAnsi" w:cstheme="minorBidi"/>
      <w:sz w:val="22"/>
      <w:szCs w:val="22"/>
      <w:lang w:eastAsia="en-US"/>
    </w:rPr>
  </w:style>
  <w:style w:type="character" w:customStyle="1" w:styleId="PiedepginaCar">
    <w:name w:val="Pie de página Car"/>
    <w:basedOn w:val="Fuentedeprrafopredeter"/>
    <w:link w:val="Piedepgina"/>
    <w:uiPriority w:val="99"/>
    <w:rsid w:val="00863BC7"/>
  </w:style>
  <w:style w:type="paragraph" w:customStyle="1" w:styleId="Default">
    <w:name w:val="Default"/>
    <w:rsid w:val="00863BC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TtuloTDC">
    <w:name w:val="TOC Heading"/>
    <w:basedOn w:val="Ttulo1"/>
    <w:next w:val="Normal"/>
    <w:uiPriority w:val="39"/>
    <w:unhideWhenUsed/>
    <w:qFormat/>
    <w:rsid w:val="00863BC7"/>
    <w:pPr>
      <w:spacing w:before="480" w:line="276" w:lineRule="auto"/>
      <w:outlineLvl w:val="9"/>
    </w:pPr>
    <w:rPr>
      <w:b/>
      <w:bCs/>
      <w:sz w:val="28"/>
      <w:szCs w:val="28"/>
      <w:lang w:val="es-ES"/>
    </w:rPr>
  </w:style>
  <w:style w:type="paragraph" w:styleId="TDC1">
    <w:name w:val="toc 1"/>
    <w:basedOn w:val="Normal"/>
    <w:next w:val="Normal"/>
    <w:autoRedefine/>
    <w:uiPriority w:val="39"/>
    <w:unhideWhenUsed/>
    <w:rsid w:val="00863BC7"/>
    <w:pPr>
      <w:spacing w:after="100" w:line="259" w:lineRule="auto"/>
    </w:pPr>
    <w:rPr>
      <w:rFonts w:asciiTheme="minorHAnsi" w:eastAsiaTheme="minorHAnsi" w:hAnsiTheme="minorHAnsi" w:cstheme="minorBidi"/>
      <w:sz w:val="22"/>
      <w:szCs w:val="22"/>
      <w:lang w:eastAsia="en-US"/>
    </w:rPr>
  </w:style>
  <w:style w:type="paragraph" w:styleId="TDC2">
    <w:name w:val="toc 2"/>
    <w:basedOn w:val="Normal"/>
    <w:next w:val="Normal"/>
    <w:autoRedefine/>
    <w:uiPriority w:val="39"/>
    <w:unhideWhenUsed/>
    <w:rsid w:val="00863BC7"/>
    <w:pPr>
      <w:spacing w:after="100" w:line="259" w:lineRule="auto"/>
      <w:ind w:left="220"/>
    </w:pPr>
    <w:rPr>
      <w:rFonts w:asciiTheme="minorHAnsi" w:eastAsiaTheme="minorHAnsi" w:hAnsiTheme="minorHAnsi" w:cstheme="minorBidi"/>
      <w:sz w:val="22"/>
      <w:szCs w:val="22"/>
      <w:lang w:eastAsia="en-US"/>
    </w:rPr>
  </w:style>
  <w:style w:type="character" w:styleId="Hipervnculo">
    <w:name w:val="Hyperlink"/>
    <w:basedOn w:val="Fuentedeprrafopredeter"/>
    <w:uiPriority w:val="99"/>
    <w:unhideWhenUsed/>
    <w:rsid w:val="00863BC7"/>
    <w:rPr>
      <w:color w:val="0563C1" w:themeColor="hyperlink"/>
      <w:u w:val="single"/>
    </w:rPr>
  </w:style>
  <w:style w:type="paragraph" w:styleId="Prrafodelista">
    <w:name w:val="List Paragraph"/>
    <w:aliases w:val="figuras cap 5,TITULOS PRINCIPALES,Fundamentacion,Lista vistosa - Énfasis 11,Bulleted List,Lista media 2 - Énfasis 41,List Paragraph,SubPárrafo de lista,Cita Pie de Página,titulo,coar"/>
    <w:basedOn w:val="Normal"/>
    <w:link w:val="PrrafodelistaCar"/>
    <w:uiPriority w:val="34"/>
    <w:qFormat/>
    <w:rsid w:val="00863BC7"/>
    <w:pPr>
      <w:spacing w:after="160" w:line="259" w:lineRule="auto"/>
      <w:ind w:left="720"/>
      <w:contextualSpacing/>
    </w:pPr>
    <w:rPr>
      <w:rFonts w:asciiTheme="minorHAnsi" w:eastAsiaTheme="minorHAnsi" w:hAnsiTheme="minorHAnsi" w:cstheme="minorBidi"/>
      <w:sz w:val="22"/>
      <w:szCs w:val="22"/>
      <w:lang w:eastAsia="en-US"/>
    </w:rPr>
  </w:style>
  <w:style w:type="paragraph" w:styleId="Ttulo">
    <w:name w:val="Title"/>
    <w:basedOn w:val="Normal"/>
    <w:next w:val="Normal"/>
    <w:link w:val="TtuloCar"/>
    <w:uiPriority w:val="10"/>
    <w:qFormat/>
    <w:rsid w:val="00863BC7"/>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lang w:eastAsia="en-US"/>
    </w:rPr>
  </w:style>
  <w:style w:type="character" w:customStyle="1" w:styleId="TtuloCar">
    <w:name w:val="Título Car"/>
    <w:basedOn w:val="Fuentedeprrafopredeter"/>
    <w:link w:val="Ttulo"/>
    <w:uiPriority w:val="10"/>
    <w:rsid w:val="00863BC7"/>
    <w:rPr>
      <w:rFonts w:asciiTheme="majorHAnsi" w:eastAsiaTheme="majorEastAsia" w:hAnsiTheme="majorHAnsi" w:cstheme="majorBidi"/>
      <w:color w:val="323E4F" w:themeColor="text2" w:themeShade="BF"/>
      <w:spacing w:val="5"/>
      <w:kern w:val="28"/>
      <w:sz w:val="52"/>
      <w:szCs w:val="52"/>
    </w:rPr>
  </w:style>
  <w:style w:type="paragraph" w:styleId="Sinespaciado">
    <w:name w:val="No Spacing"/>
    <w:link w:val="SinespaciadoCar"/>
    <w:uiPriority w:val="1"/>
    <w:qFormat/>
    <w:rsid w:val="00863BC7"/>
    <w:pPr>
      <w:spacing w:after="0" w:line="240" w:lineRule="auto"/>
    </w:pPr>
    <w:rPr>
      <w:lang w:val="en-US"/>
    </w:rPr>
  </w:style>
  <w:style w:type="paragraph" w:styleId="Textonotapie">
    <w:name w:val="footnote text"/>
    <w:basedOn w:val="Normal"/>
    <w:link w:val="TextonotapieCar"/>
    <w:unhideWhenUsed/>
    <w:rsid w:val="00863BC7"/>
    <w:rPr>
      <w:rFonts w:asciiTheme="minorHAnsi" w:eastAsiaTheme="minorHAnsi" w:hAnsiTheme="minorHAnsi" w:cstheme="minorBidi"/>
      <w:sz w:val="20"/>
      <w:szCs w:val="20"/>
      <w:lang w:eastAsia="en-US"/>
    </w:rPr>
  </w:style>
  <w:style w:type="character" w:customStyle="1" w:styleId="TextonotapieCar">
    <w:name w:val="Texto nota pie Car"/>
    <w:basedOn w:val="Fuentedeprrafopredeter"/>
    <w:link w:val="Textonotapie"/>
    <w:rsid w:val="00863BC7"/>
    <w:rPr>
      <w:sz w:val="20"/>
      <w:szCs w:val="20"/>
    </w:rPr>
  </w:style>
  <w:style w:type="character" w:styleId="Refdenotaalpie">
    <w:name w:val="footnote reference"/>
    <w:basedOn w:val="Fuentedeprrafopredeter"/>
    <w:semiHidden/>
    <w:unhideWhenUsed/>
    <w:rsid w:val="00863BC7"/>
    <w:rPr>
      <w:vertAlign w:val="superscript"/>
    </w:rPr>
  </w:style>
  <w:style w:type="character" w:customStyle="1" w:styleId="apple-converted-space">
    <w:name w:val="apple-converted-space"/>
    <w:basedOn w:val="Fuentedeprrafopredeter"/>
    <w:rsid w:val="00863BC7"/>
  </w:style>
  <w:style w:type="character" w:styleId="Fuerte">
    <w:name w:val="Strong"/>
    <w:basedOn w:val="Fuentedeprrafopredeter"/>
    <w:uiPriority w:val="22"/>
    <w:qFormat/>
    <w:rsid w:val="00863BC7"/>
    <w:rPr>
      <w:b/>
      <w:bCs/>
    </w:rPr>
  </w:style>
  <w:style w:type="paragraph" w:styleId="Bibliografa">
    <w:name w:val="Bibliography"/>
    <w:basedOn w:val="Normal"/>
    <w:next w:val="Normal"/>
    <w:uiPriority w:val="37"/>
    <w:unhideWhenUsed/>
    <w:rsid w:val="00863BC7"/>
    <w:pPr>
      <w:spacing w:after="160" w:line="259" w:lineRule="auto"/>
    </w:pPr>
    <w:rPr>
      <w:rFonts w:asciiTheme="minorHAnsi" w:eastAsiaTheme="minorHAnsi" w:hAnsiTheme="minorHAnsi" w:cstheme="minorBidi"/>
      <w:sz w:val="22"/>
      <w:szCs w:val="22"/>
      <w:lang w:eastAsia="en-US"/>
    </w:rPr>
  </w:style>
  <w:style w:type="character" w:customStyle="1" w:styleId="MapadeldocumentoCar">
    <w:name w:val="Mapa del documento Car"/>
    <w:basedOn w:val="Fuentedeprrafopredeter"/>
    <w:link w:val="Mapadeldocumento"/>
    <w:uiPriority w:val="99"/>
    <w:semiHidden/>
    <w:rsid w:val="00863BC7"/>
    <w:rPr>
      <w:rFonts w:ascii="Tahoma" w:hAnsi="Tahoma" w:cs="Tahoma"/>
      <w:sz w:val="16"/>
      <w:szCs w:val="16"/>
    </w:rPr>
  </w:style>
  <w:style w:type="paragraph" w:styleId="Mapadeldocumento">
    <w:name w:val="Document Map"/>
    <w:basedOn w:val="Normal"/>
    <w:link w:val="MapadeldocumentoCar"/>
    <w:uiPriority w:val="99"/>
    <w:semiHidden/>
    <w:unhideWhenUsed/>
    <w:rsid w:val="00863BC7"/>
    <w:rPr>
      <w:rFonts w:ascii="Tahoma" w:eastAsiaTheme="minorHAnsi" w:hAnsi="Tahoma" w:cs="Tahoma"/>
      <w:sz w:val="16"/>
      <w:szCs w:val="16"/>
      <w:lang w:eastAsia="en-US"/>
    </w:rPr>
  </w:style>
  <w:style w:type="paragraph" w:styleId="TDC3">
    <w:name w:val="toc 3"/>
    <w:basedOn w:val="Normal"/>
    <w:next w:val="Normal"/>
    <w:autoRedefine/>
    <w:uiPriority w:val="39"/>
    <w:unhideWhenUsed/>
    <w:rsid w:val="00863BC7"/>
    <w:pPr>
      <w:spacing w:after="100" w:line="259" w:lineRule="auto"/>
      <w:ind w:left="440"/>
    </w:pPr>
    <w:rPr>
      <w:rFonts w:asciiTheme="minorHAnsi" w:eastAsiaTheme="minorHAnsi" w:hAnsiTheme="minorHAnsi" w:cstheme="minorBidi"/>
      <w:sz w:val="22"/>
      <w:szCs w:val="22"/>
      <w:lang w:eastAsia="en-US"/>
    </w:rPr>
  </w:style>
  <w:style w:type="paragraph" w:styleId="Descripcin">
    <w:name w:val="caption"/>
    <w:basedOn w:val="Normal"/>
    <w:next w:val="Normal"/>
    <w:uiPriority w:val="35"/>
    <w:unhideWhenUsed/>
    <w:qFormat/>
    <w:rsid w:val="00863BC7"/>
    <w:pPr>
      <w:spacing w:after="200"/>
    </w:pPr>
    <w:rPr>
      <w:rFonts w:asciiTheme="minorHAnsi" w:eastAsiaTheme="minorHAnsi" w:hAnsiTheme="minorHAnsi" w:cstheme="minorBidi"/>
      <w:i/>
      <w:iCs/>
      <w:color w:val="44546A" w:themeColor="text2"/>
      <w:sz w:val="18"/>
      <w:szCs w:val="18"/>
      <w:lang w:eastAsia="en-US"/>
    </w:rPr>
  </w:style>
  <w:style w:type="character" w:customStyle="1" w:styleId="apple-style-span">
    <w:name w:val="apple-style-span"/>
    <w:basedOn w:val="Fuentedeprrafopredeter"/>
    <w:rsid w:val="00863BC7"/>
  </w:style>
  <w:style w:type="paragraph" w:styleId="Tabladeilustraciones">
    <w:name w:val="table of figures"/>
    <w:basedOn w:val="Normal"/>
    <w:next w:val="Normal"/>
    <w:uiPriority w:val="99"/>
    <w:unhideWhenUsed/>
    <w:rsid w:val="00863BC7"/>
    <w:pPr>
      <w:spacing w:line="259" w:lineRule="auto"/>
    </w:pPr>
    <w:rPr>
      <w:rFonts w:asciiTheme="minorHAnsi" w:eastAsiaTheme="minorHAnsi" w:hAnsiTheme="minorHAnsi" w:cstheme="minorBidi"/>
      <w:sz w:val="22"/>
      <w:szCs w:val="22"/>
      <w:lang w:eastAsia="en-US"/>
    </w:rPr>
  </w:style>
  <w:style w:type="table" w:customStyle="1" w:styleId="Tabladecuadrcula5oscura-nfasis31">
    <w:name w:val="Tabla de cuadrícula 5 oscura - Énfasis 31"/>
    <w:basedOn w:val="Tablanormal"/>
    <w:uiPriority w:val="50"/>
    <w:rsid w:val="00863BC7"/>
    <w:pPr>
      <w:spacing w:after="0" w:line="240" w:lineRule="auto"/>
    </w:pPr>
    <w:rPr>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TDC4">
    <w:name w:val="toc 4"/>
    <w:basedOn w:val="Normal"/>
    <w:next w:val="Normal"/>
    <w:autoRedefine/>
    <w:uiPriority w:val="39"/>
    <w:unhideWhenUsed/>
    <w:rsid w:val="00863BC7"/>
    <w:pPr>
      <w:spacing w:after="100" w:line="276" w:lineRule="auto"/>
      <w:ind w:left="660"/>
    </w:pPr>
    <w:rPr>
      <w:rFonts w:asciiTheme="minorHAnsi" w:eastAsiaTheme="minorEastAsia" w:hAnsiTheme="minorHAnsi" w:cstheme="minorBidi"/>
      <w:sz w:val="22"/>
      <w:szCs w:val="22"/>
      <w:lang w:eastAsia="es-EC"/>
    </w:rPr>
  </w:style>
  <w:style w:type="paragraph" w:styleId="TDC5">
    <w:name w:val="toc 5"/>
    <w:basedOn w:val="Normal"/>
    <w:next w:val="Normal"/>
    <w:autoRedefine/>
    <w:uiPriority w:val="39"/>
    <w:unhideWhenUsed/>
    <w:rsid w:val="00863BC7"/>
    <w:pPr>
      <w:spacing w:after="100" w:line="276" w:lineRule="auto"/>
      <w:ind w:left="880"/>
    </w:pPr>
    <w:rPr>
      <w:rFonts w:asciiTheme="minorHAnsi" w:eastAsiaTheme="minorEastAsia" w:hAnsiTheme="minorHAnsi" w:cstheme="minorBidi"/>
      <w:sz w:val="22"/>
      <w:szCs w:val="22"/>
      <w:lang w:eastAsia="es-EC"/>
    </w:rPr>
  </w:style>
  <w:style w:type="paragraph" w:styleId="TDC6">
    <w:name w:val="toc 6"/>
    <w:basedOn w:val="Normal"/>
    <w:next w:val="Normal"/>
    <w:autoRedefine/>
    <w:uiPriority w:val="39"/>
    <w:unhideWhenUsed/>
    <w:rsid w:val="00863BC7"/>
    <w:pPr>
      <w:spacing w:after="100" w:line="276" w:lineRule="auto"/>
      <w:ind w:left="1100"/>
    </w:pPr>
    <w:rPr>
      <w:rFonts w:asciiTheme="minorHAnsi" w:eastAsiaTheme="minorEastAsia" w:hAnsiTheme="minorHAnsi" w:cstheme="minorBidi"/>
      <w:sz w:val="22"/>
      <w:szCs w:val="22"/>
      <w:lang w:eastAsia="es-EC"/>
    </w:rPr>
  </w:style>
  <w:style w:type="paragraph" w:styleId="TDC7">
    <w:name w:val="toc 7"/>
    <w:basedOn w:val="Normal"/>
    <w:next w:val="Normal"/>
    <w:autoRedefine/>
    <w:uiPriority w:val="39"/>
    <w:unhideWhenUsed/>
    <w:rsid w:val="00863BC7"/>
    <w:pPr>
      <w:spacing w:after="100" w:line="276" w:lineRule="auto"/>
      <w:ind w:left="1320"/>
    </w:pPr>
    <w:rPr>
      <w:rFonts w:asciiTheme="minorHAnsi" w:eastAsiaTheme="minorEastAsia" w:hAnsiTheme="minorHAnsi" w:cstheme="minorBidi"/>
      <w:sz w:val="22"/>
      <w:szCs w:val="22"/>
      <w:lang w:eastAsia="es-EC"/>
    </w:rPr>
  </w:style>
  <w:style w:type="paragraph" w:styleId="TDC8">
    <w:name w:val="toc 8"/>
    <w:basedOn w:val="Normal"/>
    <w:next w:val="Normal"/>
    <w:autoRedefine/>
    <w:uiPriority w:val="39"/>
    <w:unhideWhenUsed/>
    <w:rsid w:val="00863BC7"/>
    <w:pPr>
      <w:spacing w:after="100" w:line="276" w:lineRule="auto"/>
      <w:ind w:left="1540"/>
    </w:pPr>
    <w:rPr>
      <w:rFonts w:asciiTheme="minorHAnsi" w:eastAsiaTheme="minorEastAsia" w:hAnsiTheme="minorHAnsi" w:cstheme="minorBidi"/>
      <w:sz w:val="22"/>
      <w:szCs w:val="22"/>
      <w:lang w:eastAsia="es-EC"/>
    </w:rPr>
  </w:style>
  <w:style w:type="paragraph" w:styleId="TDC9">
    <w:name w:val="toc 9"/>
    <w:basedOn w:val="Normal"/>
    <w:next w:val="Normal"/>
    <w:autoRedefine/>
    <w:uiPriority w:val="39"/>
    <w:unhideWhenUsed/>
    <w:rsid w:val="00863BC7"/>
    <w:pPr>
      <w:spacing w:after="100" w:line="276" w:lineRule="auto"/>
      <w:ind w:left="1760"/>
    </w:pPr>
    <w:rPr>
      <w:rFonts w:asciiTheme="minorHAnsi" w:eastAsiaTheme="minorEastAsia" w:hAnsiTheme="minorHAnsi" w:cstheme="minorBidi"/>
      <w:sz w:val="22"/>
      <w:szCs w:val="22"/>
      <w:lang w:eastAsia="es-EC"/>
    </w:rPr>
  </w:style>
  <w:style w:type="paragraph" w:styleId="NormalWeb">
    <w:name w:val="Normal (Web)"/>
    <w:basedOn w:val="Normal"/>
    <w:uiPriority w:val="99"/>
    <w:unhideWhenUsed/>
    <w:rsid w:val="00C84A88"/>
    <w:pPr>
      <w:spacing w:before="100" w:beforeAutospacing="1" w:after="100" w:afterAutospacing="1"/>
    </w:pPr>
    <w:rPr>
      <w:lang w:eastAsia="es-EC"/>
    </w:rPr>
  </w:style>
  <w:style w:type="character" w:customStyle="1" w:styleId="Mencinsinresolver1">
    <w:name w:val="Mención sin resolver1"/>
    <w:basedOn w:val="Fuentedeprrafopredeter"/>
    <w:uiPriority w:val="99"/>
    <w:semiHidden/>
    <w:unhideWhenUsed/>
    <w:rsid w:val="004649A5"/>
    <w:rPr>
      <w:color w:val="605E5C"/>
      <w:shd w:val="clear" w:color="auto" w:fill="E1DFDD"/>
    </w:rPr>
  </w:style>
  <w:style w:type="paragraph" w:styleId="HTMLconformatoprevio">
    <w:name w:val="HTML Preformatted"/>
    <w:basedOn w:val="Normal"/>
    <w:link w:val="HTMLconformatoprevioCar"/>
    <w:uiPriority w:val="99"/>
    <w:semiHidden/>
    <w:unhideWhenUsed/>
    <w:rsid w:val="004649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4649A5"/>
    <w:rPr>
      <w:rFonts w:ascii="Courier New" w:eastAsia="Times New Roman" w:hAnsi="Courier New" w:cs="Courier New"/>
      <w:sz w:val="20"/>
      <w:szCs w:val="20"/>
      <w:lang w:eastAsia="es-ES_tradnl"/>
    </w:rPr>
  </w:style>
  <w:style w:type="character" w:styleId="Nmerodepgina">
    <w:name w:val="page number"/>
    <w:basedOn w:val="Fuentedeprrafopredeter"/>
    <w:uiPriority w:val="99"/>
    <w:semiHidden/>
    <w:unhideWhenUsed/>
    <w:rsid w:val="004649A5"/>
  </w:style>
  <w:style w:type="table" w:styleId="Tablaconcuadrcula">
    <w:name w:val="Table Grid"/>
    <w:basedOn w:val="Tablanormal"/>
    <w:uiPriority w:val="59"/>
    <w:rsid w:val="00AE00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2">
    <w:name w:val="s2"/>
    <w:basedOn w:val="Fuentedeprrafopredeter"/>
    <w:rsid w:val="00EA55E4"/>
  </w:style>
  <w:style w:type="character" w:styleId="nfasisintenso">
    <w:name w:val="Intense Emphasis"/>
    <w:basedOn w:val="Fuentedeprrafopredeter"/>
    <w:uiPriority w:val="21"/>
    <w:qFormat/>
    <w:rsid w:val="00817B1E"/>
    <w:rPr>
      <w:i/>
      <w:iCs/>
      <w:color w:val="5B9BD5" w:themeColor="accent1"/>
    </w:rPr>
  </w:style>
  <w:style w:type="table" w:styleId="Tabladelista1clara">
    <w:name w:val="List Table 1 Light"/>
    <w:basedOn w:val="Tablanormal"/>
    <w:uiPriority w:val="46"/>
    <w:rsid w:val="00817B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oindependiente2">
    <w:name w:val="Body Text 2"/>
    <w:basedOn w:val="Normal"/>
    <w:link w:val="Textoindependiente2Car"/>
    <w:rsid w:val="00E465DC"/>
    <w:rPr>
      <w:b/>
      <w:szCs w:val="20"/>
      <w:lang w:val="es-ES" w:eastAsia="es-ES"/>
    </w:rPr>
  </w:style>
  <w:style w:type="character" w:customStyle="1" w:styleId="Textoindependiente2Car">
    <w:name w:val="Texto independiente 2 Car"/>
    <w:basedOn w:val="Fuentedeprrafopredeter"/>
    <w:link w:val="Textoindependiente2"/>
    <w:rsid w:val="00E465DC"/>
    <w:rPr>
      <w:rFonts w:ascii="Times New Roman" w:eastAsia="Times New Roman" w:hAnsi="Times New Roman" w:cs="Times New Roman"/>
      <w:b/>
      <w:sz w:val="24"/>
      <w:szCs w:val="20"/>
      <w:lang w:val="es-ES" w:eastAsia="es-ES"/>
    </w:rPr>
  </w:style>
  <w:style w:type="character" w:customStyle="1" w:styleId="Ttulo5Car">
    <w:name w:val="Título 5 Car"/>
    <w:basedOn w:val="Fuentedeprrafopredeter"/>
    <w:link w:val="Ttulo5"/>
    <w:uiPriority w:val="9"/>
    <w:rsid w:val="00E465DC"/>
    <w:rPr>
      <w:rFonts w:asciiTheme="majorHAnsi" w:eastAsiaTheme="majorEastAsia" w:hAnsiTheme="majorHAnsi" w:cstheme="majorBidi"/>
      <w:color w:val="2E74B5" w:themeColor="accent1" w:themeShade="BF"/>
    </w:rPr>
  </w:style>
  <w:style w:type="character" w:customStyle="1" w:styleId="notranslate">
    <w:name w:val="notranslate"/>
    <w:basedOn w:val="Fuentedeprrafopredeter"/>
    <w:rsid w:val="00E465DC"/>
  </w:style>
  <w:style w:type="character" w:styleId="Hipervnculovisitado">
    <w:name w:val="FollowedHyperlink"/>
    <w:basedOn w:val="Fuentedeprrafopredeter"/>
    <w:uiPriority w:val="99"/>
    <w:semiHidden/>
    <w:unhideWhenUsed/>
    <w:rsid w:val="00E465DC"/>
    <w:rPr>
      <w:color w:val="954F72" w:themeColor="followedHyperlink"/>
      <w:u w:val="single"/>
    </w:rPr>
  </w:style>
  <w:style w:type="paragraph" w:styleId="Cita">
    <w:name w:val="Quote"/>
    <w:basedOn w:val="Normal"/>
    <w:next w:val="Normal"/>
    <w:link w:val="CitaCar"/>
    <w:uiPriority w:val="29"/>
    <w:qFormat/>
    <w:rsid w:val="00FC0EDF"/>
    <w:pPr>
      <w:spacing w:before="200" w:after="160" w:line="259" w:lineRule="auto"/>
      <w:ind w:left="864" w:right="864"/>
      <w:jc w:val="center"/>
    </w:pPr>
    <w:rPr>
      <w:rFonts w:asciiTheme="minorHAnsi" w:eastAsiaTheme="minorEastAsia" w:hAnsiTheme="minorHAnsi" w:cstheme="minorBidi"/>
      <w:i/>
      <w:iCs/>
      <w:color w:val="404040" w:themeColor="text1" w:themeTint="BF"/>
      <w:sz w:val="22"/>
      <w:szCs w:val="22"/>
      <w:lang w:val="es-US" w:eastAsia="zh-TW"/>
    </w:rPr>
  </w:style>
  <w:style w:type="character" w:customStyle="1" w:styleId="CitaCar">
    <w:name w:val="Cita Car"/>
    <w:basedOn w:val="Fuentedeprrafopredeter"/>
    <w:link w:val="Cita"/>
    <w:uiPriority w:val="29"/>
    <w:rsid w:val="00FC0EDF"/>
    <w:rPr>
      <w:rFonts w:eastAsiaTheme="minorEastAsia"/>
      <w:i/>
      <w:iCs/>
      <w:color w:val="404040" w:themeColor="text1" w:themeTint="BF"/>
      <w:lang w:val="es-US" w:eastAsia="zh-TW"/>
    </w:rPr>
  </w:style>
  <w:style w:type="character" w:customStyle="1" w:styleId="SinespaciadoCar">
    <w:name w:val="Sin espaciado Car"/>
    <w:basedOn w:val="Fuentedeprrafopredeter"/>
    <w:link w:val="Sinespaciado"/>
    <w:uiPriority w:val="1"/>
    <w:rsid w:val="00497312"/>
    <w:rPr>
      <w:lang w:val="en-US"/>
    </w:rPr>
  </w:style>
  <w:style w:type="character" w:customStyle="1" w:styleId="y2iqfc">
    <w:name w:val="y2iqfc"/>
    <w:basedOn w:val="Fuentedeprrafopredeter"/>
    <w:rsid w:val="00004EB2"/>
  </w:style>
  <w:style w:type="paragraph" w:styleId="Textonotaalfinal">
    <w:name w:val="endnote text"/>
    <w:basedOn w:val="Normal"/>
    <w:link w:val="TextonotaalfinalCar"/>
    <w:uiPriority w:val="99"/>
    <w:unhideWhenUsed/>
    <w:rsid w:val="008E74FD"/>
    <w:rPr>
      <w:rFonts w:asciiTheme="minorHAnsi" w:eastAsiaTheme="minorHAnsi" w:hAnsiTheme="minorHAnsi" w:cstheme="minorBidi"/>
      <w:sz w:val="20"/>
      <w:szCs w:val="20"/>
      <w:lang w:val="en-US" w:eastAsia="en-US"/>
    </w:rPr>
  </w:style>
  <w:style w:type="character" w:customStyle="1" w:styleId="TextonotaalfinalCar">
    <w:name w:val="Texto nota al final Car"/>
    <w:basedOn w:val="Fuentedeprrafopredeter"/>
    <w:link w:val="Textonotaalfinal"/>
    <w:uiPriority w:val="99"/>
    <w:rsid w:val="008E74FD"/>
    <w:rPr>
      <w:sz w:val="20"/>
      <w:szCs w:val="20"/>
      <w:lang w:val="en-US"/>
    </w:rPr>
  </w:style>
  <w:style w:type="character" w:styleId="Refdenotaalfinal">
    <w:name w:val="endnote reference"/>
    <w:basedOn w:val="Fuentedeprrafopredeter"/>
    <w:uiPriority w:val="99"/>
    <w:semiHidden/>
    <w:unhideWhenUsed/>
    <w:rsid w:val="008E74FD"/>
    <w:rPr>
      <w:vertAlign w:val="superscript"/>
    </w:rPr>
  </w:style>
  <w:style w:type="paragraph" w:customStyle="1" w:styleId="paragraph">
    <w:name w:val="paragraph"/>
    <w:basedOn w:val="Normal"/>
    <w:rsid w:val="002F5759"/>
    <w:pPr>
      <w:spacing w:before="100" w:beforeAutospacing="1" w:after="100" w:afterAutospacing="1"/>
    </w:pPr>
    <w:rPr>
      <w:lang w:eastAsia="es-EC"/>
    </w:rPr>
  </w:style>
  <w:style w:type="character" w:customStyle="1" w:styleId="normaltextrun">
    <w:name w:val="normaltextrun"/>
    <w:basedOn w:val="Fuentedeprrafopredeter"/>
    <w:rsid w:val="002F5759"/>
  </w:style>
  <w:style w:type="character" w:customStyle="1" w:styleId="PrrafodelistaCar">
    <w:name w:val="Párrafo de lista Car"/>
    <w:aliases w:val="figuras cap 5 Car,TITULOS PRINCIPALES Car,Fundamentacion Car,Lista vistosa - Énfasis 11 Car,Bulleted List Car,Lista media 2 - Énfasis 41 Car,List Paragraph Car,SubPárrafo de lista Car,Cita Pie de Página Car,titulo Car,coar Car"/>
    <w:link w:val="Prrafodelista"/>
    <w:qFormat/>
    <w:rsid w:val="002F26EE"/>
  </w:style>
  <w:style w:type="table" w:styleId="Tablaconcuadrculaclara">
    <w:name w:val="Grid Table Light"/>
    <w:basedOn w:val="Tablanormal"/>
    <w:uiPriority w:val="40"/>
    <w:rsid w:val="00C1780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5">
    <w:name w:val="Plain Table 5"/>
    <w:basedOn w:val="Tablanormal"/>
    <w:uiPriority w:val="45"/>
    <w:rsid w:val="00C1780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1">
    <w:name w:val="Plain Table 1"/>
    <w:basedOn w:val="Tablanormal"/>
    <w:uiPriority w:val="41"/>
    <w:rsid w:val="003D053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lista2">
    <w:name w:val="List Table 2"/>
    <w:basedOn w:val="Tablanormal"/>
    <w:uiPriority w:val="47"/>
    <w:rsid w:val="00C732B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orpo">
    <w:name w:val="Corpo"/>
    <w:rsid w:val="001E45DA"/>
    <w:pPr>
      <w:pBdr>
        <w:top w:val="nil"/>
        <w:left w:val="nil"/>
        <w:bottom w:val="nil"/>
        <w:right w:val="nil"/>
        <w:between w:val="nil"/>
        <w:bar w:val="nil"/>
      </w:pBdr>
    </w:pPr>
    <w:rPr>
      <w:rFonts w:ascii="Calibri" w:eastAsia="Arial Unicode MS" w:hAnsi="Calibri" w:cs="Arial Unicode MS"/>
      <w:color w:val="000000"/>
      <w:u w:color="000000"/>
      <w:bdr w:val="nil"/>
      <w:lang w:val="pt-PT" w:eastAsia="es-MX"/>
      <w14:textOutline w14:w="0" w14:cap="flat" w14:cmpd="sng" w14:algn="ctr">
        <w14:noFill/>
        <w14:prstDash w14:val="solid"/>
        <w14:bevel/>
      </w14:textOutline>
    </w:rPr>
  </w:style>
  <w:style w:type="paragraph" w:customStyle="1" w:styleId="CorpoA">
    <w:name w:val="Corpo A"/>
    <w:rsid w:val="001E45DA"/>
    <w:pPr>
      <w:pBdr>
        <w:top w:val="nil"/>
        <w:left w:val="nil"/>
        <w:bottom w:val="nil"/>
        <w:right w:val="nil"/>
        <w:between w:val="nil"/>
        <w:bar w:val="nil"/>
      </w:pBdr>
      <w:spacing w:line="256" w:lineRule="auto"/>
    </w:pPr>
    <w:rPr>
      <w:rFonts w:ascii="Calibri" w:eastAsia="Arial Unicode MS" w:hAnsi="Calibri" w:cs="Arial Unicode MS"/>
      <w:color w:val="000000"/>
      <w:u w:color="000000"/>
      <w:bdr w:val="nil"/>
      <w:lang w:val="es-ES_tradnl" w:eastAsia="es-MX"/>
    </w:rPr>
  </w:style>
  <w:style w:type="character" w:customStyle="1" w:styleId="Hyperlink0">
    <w:name w:val="Hyperlink.0"/>
    <w:basedOn w:val="Fuentedeprrafopredeter"/>
    <w:rsid w:val="001E45DA"/>
    <w:rPr>
      <w:outline w:val="0"/>
      <w:color w:val="000000"/>
      <w:u w:val="none" w:color="0563C1"/>
    </w:rPr>
  </w:style>
  <w:style w:type="paragraph" w:customStyle="1" w:styleId="Padro">
    <w:name w:val="Padrão"/>
    <w:rsid w:val="001E45DA"/>
    <w:pPr>
      <w:pBdr>
        <w:top w:val="nil"/>
        <w:left w:val="nil"/>
        <w:bottom w:val="nil"/>
        <w:right w:val="nil"/>
        <w:between w:val="nil"/>
        <w:bar w:val="nil"/>
      </w:pBdr>
      <w:spacing w:before="160" w:after="0" w:line="288" w:lineRule="auto"/>
    </w:pPr>
    <w:rPr>
      <w:rFonts w:ascii="Helvetica Neue" w:eastAsia="Arial Unicode MS" w:hAnsi="Helvetica Neue" w:cs="Arial Unicode MS"/>
      <w:color w:val="000000"/>
      <w:sz w:val="24"/>
      <w:szCs w:val="24"/>
      <w:bdr w:val="nil"/>
      <w:lang w:val="pt-PT" w:eastAsia="es-MX"/>
      <w14:textOutline w14:w="0" w14:cap="flat" w14:cmpd="sng" w14:algn="ctr">
        <w14:noFill/>
        <w14:prstDash w14:val="solid"/>
        <w14:bevel/>
      </w14:textOutline>
    </w:rPr>
  </w:style>
  <w:style w:type="character" w:customStyle="1" w:styleId="orcid-id-https">
    <w:name w:val="orcid-id-https"/>
    <w:basedOn w:val="Fuentedeprrafopredeter"/>
    <w:rsid w:val="00BA4D89"/>
  </w:style>
  <w:style w:type="paragraph" w:customStyle="1" w:styleId="heading2">
    <w:name w:val="heading2"/>
    <w:basedOn w:val="Normal"/>
    <w:rsid w:val="00DD38E0"/>
    <w:pPr>
      <w:keepNext/>
      <w:keepLines/>
      <w:tabs>
        <w:tab w:val="left" w:pos="284"/>
      </w:tabs>
      <w:suppressAutoHyphens/>
      <w:overflowPunct w:val="0"/>
      <w:autoSpaceDE w:val="0"/>
      <w:autoSpaceDN w:val="0"/>
      <w:adjustRightInd w:val="0"/>
      <w:spacing w:before="240" w:after="120"/>
      <w:jc w:val="both"/>
      <w:textAlignment w:val="baseline"/>
    </w:pPr>
    <w:rPr>
      <w:rFonts w:ascii="Georgia" w:hAnsi="Georgia"/>
      <w:b/>
      <w:bCs/>
      <w:sz w:val="20"/>
      <w:szCs w:val="20"/>
      <w:lang w:val="es-ES" w:eastAsia="pt-PT"/>
    </w:rPr>
  </w:style>
  <w:style w:type="paragraph" w:customStyle="1" w:styleId="heading1-georgia">
    <w:name w:val="heading1-georgia"/>
    <w:basedOn w:val="Normal"/>
    <w:rsid w:val="00DD38E0"/>
    <w:pPr>
      <w:keepNext/>
      <w:keepLines/>
      <w:tabs>
        <w:tab w:val="left" w:pos="397"/>
      </w:tabs>
      <w:suppressAutoHyphens/>
      <w:overflowPunct w:val="0"/>
      <w:autoSpaceDE w:val="0"/>
      <w:autoSpaceDN w:val="0"/>
      <w:adjustRightInd w:val="0"/>
      <w:spacing w:before="360" w:after="120"/>
      <w:jc w:val="both"/>
      <w:textAlignment w:val="baseline"/>
    </w:pPr>
    <w:rPr>
      <w:rFonts w:ascii="Georgia" w:hAnsi="Georgia"/>
      <w:b/>
      <w:bCs/>
      <w:sz w:val="22"/>
      <w:szCs w:val="20"/>
      <w:lang w:val="es-ES" w:eastAsia="pt-PT"/>
    </w:rPr>
  </w:style>
  <w:style w:type="paragraph" w:customStyle="1" w:styleId="References">
    <w:name w:val="References"/>
    <w:basedOn w:val="Normal"/>
    <w:rsid w:val="00DD38E0"/>
    <w:pPr>
      <w:overflowPunct w:val="0"/>
      <w:autoSpaceDE w:val="0"/>
      <w:autoSpaceDN w:val="0"/>
      <w:adjustRightInd w:val="0"/>
      <w:spacing w:after="120"/>
      <w:ind w:left="397" w:hanging="397"/>
      <w:jc w:val="both"/>
      <w:textAlignment w:val="baseline"/>
    </w:pPr>
    <w:rPr>
      <w:rFonts w:ascii="Times" w:hAnsi="Times"/>
      <w:sz w:val="22"/>
      <w:szCs w:val="20"/>
      <w:lang w:val="pt-PT" w:eastAsia="pt-PT"/>
    </w:rPr>
  </w:style>
  <w:style w:type="paragraph" w:customStyle="1" w:styleId="Normal1">
    <w:name w:val="Normal1"/>
    <w:rsid w:val="0065152B"/>
    <w:pPr>
      <w:spacing w:after="0" w:line="360" w:lineRule="auto"/>
      <w:ind w:firstLine="680"/>
      <w:jc w:val="both"/>
    </w:pPr>
    <w:rPr>
      <w:rFonts w:ascii="Times New Roman" w:eastAsia="Times New Roman" w:hAnsi="Times New Roman" w:cs="Times New Roman"/>
      <w:sz w:val="24"/>
      <w:szCs w:val="24"/>
      <w:lang w:eastAsia="es-EC"/>
    </w:rPr>
  </w:style>
  <w:style w:type="paragraph" w:styleId="Textoindependiente">
    <w:name w:val="Body Text"/>
    <w:basedOn w:val="Normal"/>
    <w:link w:val="TextoindependienteCar"/>
    <w:uiPriority w:val="99"/>
    <w:unhideWhenUsed/>
    <w:rsid w:val="003871F3"/>
    <w:pPr>
      <w:spacing w:after="120"/>
    </w:pPr>
  </w:style>
  <w:style w:type="character" w:customStyle="1" w:styleId="TextoindependienteCar">
    <w:name w:val="Texto independiente Car"/>
    <w:basedOn w:val="Fuentedeprrafopredeter"/>
    <w:link w:val="Textoindependiente"/>
    <w:uiPriority w:val="99"/>
    <w:rsid w:val="003871F3"/>
    <w:rPr>
      <w:rFonts w:ascii="Times New Roman" w:eastAsia="Times New Roman" w:hAnsi="Times New Roman" w:cs="Times New Roman"/>
      <w:sz w:val="24"/>
      <w:szCs w:val="24"/>
      <w:lang w:eastAsia="es-ES_tradnl"/>
    </w:rPr>
  </w:style>
  <w:style w:type="table" w:customStyle="1" w:styleId="TableNormal">
    <w:name w:val="Table Normal"/>
    <w:uiPriority w:val="2"/>
    <w:semiHidden/>
    <w:unhideWhenUsed/>
    <w:qFormat/>
    <w:rsid w:val="003871F3"/>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871F3"/>
    <w:pPr>
      <w:widowControl w:val="0"/>
      <w:autoSpaceDE w:val="0"/>
      <w:autoSpaceDN w:val="0"/>
      <w:ind w:left="9"/>
    </w:pPr>
    <w:rPr>
      <w:rFonts w:ascii="Arial MT" w:eastAsia="Arial MT" w:hAnsi="Arial MT" w:cs="Arial MT"/>
      <w:sz w:val="22"/>
      <w:szCs w:val="22"/>
      <w:lang w:val="es-ES" w:eastAsia="en-US"/>
    </w:rPr>
  </w:style>
  <w:style w:type="character" w:styleId="Textodelmarcadordeposicin">
    <w:name w:val="Placeholder Text"/>
    <w:basedOn w:val="Fuentedeprrafopredeter"/>
    <w:uiPriority w:val="99"/>
    <w:semiHidden/>
    <w:rsid w:val="004404F5"/>
    <w:rPr>
      <w:color w:val="666666"/>
    </w:rPr>
  </w:style>
  <w:style w:type="character" w:customStyle="1" w:styleId="fontstyle01">
    <w:name w:val="fontstyle01"/>
    <w:basedOn w:val="Fuentedeprrafopredeter"/>
    <w:rsid w:val="00616EFA"/>
    <w:rPr>
      <w:rFonts w:ascii="Cambria" w:hAnsi="Cambria" w:hint="default"/>
      <w:b w:val="0"/>
      <w:bCs w:val="0"/>
      <w:i w:val="0"/>
      <w:iCs w:val="0"/>
      <w:color w:val="000000"/>
      <w:sz w:val="14"/>
      <w:szCs w:val="14"/>
    </w:rPr>
  </w:style>
  <w:style w:type="table" w:styleId="Tablanormal2">
    <w:name w:val="Plain Table 2"/>
    <w:basedOn w:val="Tablanormal"/>
    <w:uiPriority w:val="42"/>
    <w:rsid w:val="006073C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anormal"/>
    <w:uiPriority w:val="99"/>
    <w:rsid w:val="006073CC"/>
    <w:pPr>
      <w:spacing w:after="0" w:line="240" w:lineRule="auto"/>
    </w:pPr>
    <w:rPr>
      <w:rFonts w:ascii="Times New Roman" w:hAnsi="Times New Roman"/>
      <w:sz w:val="24"/>
    </w:rPr>
    <w:tblPr>
      <w:tblBorders>
        <w:top w:val="single" w:sz="4" w:space="0" w:color="auto"/>
        <w:bottom w:val="single" w:sz="4" w:space="0" w:color="auto"/>
      </w:tblBorders>
    </w:tblPr>
    <w:tcPr>
      <w:vAlign w:val="center"/>
    </w:tcPr>
    <w:tblStylePr w:type="firstRow">
      <w:tblPr/>
      <w:tcPr>
        <w:tcBorders>
          <w:top w:val="single" w:sz="4" w:space="0" w:color="auto"/>
          <w:bottom w:val="single" w:sz="4" w:space="0" w:color="auto"/>
        </w:tcBorders>
      </w:tcPr>
    </w:tblStylePr>
    <w:tblStylePr w:type="lastRow">
      <w:tblPr/>
      <w:tcPr>
        <w:tcBorders>
          <w:top w:val="single" w:sz="4" w:space="0" w:color="auto"/>
          <w:left w:val="nil"/>
          <w:bottom w:val="single" w:sz="4" w:space="0" w:color="auto"/>
        </w:tcBorders>
      </w:tcPr>
    </w:tblStylePr>
  </w:style>
  <w:style w:type="character" w:styleId="Mencinsinresolver">
    <w:name w:val="Unresolved Mention"/>
    <w:basedOn w:val="Fuentedeprrafopredeter"/>
    <w:uiPriority w:val="99"/>
    <w:semiHidden/>
    <w:unhideWhenUsed/>
    <w:rsid w:val="0041252B"/>
    <w:rPr>
      <w:color w:val="605E5C"/>
      <w:shd w:val="clear" w:color="auto" w:fill="E1DFDD"/>
    </w:rPr>
  </w:style>
  <w:style w:type="table" w:styleId="Tablanormal4">
    <w:name w:val="Plain Table 4"/>
    <w:basedOn w:val="Tablanormal"/>
    <w:uiPriority w:val="44"/>
    <w:rsid w:val="00B52C13"/>
    <w:pPr>
      <w:spacing w:after="0" w:line="240" w:lineRule="auto"/>
    </w:pPr>
    <w:rPr>
      <w:kern w:val="2"/>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80986">
      <w:bodyDiv w:val="1"/>
      <w:marLeft w:val="0"/>
      <w:marRight w:val="0"/>
      <w:marTop w:val="0"/>
      <w:marBottom w:val="0"/>
      <w:divBdr>
        <w:top w:val="none" w:sz="0" w:space="0" w:color="auto"/>
        <w:left w:val="none" w:sz="0" w:space="0" w:color="auto"/>
        <w:bottom w:val="none" w:sz="0" w:space="0" w:color="auto"/>
        <w:right w:val="none" w:sz="0" w:space="0" w:color="auto"/>
      </w:divBdr>
    </w:div>
    <w:div w:id="17437510">
      <w:bodyDiv w:val="1"/>
      <w:marLeft w:val="0"/>
      <w:marRight w:val="0"/>
      <w:marTop w:val="0"/>
      <w:marBottom w:val="0"/>
      <w:divBdr>
        <w:top w:val="none" w:sz="0" w:space="0" w:color="auto"/>
        <w:left w:val="none" w:sz="0" w:space="0" w:color="auto"/>
        <w:bottom w:val="none" w:sz="0" w:space="0" w:color="auto"/>
        <w:right w:val="none" w:sz="0" w:space="0" w:color="auto"/>
      </w:divBdr>
    </w:div>
    <w:div w:id="33119429">
      <w:bodyDiv w:val="1"/>
      <w:marLeft w:val="0"/>
      <w:marRight w:val="0"/>
      <w:marTop w:val="0"/>
      <w:marBottom w:val="0"/>
      <w:divBdr>
        <w:top w:val="none" w:sz="0" w:space="0" w:color="auto"/>
        <w:left w:val="none" w:sz="0" w:space="0" w:color="auto"/>
        <w:bottom w:val="none" w:sz="0" w:space="0" w:color="auto"/>
        <w:right w:val="none" w:sz="0" w:space="0" w:color="auto"/>
      </w:divBdr>
    </w:div>
    <w:div w:id="40907201">
      <w:bodyDiv w:val="1"/>
      <w:marLeft w:val="0"/>
      <w:marRight w:val="0"/>
      <w:marTop w:val="0"/>
      <w:marBottom w:val="0"/>
      <w:divBdr>
        <w:top w:val="none" w:sz="0" w:space="0" w:color="auto"/>
        <w:left w:val="none" w:sz="0" w:space="0" w:color="auto"/>
        <w:bottom w:val="none" w:sz="0" w:space="0" w:color="auto"/>
        <w:right w:val="none" w:sz="0" w:space="0" w:color="auto"/>
      </w:divBdr>
    </w:div>
    <w:div w:id="99111317">
      <w:bodyDiv w:val="1"/>
      <w:marLeft w:val="0"/>
      <w:marRight w:val="0"/>
      <w:marTop w:val="0"/>
      <w:marBottom w:val="0"/>
      <w:divBdr>
        <w:top w:val="none" w:sz="0" w:space="0" w:color="auto"/>
        <w:left w:val="none" w:sz="0" w:space="0" w:color="auto"/>
        <w:bottom w:val="none" w:sz="0" w:space="0" w:color="auto"/>
        <w:right w:val="none" w:sz="0" w:space="0" w:color="auto"/>
      </w:divBdr>
    </w:div>
    <w:div w:id="131141965">
      <w:bodyDiv w:val="1"/>
      <w:marLeft w:val="0"/>
      <w:marRight w:val="0"/>
      <w:marTop w:val="0"/>
      <w:marBottom w:val="0"/>
      <w:divBdr>
        <w:top w:val="none" w:sz="0" w:space="0" w:color="auto"/>
        <w:left w:val="none" w:sz="0" w:space="0" w:color="auto"/>
        <w:bottom w:val="none" w:sz="0" w:space="0" w:color="auto"/>
        <w:right w:val="none" w:sz="0" w:space="0" w:color="auto"/>
      </w:divBdr>
    </w:div>
    <w:div w:id="146016860">
      <w:bodyDiv w:val="1"/>
      <w:marLeft w:val="0"/>
      <w:marRight w:val="0"/>
      <w:marTop w:val="0"/>
      <w:marBottom w:val="0"/>
      <w:divBdr>
        <w:top w:val="none" w:sz="0" w:space="0" w:color="auto"/>
        <w:left w:val="none" w:sz="0" w:space="0" w:color="auto"/>
        <w:bottom w:val="none" w:sz="0" w:space="0" w:color="auto"/>
        <w:right w:val="none" w:sz="0" w:space="0" w:color="auto"/>
      </w:divBdr>
    </w:div>
    <w:div w:id="148910324">
      <w:bodyDiv w:val="1"/>
      <w:marLeft w:val="0"/>
      <w:marRight w:val="0"/>
      <w:marTop w:val="0"/>
      <w:marBottom w:val="0"/>
      <w:divBdr>
        <w:top w:val="none" w:sz="0" w:space="0" w:color="auto"/>
        <w:left w:val="none" w:sz="0" w:space="0" w:color="auto"/>
        <w:bottom w:val="none" w:sz="0" w:space="0" w:color="auto"/>
        <w:right w:val="none" w:sz="0" w:space="0" w:color="auto"/>
      </w:divBdr>
    </w:div>
    <w:div w:id="162821371">
      <w:bodyDiv w:val="1"/>
      <w:marLeft w:val="0"/>
      <w:marRight w:val="0"/>
      <w:marTop w:val="0"/>
      <w:marBottom w:val="0"/>
      <w:divBdr>
        <w:top w:val="none" w:sz="0" w:space="0" w:color="auto"/>
        <w:left w:val="none" w:sz="0" w:space="0" w:color="auto"/>
        <w:bottom w:val="none" w:sz="0" w:space="0" w:color="auto"/>
        <w:right w:val="none" w:sz="0" w:space="0" w:color="auto"/>
      </w:divBdr>
    </w:div>
    <w:div w:id="179005774">
      <w:bodyDiv w:val="1"/>
      <w:marLeft w:val="0"/>
      <w:marRight w:val="0"/>
      <w:marTop w:val="0"/>
      <w:marBottom w:val="0"/>
      <w:divBdr>
        <w:top w:val="none" w:sz="0" w:space="0" w:color="auto"/>
        <w:left w:val="none" w:sz="0" w:space="0" w:color="auto"/>
        <w:bottom w:val="none" w:sz="0" w:space="0" w:color="auto"/>
        <w:right w:val="none" w:sz="0" w:space="0" w:color="auto"/>
      </w:divBdr>
    </w:div>
    <w:div w:id="276986448">
      <w:bodyDiv w:val="1"/>
      <w:marLeft w:val="0"/>
      <w:marRight w:val="0"/>
      <w:marTop w:val="0"/>
      <w:marBottom w:val="0"/>
      <w:divBdr>
        <w:top w:val="none" w:sz="0" w:space="0" w:color="auto"/>
        <w:left w:val="none" w:sz="0" w:space="0" w:color="auto"/>
        <w:bottom w:val="none" w:sz="0" w:space="0" w:color="auto"/>
        <w:right w:val="none" w:sz="0" w:space="0" w:color="auto"/>
      </w:divBdr>
    </w:div>
    <w:div w:id="281616889">
      <w:bodyDiv w:val="1"/>
      <w:marLeft w:val="0"/>
      <w:marRight w:val="0"/>
      <w:marTop w:val="0"/>
      <w:marBottom w:val="0"/>
      <w:divBdr>
        <w:top w:val="none" w:sz="0" w:space="0" w:color="auto"/>
        <w:left w:val="none" w:sz="0" w:space="0" w:color="auto"/>
        <w:bottom w:val="none" w:sz="0" w:space="0" w:color="auto"/>
        <w:right w:val="none" w:sz="0" w:space="0" w:color="auto"/>
      </w:divBdr>
    </w:div>
    <w:div w:id="295138437">
      <w:bodyDiv w:val="1"/>
      <w:marLeft w:val="0"/>
      <w:marRight w:val="0"/>
      <w:marTop w:val="0"/>
      <w:marBottom w:val="0"/>
      <w:divBdr>
        <w:top w:val="none" w:sz="0" w:space="0" w:color="auto"/>
        <w:left w:val="none" w:sz="0" w:space="0" w:color="auto"/>
        <w:bottom w:val="none" w:sz="0" w:space="0" w:color="auto"/>
        <w:right w:val="none" w:sz="0" w:space="0" w:color="auto"/>
      </w:divBdr>
    </w:div>
    <w:div w:id="295919480">
      <w:bodyDiv w:val="1"/>
      <w:marLeft w:val="0"/>
      <w:marRight w:val="0"/>
      <w:marTop w:val="0"/>
      <w:marBottom w:val="0"/>
      <w:divBdr>
        <w:top w:val="none" w:sz="0" w:space="0" w:color="auto"/>
        <w:left w:val="none" w:sz="0" w:space="0" w:color="auto"/>
        <w:bottom w:val="none" w:sz="0" w:space="0" w:color="auto"/>
        <w:right w:val="none" w:sz="0" w:space="0" w:color="auto"/>
      </w:divBdr>
    </w:div>
    <w:div w:id="312563226">
      <w:bodyDiv w:val="1"/>
      <w:marLeft w:val="0"/>
      <w:marRight w:val="0"/>
      <w:marTop w:val="0"/>
      <w:marBottom w:val="0"/>
      <w:divBdr>
        <w:top w:val="none" w:sz="0" w:space="0" w:color="auto"/>
        <w:left w:val="none" w:sz="0" w:space="0" w:color="auto"/>
        <w:bottom w:val="none" w:sz="0" w:space="0" w:color="auto"/>
        <w:right w:val="none" w:sz="0" w:space="0" w:color="auto"/>
      </w:divBdr>
    </w:div>
    <w:div w:id="325331034">
      <w:bodyDiv w:val="1"/>
      <w:marLeft w:val="0"/>
      <w:marRight w:val="0"/>
      <w:marTop w:val="0"/>
      <w:marBottom w:val="0"/>
      <w:divBdr>
        <w:top w:val="none" w:sz="0" w:space="0" w:color="auto"/>
        <w:left w:val="none" w:sz="0" w:space="0" w:color="auto"/>
        <w:bottom w:val="none" w:sz="0" w:space="0" w:color="auto"/>
        <w:right w:val="none" w:sz="0" w:space="0" w:color="auto"/>
      </w:divBdr>
    </w:div>
    <w:div w:id="328026113">
      <w:bodyDiv w:val="1"/>
      <w:marLeft w:val="0"/>
      <w:marRight w:val="0"/>
      <w:marTop w:val="0"/>
      <w:marBottom w:val="0"/>
      <w:divBdr>
        <w:top w:val="none" w:sz="0" w:space="0" w:color="auto"/>
        <w:left w:val="none" w:sz="0" w:space="0" w:color="auto"/>
        <w:bottom w:val="none" w:sz="0" w:space="0" w:color="auto"/>
        <w:right w:val="none" w:sz="0" w:space="0" w:color="auto"/>
      </w:divBdr>
    </w:div>
    <w:div w:id="330840133">
      <w:bodyDiv w:val="1"/>
      <w:marLeft w:val="0"/>
      <w:marRight w:val="0"/>
      <w:marTop w:val="0"/>
      <w:marBottom w:val="0"/>
      <w:divBdr>
        <w:top w:val="none" w:sz="0" w:space="0" w:color="auto"/>
        <w:left w:val="none" w:sz="0" w:space="0" w:color="auto"/>
        <w:bottom w:val="none" w:sz="0" w:space="0" w:color="auto"/>
        <w:right w:val="none" w:sz="0" w:space="0" w:color="auto"/>
      </w:divBdr>
    </w:div>
    <w:div w:id="331026747">
      <w:bodyDiv w:val="1"/>
      <w:marLeft w:val="0"/>
      <w:marRight w:val="0"/>
      <w:marTop w:val="0"/>
      <w:marBottom w:val="0"/>
      <w:divBdr>
        <w:top w:val="none" w:sz="0" w:space="0" w:color="auto"/>
        <w:left w:val="none" w:sz="0" w:space="0" w:color="auto"/>
        <w:bottom w:val="none" w:sz="0" w:space="0" w:color="auto"/>
        <w:right w:val="none" w:sz="0" w:space="0" w:color="auto"/>
      </w:divBdr>
    </w:div>
    <w:div w:id="352730232">
      <w:bodyDiv w:val="1"/>
      <w:marLeft w:val="0"/>
      <w:marRight w:val="0"/>
      <w:marTop w:val="0"/>
      <w:marBottom w:val="0"/>
      <w:divBdr>
        <w:top w:val="none" w:sz="0" w:space="0" w:color="auto"/>
        <w:left w:val="none" w:sz="0" w:space="0" w:color="auto"/>
        <w:bottom w:val="none" w:sz="0" w:space="0" w:color="auto"/>
        <w:right w:val="none" w:sz="0" w:space="0" w:color="auto"/>
      </w:divBdr>
    </w:div>
    <w:div w:id="364987991">
      <w:bodyDiv w:val="1"/>
      <w:marLeft w:val="0"/>
      <w:marRight w:val="0"/>
      <w:marTop w:val="0"/>
      <w:marBottom w:val="0"/>
      <w:divBdr>
        <w:top w:val="none" w:sz="0" w:space="0" w:color="auto"/>
        <w:left w:val="none" w:sz="0" w:space="0" w:color="auto"/>
        <w:bottom w:val="none" w:sz="0" w:space="0" w:color="auto"/>
        <w:right w:val="none" w:sz="0" w:space="0" w:color="auto"/>
      </w:divBdr>
    </w:div>
    <w:div w:id="373652893">
      <w:bodyDiv w:val="1"/>
      <w:marLeft w:val="0"/>
      <w:marRight w:val="0"/>
      <w:marTop w:val="0"/>
      <w:marBottom w:val="0"/>
      <w:divBdr>
        <w:top w:val="none" w:sz="0" w:space="0" w:color="auto"/>
        <w:left w:val="none" w:sz="0" w:space="0" w:color="auto"/>
        <w:bottom w:val="none" w:sz="0" w:space="0" w:color="auto"/>
        <w:right w:val="none" w:sz="0" w:space="0" w:color="auto"/>
      </w:divBdr>
    </w:div>
    <w:div w:id="386690748">
      <w:bodyDiv w:val="1"/>
      <w:marLeft w:val="0"/>
      <w:marRight w:val="0"/>
      <w:marTop w:val="0"/>
      <w:marBottom w:val="0"/>
      <w:divBdr>
        <w:top w:val="none" w:sz="0" w:space="0" w:color="auto"/>
        <w:left w:val="none" w:sz="0" w:space="0" w:color="auto"/>
        <w:bottom w:val="none" w:sz="0" w:space="0" w:color="auto"/>
        <w:right w:val="none" w:sz="0" w:space="0" w:color="auto"/>
      </w:divBdr>
    </w:div>
    <w:div w:id="408771552">
      <w:bodyDiv w:val="1"/>
      <w:marLeft w:val="0"/>
      <w:marRight w:val="0"/>
      <w:marTop w:val="0"/>
      <w:marBottom w:val="0"/>
      <w:divBdr>
        <w:top w:val="none" w:sz="0" w:space="0" w:color="auto"/>
        <w:left w:val="none" w:sz="0" w:space="0" w:color="auto"/>
        <w:bottom w:val="none" w:sz="0" w:space="0" w:color="auto"/>
        <w:right w:val="none" w:sz="0" w:space="0" w:color="auto"/>
      </w:divBdr>
    </w:div>
    <w:div w:id="426078893">
      <w:bodyDiv w:val="1"/>
      <w:marLeft w:val="0"/>
      <w:marRight w:val="0"/>
      <w:marTop w:val="0"/>
      <w:marBottom w:val="0"/>
      <w:divBdr>
        <w:top w:val="none" w:sz="0" w:space="0" w:color="auto"/>
        <w:left w:val="none" w:sz="0" w:space="0" w:color="auto"/>
        <w:bottom w:val="none" w:sz="0" w:space="0" w:color="auto"/>
        <w:right w:val="none" w:sz="0" w:space="0" w:color="auto"/>
      </w:divBdr>
    </w:div>
    <w:div w:id="431707366">
      <w:bodyDiv w:val="1"/>
      <w:marLeft w:val="0"/>
      <w:marRight w:val="0"/>
      <w:marTop w:val="0"/>
      <w:marBottom w:val="0"/>
      <w:divBdr>
        <w:top w:val="none" w:sz="0" w:space="0" w:color="auto"/>
        <w:left w:val="none" w:sz="0" w:space="0" w:color="auto"/>
        <w:bottom w:val="none" w:sz="0" w:space="0" w:color="auto"/>
        <w:right w:val="none" w:sz="0" w:space="0" w:color="auto"/>
      </w:divBdr>
    </w:div>
    <w:div w:id="434596003">
      <w:bodyDiv w:val="1"/>
      <w:marLeft w:val="0"/>
      <w:marRight w:val="0"/>
      <w:marTop w:val="0"/>
      <w:marBottom w:val="0"/>
      <w:divBdr>
        <w:top w:val="none" w:sz="0" w:space="0" w:color="auto"/>
        <w:left w:val="none" w:sz="0" w:space="0" w:color="auto"/>
        <w:bottom w:val="none" w:sz="0" w:space="0" w:color="auto"/>
        <w:right w:val="none" w:sz="0" w:space="0" w:color="auto"/>
      </w:divBdr>
    </w:div>
    <w:div w:id="438182804">
      <w:bodyDiv w:val="1"/>
      <w:marLeft w:val="0"/>
      <w:marRight w:val="0"/>
      <w:marTop w:val="0"/>
      <w:marBottom w:val="0"/>
      <w:divBdr>
        <w:top w:val="none" w:sz="0" w:space="0" w:color="auto"/>
        <w:left w:val="none" w:sz="0" w:space="0" w:color="auto"/>
        <w:bottom w:val="none" w:sz="0" w:space="0" w:color="auto"/>
        <w:right w:val="none" w:sz="0" w:space="0" w:color="auto"/>
      </w:divBdr>
    </w:div>
    <w:div w:id="490104669">
      <w:bodyDiv w:val="1"/>
      <w:marLeft w:val="0"/>
      <w:marRight w:val="0"/>
      <w:marTop w:val="0"/>
      <w:marBottom w:val="0"/>
      <w:divBdr>
        <w:top w:val="none" w:sz="0" w:space="0" w:color="auto"/>
        <w:left w:val="none" w:sz="0" w:space="0" w:color="auto"/>
        <w:bottom w:val="none" w:sz="0" w:space="0" w:color="auto"/>
        <w:right w:val="none" w:sz="0" w:space="0" w:color="auto"/>
      </w:divBdr>
    </w:div>
    <w:div w:id="494614651">
      <w:bodyDiv w:val="1"/>
      <w:marLeft w:val="0"/>
      <w:marRight w:val="0"/>
      <w:marTop w:val="0"/>
      <w:marBottom w:val="0"/>
      <w:divBdr>
        <w:top w:val="none" w:sz="0" w:space="0" w:color="auto"/>
        <w:left w:val="none" w:sz="0" w:space="0" w:color="auto"/>
        <w:bottom w:val="none" w:sz="0" w:space="0" w:color="auto"/>
        <w:right w:val="none" w:sz="0" w:space="0" w:color="auto"/>
      </w:divBdr>
    </w:div>
    <w:div w:id="497310727">
      <w:bodyDiv w:val="1"/>
      <w:marLeft w:val="0"/>
      <w:marRight w:val="0"/>
      <w:marTop w:val="0"/>
      <w:marBottom w:val="0"/>
      <w:divBdr>
        <w:top w:val="none" w:sz="0" w:space="0" w:color="auto"/>
        <w:left w:val="none" w:sz="0" w:space="0" w:color="auto"/>
        <w:bottom w:val="none" w:sz="0" w:space="0" w:color="auto"/>
        <w:right w:val="none" w:sz="0" w:space="0" w:color="auto"/>
      </w:divBdr>
      <w:divsChild>
        <w:div w:id="1594313015">
          <w:marLeft w:val="480"/>
          <w:marRight w:val="0"/>
          <w:marTop w:val="0"/>
          <w:marBottom w:val="0"/>
          <w:divBdr>
            <w:top w:val="none" w:sz="0" w:space="0" w:color="auto"/>
            <w:left w:val="none" w:sz="0" w:space="0" w:color="auto"/>
            <w:bottom w:val="none" w:sz="0" w:space="0" w:color="auto"/>
            <w:right w:val="none" w:sz="0" w:space="0" w:color="auto"/>
          </w:divBdr>
        </w:div>
        <w:div w:id="1338191684">
          <w:marLeft w:val="480"/>
          <w:marRight w:val="0"/>
          <w:marTop w:val="0"/>
          <w:marBottom w:val="0"/>
          <w:divBdr>
            <w:top w:val="none" w:sz="0" w:space="0" w:color="auto"/>
            <w:left w:val="none" w:sz="0" w:space="0" w:color="auto"/>
            <w:bottom w:val="none" w:sz="0" w:space="0" w:color="auto"/>
            <w:right w:val="none" w:sz="0" w:space="0" w:color="auto"/>
          </w:divBdr>
        </w:div>
        <w:div w:id="1497770683">
          <w:marLeft w:val="480"/>
          <w:marRight w:val="0"/>
          <w:marTop w:val="0"/>
          <w:marBottom w:val="0"/>
          <w:divBdr>
            <w:top w:val="none" w:sz="0" w:space="0" w:color="auto"/>
            <w:left w:val="none" w:sz="0" w:space="0" w:color="auto"/>
            <w:bottom w:val="none" w:sz="0" w:space="0" w:color="auto"/>
            <w:right w:val="none" w:sz="0" w:space="0" w:color="auto"/>
          </w:divBdr>
        </w:div>
        <w:div w:id="1775588504">
          <w:marLeft w:val="480"/>
          <w:marRight w:val="0"/>
          <w:marTop w:val="0"/>
          <w:marBottom w:val="0"/>
          <w:divBdr>
            <w:top w:val="none" w:sz="0" w:space="0" w:color="auto"/>
            <w:left w:val="none" w:sz="0" w:space="0" w:color="auto"/>
            <w:bottom w:val="none" w:sz="0" w:space="0" w:color="auto"/>
            <w:right w:val="none" w:sz="0" w:space="0" w:color="auto"/>
          </w:divBdr>
        </w:div>
        <w:div w:id="2096122746">
          <w:marLeft w:val="480"/>
          <w:marRight w:val="0"/>
          <w:marTop w:val="0"/>
          <w:marBottom w:val="0"/>
          <w:divBdr>
            <w:top w:val="none" w:sz="0" w:space="0" w:color="auto"/>
            <w:left w:val="none" w:sz="0" w:space="0" w:color="auto"/>
            <w:bottom w:val="none" w:sz="0" w:space="0" w:color="auto"/>
            <w:right w:val="none" w:sz="0" w:space="0" w:color="auto"/>
          </w:divBdr>
        </w:div>
      </w:divsChild>
    </w:div>
    <w:div w:id="497621320">
      <w:bodyDiv w:val="1"/>
      <w:marLeft w:val="0"/>
      <w:marRight w:val="0"/>
      <w:marTop w:val="0"/>
      <w:marBottom w:val="0"/>
      <w:divBdr>
        <w:top w:val="none" w:sz="0" w:space="0" w:color="auto"/>
        <w:left w:val="none" w:sz="0" w:space="0" w:color="auto"/>
        <w:bottom w:val="none" w:sz="0" w:space="0" w:color="auto"/>
        <w:right w:val="none" w:sz="0" w:space="0" w:color="auto"/>
      </w:divBdr>
    </w:div>
    <w:div w:id="501093163">
      <w:bodyDiv w:val="1"/>
      <w:marLeft w:val="0"/>
      <w:marRight w:val="0"/>
      <w:marTop w:val="0"/>
      <w:marBottom w:val="0"/>
      <w:divBdr>
        <w:top w:val="none" w:sz="0" w:space="0" w:color="auto"/>
        <w:left w:val="none" w:sz="0" w:space="0" w:color="auto"/>
        <w:bottom w:val="none" w:sz="0" w:space="0" w:color="auto"/>
        <w:right w:val="none" w:sz="0" w:space="0" w:color="auto"/>
      </w:divBdr>
    </w:div>
    <w:div w:id="503786042">
      <w:bodyDiv w:val="1"/>
      <w:marLeft w:val="0"/>
      <w:marRight w:val="0"/>
      <w:marTop w:val="0"/>
      <w:marBottom w:val="0"/>
      <w:divBdr>
        <w:top w:val="none" w:sz="0" w:space="0" w:color="auto"/>
        <w:left w:val="none" w:sz="0" w:space="0" w:color="auto"/>
        <w:bottom w:val="none" w:sz="0" w:space="0" w:color="auto"/>
        <w:right w:val="none" w:sz="0" w:space="0" w:color="auto"/>
      </w:divBdr>
    </w:div>
    <w:div w:id="554895574">
      <w:bodyDiv w:val="1"/>
      <w:marLeft w:val="0"/>
      <w:marRight w:val="0"/>
      <w:marTop w:val="0"/>
      <w:marBottom w:val="0"/>
      <w:divBdr>
        <w:top w:val="none" w:sz="0" w:space="0" w:color="auto"/>
        <w:left w:val="none" w:sz="0" w:space="0" w:color="auto"/>
        <w:bottom w:val="none" w:sz="0" w:space="0" w:color="auto"/>
        <w:right w:val="none" w:sz="0" w:space="0" w:color="auto"/>
      </w:divBdr>
    </w:div>
    <w:div w:id="558786662">
      <w:bodyDiv w:val="1"/>
      <w:marLeft w:val="0"/>
      <w:marRight w:val="0"/>
      <w:marTop w:val="0"/>
      <w:marBottom w:val="0"/>
      <w:divBdr>
        <w:top w:val="none" w:sz="0" w:space="0" w:color="auto"/>
        <w:left w:val="none" w:sz="0" w:space="0" w:color="auto"/>
        <w:bottom w:val="none" w:sz="0" w:space="0" w:color="auto"/>
        <w:right w:val="none" w:sz="0" w:space="0" w:color="auto"/>
      </w:divBdr>
    </w:div>
    <w:div w:id="564535548">
      <w:bodyDiv w:val="1"/>
      <w:marLeft w:val="0"/>
      <w:marRight w:val="0"/>
      <w:marTop w:val="0"/>
      <w:marBottom w:val="0"/>
      <w:divBdr>
        <w:top w:val="none" w:sz="0" w:space="0" w:color="auto"/>
        <w:left w:val="none" w:sz="0" w:space="0" w:color="auto"/>
        <w:bottom w:val="none" w:sz="0" w:space="0" w:color="auto"/>
        <w:right w:val="none" w:sz="0" w:space="0" w:color="auto"/>
      </w:divBdr>
    </w:div>
    <w:div w:id="567350592">
      <w:bodyDiv w:val="1"/>
      <w:marLeft w:val="0"/>
      <w:marRight w:val="0"/>
      <w:marTop w:val="0"/>
      <w:marBottom w:val="0"/>
      <w:divBdr>
        <w:top w:val="none" w:sz="0" w:space="0" w:color="auto"/>
        <w:left w:val="none" w:sz="0" w:space="0" w:color="auto"/>
        <w:bottom w:val="none" w:sz="0" w:space="0" w:color="auto"/>
        <w:right w:val="none" w:sz="0" w:space="0" w:color="auto"/>
      </w:divBdr>
    </w:div>
    <w:div w:id="582378119">
      <w:bodyDiv w:val="1"/>
      <w:marLeft w:val="0"/>
      <w:marRight w:val="0"/>
      <w:marTop w:val="0"/>
      <w:marBottom w:val="0"/>
      <w:divBdr>
        <w:top w:val="none" w:sz="0" w:space="0" w:color="auto"/>
        <w:left w:val="none" w:sz="0" w:space="0" w:color="auto"/>
        <w:bottom w:val="none" w:sz="0" w:space="0" w:color="auto"/>
        <w:right w:val="none" w:sz="0" w:space="0" w:color="auto"/>
      </w:divBdr>
    </w:div>
    <w:div w:id="588857195">
      <w:bodyDiv w:val="1"/>
      <w:marLeft w:val="0"/>
      <w:marRight w:val="0"/>
      <w:marTop w:val="0"/>
      <w:marBottom w:val="0"/>
      <w:divBdr>
        <w:top w:val="none" w:sz="0" w:space="0" w:color="auto"/>
        <w:left w:val="none" w:sz="0" w:space="0" w:color="auto"/>
        <w:bottom w:val="none" w:sz="0" w:space="0" w:color="auto"/>
        <w:right w:val="none" w:sz="0" w:space="0" w:color="auto"/>
      </w:divBdr>
    </w:div>
    <w:div w:id="601765187">
      <w:bodyDiv w:val="1"/>
      <w:marLeft w:val="0"/>
      <w:marRight w:val="0"/>
      <w:marTop w:val="0"/>
      <w:marBottom w:val="0"/>
      <w:divBdr>
        <w:top w:val="none" w:sz="0" w:space="0" w:color="auto"/>
        <w:left w:val="none" w:sz="0" w:space="0" w:color="auto"/>
        <w:bottom w:val="none" w:sz="0" w:space="0" w:color="auto"/>
        <w:right w:val="none" w:sz="0" w:space="0" w:color="auto"/>
      </w:divBdr>
    </w:div>
    <w:div w:id="612515274">
      <w:bodyDiv w:val="1"/>
      <w:marLeft w:val="0"/>
      <w:marRight w:val="0"/>
      <w:marTop w:val="0"/>
      <w:marBottom w:val="0"/>
      <w:divBdr>
        <w:top w:val="none" w:sz="0" w:space="0" w:color="auto"/>
        <w:left w:val="none" w:sz="0" w:space="0" w:color="auto"/>
        <w:bottom w:val="none" w:sz="0" w:space="0" w:color="auto"/>
        <w:right w:val="none" w:sz="0" w:space="0" w:color="auto"/>
      </w:divBdr>
    </w:div>
    <w:div w:id="612979675">
      <w:bodyDiv w:val="1"/>
      <w:marLeft w:val="0"/>
      <w:marRight w:val="0"/>
      <w:marTop w:val="0"/>
      <w:marBottom w:val="0"/>
      <w:divBdr>
        <w:top w:val="none" w:sz="0" w:space="0" w:color="auto"/>
        <w:left w:val="none" w:sz="0" w:space="0" w:color="auto"/>
        <w:bottom w:val="none" w:sz="0" w:space="0" w:color="auto"/>
        <w:right w:val="none" w:sz="0" w:space="0" w:color="auto"/>
      </w:divBdr>
    </w:div>
    <w:div w:id="640840724">
      <w:bodyDiv w:val="1"/>
      <w:marLeft w:val="0"/>
      <w:marRight w:val="0"/>
      <w:marTop w:val="0"/>
      <w:marBottom w:val="0"/>
      <w:divBdr>
        <w:top w:val="none" w:sz="0" w:space="0" w:color="auto"/>
        <w:left w:val="none" w:sz="0" w:space="0" w:color="auto"/>
        <w:bottom w:val="none" w:sz="0" w:space="0" w:color="auto"/>
        <w:right w:val="none" w:sz="0" w:space="0" w:color="auto"/>
      </w:divBdr>
    </w:div>
    <w:div w:id="653727388">
      <w:bodyDiv w:val="1"/>
      <w:marLeft w:val="0"/>
      <w:marRight w:val="0"/>
      <w:marTop w:val="0"/>
      <w:marBottom w:val="0"/>
      <w:divBdr>
        <w:top w:val="none" w:sz="0" w:space="0" w:color="auto"/>
        <w:left w:val="none" w:sz="0" w:space="0" w:color="auto"/>
        <w:bottom w:val="none" w:sz="0" w:space="0" w:color="auto"/>
        <w:right w:val="none" w:sz="0" w:space="0" w:color="auto"/>
      </w:divBdr>
    </w:div>
    <w:div w:id="655694339">
      <w:bodyDiv w:val="1"/>
      <w:marLeft w:val="0"/>
      <w:marRight w:val="0"/>
      <w:marTop w:val="0"/>
      <w:marBottom w:val="0"/>
      <w:divBdr>
        <w:top w:val="none" w:sz="0" w:space="0" w:color="auto"/>
        <w:left w:val="none" w:sz="0" w:space="0" w:color="auto"/>
        <w:bottom w:val="none" w:sz="0" w:space="0" w:color="auto"/>
        <w:right w:val="none" w:sz="0" w:space="0" w:color="auto"/>
      </w:divBdr>
    </w:div>
    <w:div w:id="662124376">
      <w:bodyDiv w:val="1"/>
      <w:marLeft w:val="0"/>
      <w:marRight w:val="0"/>
      <w:marTop w:val="0"/>
      <w:marBottom w:val="0"/>
      <w:divBdr>
        <w:top w:val="none" w:sz="0" w:space="0" w:color="auto"/>
        <w:left w:val="none" w:sz="0" w:space="0" w:color="auto"/>
        <w:bottom w:val="none" w:sz="0" w:space="0" w:color="auto"/>
        <w:right w:val="none" w:sz="0" w:space="0" w:color="auto"/>
      </w:divBdr>
    </w:div>
    <w:div w:id="687370631">
      <w:bodyDiv w:val="1"/>
      <w:marLeft w:val="0"/>
      <w:marRight w:val="0"/>
      <w:marTop w:val="0"/>
      <w:marBottom w:val="0"/>
      <w:divBdr>
        <w:top w:val="none" w:sz="0" w:space="0" w:color="auto"/>
        <w:left w:val="none" w:sz="0" w:space="0" w:color="auto"/>
        <w:bottom w:val="none" w:sz="0" w:space="0" w:color="auto"/>
        <w:right w:val="none" w:sz="0" w:space="0" w:color="auto"/>
      </w:divBdr>
    </w:div>
    <w:div w:id="690760782">
      <w:bodyDiv w:val="1"/>
      <w:marLeft w:val="0"/>
      <w:marRight w:val="0"/>
      <w:marTop w:val="0"/>
      <w:marBottom w:val="0"/>
      <w:divBdr>
        <w:top w:val="none" w:sz="0" w:space="0" w:color="auto"/>
        <w:left w:val="none" w:sz="0" w:space="0" w:color="auto"/>
        <w:bottom w:val="none" w:sz="0" w:space="0" w:color="auto"/>
        <w:right w:val="none" w:sz="0" w:space="0" w:color="auto"/>
      </w:divBdr>
    </w:div>
    <w:div w:id="693073790">
      <w:bodyDiv w:val="1"/>
      <w:marLeft w:val="0"/>
      <w:marRight w:val="0"/>
      <w:marTop w:val="0"/>
      <w:marBottom w:val="0"/>
      <w:divBdr>
        <w:top w:val="none" w:sz="0" w:space="0" w:color="auto"/>
        <w:left w:val="none" w:sz="0" w:space="0" w:color="auto"/>
        <w:bottom w:val="none" w:sz="0" w:space="0" w:color="auto"/>
        <w:right w:val="none" w:sz="0" w:space="0" w:color="auto"/>
      </w:divBdr>
    </w:div>
    <w:div w:id="694699192">
      <w:bodyDiv w:val="1"/>
      <w:marLeft w:val="0"/>
      <w:marRight w:val="0"/>
      <w:marTop w:val="0"/>
      <w:marBottom w:val="0"/>
      <w:divBdr>
        <w:top w:val="none" w:sz="0" w:space="0" w:color="auto"/>
        <w:left w:val="none" w:sz="0" w:space="0" w:color="auto"/>
        <w:bottom w:val="none" w:sz="0" w:space="0" w:color="auto"/>
        <w:right w:val="none" w:sz="0" w:space="0" w:color="auto"/>
      </w:divBdr>
    </w:div>
    <w:div w:id="701250863">
      <w:bodyDiv w:val="1"/>
      <w:marLeft w:val="0"/>
      <w:marRight w:val="0"/>
      <w:marTop w:val="0"/>
      <w:marBottom w:val="0"/>
      <w:divBdr>
        <w:top w:val="none" w:sz="0" w:space="0" w:color="auto"/>
        <w:left w:val="none" w:sz="0" w:space="0" w:color="auto"/>
        <w:bottom w:val="none" w:sz="0" w:space="0" w:color="auto"/>
        <w:right w:val="none" w:sz="0" w:space="0" w:color="auto"/>
      </w:divBdr>
    </w:div>
    <w:div w:id="708996203">
      <w:bodyDiv w:val="1"/>
      <w:marLeft w:val="0"/>
      <w:marRight w:val="0"/>
      <w:marTop w:val="0"/>
      <w:marBottom w:val="0"/>
      <w:divBdr>
        <w:top w:val="none" w:sz="0" w:space="0" w:color="auto"/>
        <w:left w:val="none" w:sz="0" w:space="0" w:color="auto"/>
        <w:bottom w:val="none" w:sz="0" w:space="0" w:color="auto"/>
        <w:right w:val="none" w:sz="0" w:space="0" w:color="auto"/>
      </w:divBdr>
    </w:div>
    <w:div w:id="722482102">
      <w:bodyDiv w:val="1"/>
      <w:marLeft w:val="0"/>
      <w:marRight w:val="0"/>
      <w:marTop w:val="0"/>
      <w:marBottom w:val="0"/>
      <w:divBdr>
        <w:top w:val="none" w:sz="0" w:space="0" w:color="auto"/>
        <w:left w:val="none" w:sz="0" w:space="0" w:color="auto"/>
        <w:bottom w:val="none" w:sz="0" w:space="0" w:color="auto"/>
        <w:right w:val="none" w:sz="0" w:space="0" w:color="auto"/>
      </w:divBdr>
    </w:div>
    <w:div w:id="723019284">
      <w:bodyDiv w:val="1"/>
      <w:marLeft w:val="0"/>
      <w:marRight w:val="0"/>
      <w:marTop w:val="0"/>
      <w:marBottom w:val="0"/>
      <w:divBdr>
        <w:top w:val="none" w:sz="0" w:space="0" w:color="auto"/>
        <w:left w:val="none" w:sz="0" w:space="0" w:color="auto"/>
        <w:bottom w:val="none" w:sz="0" w:space="0" w:color="auto"/>
        <w:right w:val="none" w:sz="0" w:space="0" w:color="auto"/>
      </w:divBdr>
    </w:div>
    <w:div w:id="734547124">
      <w:bodyDiv w:val="1"/>
      <w:marLeft w:val="0"/>
      <w:marRight w:val="0"/>
      <w:marTop w:val="0"/>
      <w:marBottom w:val="0"/>
      <w:divBdr>
        <w:top w:val="none" w:sz="0" w:space="0" w:color="auto"/>
        <w:left w:val="none" w:sz="0" w:space="0" w:color="auto"/>
        <w:bottom w:val="none" w:sz="0" w:space="0" w:color="auto"/>
        <w:right w:val="none" w:sz="0" w:space="0" w:color="auto"/>
      </w:divBdr>
    </w:div>
    <w:div w:id="761873329">
      <w:bodyDiv w:val="1"/>
      <w:marLeft w:val="0"/>
      <w:marRight w:val="0"/>
      <w:marTop w:val="0"/>
      <w:marBottom w:val="0"/>
      <w:divBdr>
        <w:top w:val="none" w:sz="0" w:space="0" w:color="auto"/>
        <w:left w:val="none" w:sz="0" w:space="0" w:color="auto"/>
        <w:bottom w:val="none" w:sz="0" w:space="0" w:color="auto"/>
        <w:right w:val="none" w:sz="0" w:space="0" w:color="auto"/>
      </w:divBdr>
    </w:div>
    <w:div w:id="781150624">
      <w:bodyDiv w:val="1"/>
      <w:marLeft w:val="0"/>
      <w:marRight w:val="0"/>
      <w:marTop w:val="0"/>
      <w:marBottom w:val="0"/>
      <w:divBdr>
        <w:top w:val="none" w:sz="0" w:space="0" w:color="auto"/>
        <w:left w:val="none" w:sz="0" w:space="0" w:color="auto"/>
        <w:bottom w:val="none" w:sz="0" w:space="0" w:color="auto"/>
        <w:right w:val="none" w:sz="0" w:space="0" w:color="auto"/>
      </w:divBdr>
    </w:div>
    <w:div w:id="781994278">
      <w:bodyDiv w:val="1"/>
      <w:marLeft w:val="0"/>
      <w:marRight w:val="0"/>
      <w:marTop w:val="0"/>
      <w:marBottom w:val="0"/>
      <w:divBdr>
        <w:top w:val="none" w:sz="0" w:space="0" w:color="auto"/>
        <w:left w:val="none" w:sz="0" w:space="0" w:color="auto"/>
        <w:bottom w:val="none" w:sz="0" w:space="0" w:color="auto"/>
        <w:right w:val="none" w:sz="0" w:space="0" w:color="auto"/>
      </w:divBdr>
    </w:div>
    <w:div w:id="791557268">
      <w:bodyDiv w:val="1"/>
      <w:marLeft w:val="0"/>
      <w:marRight w:val="0"/>
      <w:marTop w:val="0"/>
      <w:marBottom w:val="0"/>
      <w:divBdr>
        <w:top w:val="none" w:sz="0" w:space="0" w:color="auto"/>
        <w:left w:val="none" w:sz="0" w:space="0" w:color="auto"/>
        <w:bottom w:val="none" w:sz="0" w:space="0" w:color="auto"/>
        <w:right w:val="none" w:sz="0" w:space="0" w:color="auto"/>
      </w:divBdr>
    </w:div>
    <w:div w:id="814681374">
      <w:bodyDiv w:val="1"/>
      <w:marLeft w:val="0"/>
      <w:marRight w:val="0"/>
      <w:marTop w:val="0"/>
      <w:marBottom w:val="0"/>
      <w:divBdr>
        <w:top w:val="none" w:sz="0" w:space="0" w:color="auto"/>
        <w:left w:val="none" w:sz="0" w:space="0" w:color="auto"/>
        <w:bottom w:val="none" w:sz="0" w:space="0" w:color="auto"/>
        <w:right w:val="none" w:sz="0" w:space="0" w:color="auto"/>
      </w:divBdr>
    </w:div>
    <w:div w:id="893155763">
      <w:bodyDiv w:val="1"/>
      <w:marLeft w:val="0"/>
      <w:marRight w:val="0"/>
      <w:marTop w:val="0"/>
      <w:marBottom w:val="0"/>
      <w:divBdr>
        <w:top w:val="none" w:sz="0" w:space="0" w:color="auto"/>
        <w:left w:val="none" w:sz="0" w:space="0" w:color="auto"/>
        <w:bottom w:val="none" w:sz="0" w:space="0" w:color="auto"/>
        <w:right w:val="none" w:sz="0" w:space="0" w:color="auto"/>
      </w:divBdr>
    </w:div>
    <w:div w:id="906719314">
      <w:bodyDiv w:val="1"/>
      <w:marLeft w:val="0"/>
      <w:marRight w:val="0"/>
      <w:marTop w:val="0"/>
      <w:marBottom w:val="0"/>
      <w:divBdr>
        <w:top w:val="none" w:sz="0" w:space="0" w:color="auto"/>
        <w:left w:val="none" w:sz="0" w:space="0" w:color="auto"/>
        <w:bottom w:val="none" w:sz="0" w:space="0" w:color="auto"/>
        <w:right w:val="none" w:sz="0" w:space="0" w:color="auto"/>
      </w:divBdr>
    </w:div>
    <w:div w:id="925843377">
      <w:bodyDiv w:val="1"/>
      <w:marLeft w:val="0"/>
      <w:marRight w:val="0"/>
      <w:marTop w:val="0"/>
      <w:marBottom w:val="0"/>
      <w:divBdr>
        <w:top w:val="none" w:sz="0" w:space="0" w:color="auto"/>
        <w:left w:val="none" w:sz="0" w:space="0" w:color="auto"/>
        <w:bottom w:val="none" w:sz="0" w:space="0" w:color="auto"/>
        <w:right w:val="none" w:sz="0" w:space="0" w:color="auto"/>
      </w:divBdr>
    </w:div>
    <w:div w:id="926496040">
      <w:bodyDiv w:val="1"/>
      <w:marLeft w:val="0"/>
      <w:marRight w:val="0"/>
      <w:marTop w:val="0"/>
      <w:marBottom w:val="0"/>
      <w:divBdr>
        <w:top w:val="none" w:sz="0" w:space="0" w:color="auto"/>
        <w:left w:val="none" w:sz="0" w:space="0" w:color="auto"/>
        <w:bottom w:val="none" w:sz="0" w:space="0" w:color="auto"/>
        <w:right w:val="none" w:sz="0" w:space="0" w:color="auto"/>
      </w:divBdr>
    </w:div>
    <w:div w:id="933054005">
      <w:bodyDiv w:val="1"/>
      <w:marLeft w:val="0"/>
      <w:marRight w:val="0"/>
      <w:marTop w:val="0"/>
      <w:marBottom w:val="0"/>
      <w:divBdr>
        <w:top w:val="none" w:sz="0" w:space="0" w:color="auto"/>
        <w:left w:val="none" w:sz="0" w:space="0" w:color="auto"/>
        <w:bottom w:val="none" w:sz="0" w:space="0" w:color="auto"/>
        <w:right w:val="none" w:sz="0" w:space="0" w:color="auto"/>
      </w:divBdr>
    </w:div>
    <w:div w:id="937444652">
      <w:bodyDiv w:val="1"/>
      <w:marLeft w:val="0"/>
      <w:marRight w:val="0"/>
      <w:marTop w:val="0"/>
      <w:marBottom w:val="0"/>
      <w:divBdr>
        <w:top w:val="none" w:sz="0" w:space="0" w:color="auto"/>
        <w:left w:val="none" w:sz="0" w:space="0" w:color="auto"/>
        <w:bottom w:val="none" w:sz="0" w:space="0" w:color="auto"/>
        <w:right w:val="none" w:sz="0" w:space="0" w:color="auto"/>
      </w:divBdr>
    </w:div>
    <w:div w:id="938026246">
      <w:bodyDiv w:val="1"/>
      <w:marLeft w:val="0"/>
      <w:marRight w:val="0"/>
      <w:marTop w:val="0"/>
      <w:marBottom w:val="0"/>
      <w:divBdr>
        <w:top w:val="none" w:sz="0" w:space="0" w:color="auto"/>
        <w:left w:val="none" w:sz="0" w:space="0" w:color="auto"/>
        <w:bottom w:val="none" w:sz="0" w:space="0" w:color="auto"/>
        <w:right w:val="none" w:sz="0" w:space="0" w:color="auto"/>
      </w:divBdr>
    </w:div>
    <w:div w:id="1010570415">
      <w:bodyDiv w:val="1"/>
      <w:marLeft w:val="0"/>
      <w:marRight w:val="0"/>
      <w:marTop w:val="0"/>
      <w:marBottom w:val="0"/>
      <w:divBdr>
        <w:top w:val="none" w:sz="0" w:space="0" w:color="auto"/>
        <w:left w:val="none" w:sz="0" w:space="0" w:color="auto"/>
        <w:bottom w:val="none" w:sz="0" w:space="0" w:color="auto"/>
        <w:right w:val="none" w:sz="0" w:space="0" w:color="auto"/>
      </w:divBdr>
    </w:div>
    <w:div w:id="1012419551">
      <w:bodyDiv w:val="1"/>
      <w:marLeft w:val="0"/>
      <w:marRight w:val="0"/>
      <w:marTop w:val="0"/>
      <w:marBottom w:val="0"/>
      <w:divBdr>
        <w:top w:val="none" w:sz="0" w:space="0" w:color="auto"/>
        <w:left w:val="none" w:sz="0" w:space="0" w:color="auto"/>
        <w:bottom w:val="none" w:sz="0" w:space="0" w:color="auto"/>
        <w:right w:val="none" w:sz="0" w:space="0" w:color="auto"/>
      </w:divBdr>
    </w:div>
    <w:div w:id="1021588832">
      <w:bodyDiv w:val="1"/>
      <w:marLeft w:val="0"/>
      <w:marRight w:val="0"/>
      <w:marTop w:val="0"/>
      <w:marBottom w:val="0"/>
      <w:divBdr>
        <w:top w:val="none" w:sz="0" w:space="0" w:color="auto"/>
        <w:left w:val="none" w:sz="0" w:space="0" w:color="auto"/>
        <w:bottom w:val="none" w:sz="0" w:space="0" w:color="auto"/>
        <w:right w:val="none" w:sz="0" w:space="0" w:color="auto"/>
      </w:divBdr>
    </w:div>
    <w:div w:id="1024984448">
      <w:bodyDiv w:val="1"/>
      <w:marLeft w:val="0"/>
      <w:marRight w:val="0"/>
      <w:marTop w:val="0"/>
      <w:marBottom w:val="0"/>
      <w:divBdr>
        <w:top w:val="none" w:sz="0" w:space="0" w:color="auto"/>
        <w:left w:val="none" w:sz="0" w:space="0" w:color="auto"/>
        <w:bottom w:val="none" w:sz="0" w:space="0" w:color="auto"/>
        <w:right w:val="none" w:sz="0" w:space="0" w:color="auto"/>
      </w:divBdr>
    </w:div>
    <w:div w:id="1042482168">
      <w:bodyDiv w:val="1"/>
      <w:marLeft w:val="0"/>
      <w:marRight w:val="0"/>
      <w:marTop w:val="0"/>
      <w:marBottom w:val="0"/>
      <w:divBdr>
        <w:top w:val="none" w:sz="0" w:space="0" w:color="auto"/>
        <w:left w:val="none" w:sz="0" w:space="0" w:color="auto"/>
        <w:bottom w:val="none" w:sz="0" w:space="0" w:color="auto"/>
        <w:right w:val="none" w:sz="0" w:space="0" w:color="auto"/>
      </w:divBdr>
    </w:div>
    <w:div w:id="1046950322">
      <w:bodyDiv w:val="1"/>
      <w:marLeft w:val="0"/>
      <w:marRight w:val="0"/>
      <w:marTop w:val="0"/>
      <w:marBottom w:val="0"/>
      <w:divBdr>
        <w:top w:val="none" w:sz="0" w:space="0" w:color="auto"/>
        <w:left w:val="none" w:sz="0" w:space="0" w:color="auto"/>
        <w:bottom w:val="none" w:sz="0" w:space="0" w:color="auto"/>
        <w:right w:val="none" w:sz="0" w:space="0" w:color="auto"/>
      </w:divBdr>
    </w:div>
    <w:div w:id="1073815547">
      <w:bodyDiv w:val="1"/>
      <w:marLeft w:val="0"/>
      <w:marRight w:val="0"/>
      <w:marTop w:val="0"/>
      <w:marBottom w:val="0"/>
      <w:divBdr>
        <w:top w:val="none" w:sz="0" w:space="0" w:color="auto"/>
        <w:left w:val="none" w:sz="0" w:space="0" w:color="auto"/>
        <w:bottom w:val="none" w:sz="0" w:space="0" w:color="auto"/>
        <w:right w:val="none" w:sz="0" w:space="0" w:color="auto"/>
      </w:divBdr>
    </w:div>
    <w:div w:id="1108087554">
      <w:bodyDiv w:val="1"/>
      <w:marLeft w:val="0"/>
      <w:marRight w:val="0"/>
      <w:marTop w:val="0"/>
      <w:marBottom w:val="0"/>
      <w:divBdr>
        <w:top w:val="none" w:sz="0" w:space="0" w:color="auto"/>
        <w:left w:val="none" w:sz="0" w:space="0" w:color="auto"/>
        <w:bottom w:val="none" w:sz="0" w:space="0" w:color="auto"/>
        <w:right w:val="none" w:sz="0" w:space="0" w:color="auto"/>
      </w:divBdr>
    </w:div>
    <w:div w:id="1127553111">
      <w:bodyDiv w:val="1"/>
      <w:marLeft w:val="0"/>
      <w:marRight w:val="0"/>
      <w:marTop w:val="0"/>
      <w:marBottom w:val="0"/>
      <w:divBdr>
        <w:top w:val="none" w:sz="0" w:space="0" w:color="auto"/>
        <w:left w:val="none" w:sz="0" w:space="0" w:color="auto"/>
        <w:bottom w:val="none" w:sz="0" w:space="0" w:color="auto"/>
        <w:right w:val="none" w:sz="0" w:space="0" w:color="auto"/>
      </w:divBdr>
    </w:div>
    <w:div w:id="1134518310">
      <w:bodyDiv w:val="1"/>
      <w:marLeft w:val="0"/>
      <w:marRight w:val="0"/>
      <w:marTop w:val="0"/>
      <w:marBottom w:val="0"/>
      <w:divBdr>
        <w:top w:val="none" w:sz="0" w:space="0" w:color="auto"/>
        <w:left w:val="none" w:sz="0" w:space="0" w:color="auto"/>
        <w:bottom w:val="none" w:sz="0" w:space="0" w:color="auto"/>
        <w:right w:val="none" w:sz="0" w:space="0" w:color="auto"/>
      </w:divBdr>
    </w:div>
    <w:div w:id="1153983204">
      <w:bodyDiv w:val="1"/>
      <w:marLeft w:val="0"/>
      <w:marRight w:val="0"/>
      <w:marTop w:val="0"/>
      <w:marBottom w:val="0"/>
      <w:divBdr>
        <w:top w:val="none" w:sz="0" w:space="0" w:color="auto"/>
        <w:left w:val="none" w:sz="0" w:space="0" w:color="auto"/>
        <w:bottom w:val="none" w:sz="0" w:space="0" w:color="auto"/>
        <w:right w:val="none" w:sz="0" w:space="0" w:color="auto"/>
      </w:divBdr>
    </w:div>
    <w:div w:id="1173178816">
      <w:bodyDiv w:val="1"/>
      <w:marLeft w:val="0"/>
      <w:marRight w:val="0"/>
      <w:marTop w:val="0"/>
      <w:marBottom w:val="0"/>
      <w:divBdr>
        <w:top w:val="none" w:sz="0" w:space="0" w:color="auto"/>
        <w:left w:val="none" w:sz="0" w:space="0" w:color="auto"/>
        <w:bottom w:val="none" w:sz="0" w:space="0" w:color="auto"/>
        <w:right w:val="none" w:sz="0" w:space="0" w:color="auto"/>
      </w:divBdr>
    </w:div>
    <w:div w:id="1185511547">
      <w:bodyDiv w:val="1"/>
      <w:marLeft w:val="0"/>
      <w:marRight w:val="0"/>
      <w:marTop w:val="0"/>
      <w:marBottom w:val="0"/>
      <w:divBdr>
        <w:top w:val="none" w:sz="0" w:space="0" w:color="auto"/>
        <w:left w:val="none" w:sz="0" w:space="0" w:color="auto"/>
        <w:bottom w:val="none" w:sz="0" w:space="0" w:color="auto"/>
        <w:right w:val="none" w:sz="0" w:space="0" w:color="auto"/>
      </w:divBdr>
    </w:div>
    <w:div w:id="1211112895">
      <w:bodyDiv w:val="1"/>
      <w:marLeft w:val="0"/>
      <w:marRight w:val="0"/>
      <w:marTop w:val="0"/>
      <w:marBottom w:val="0"/>
      <w:divBdr>
        <w:top w:val="none" w:sz="0" w:space="0" w:color="auto"/>
        <w:left w:val="none" w:sz="0" w:space="0" w:color="auto"/>
        <w:bottom w:val="none" w:sz="0" w:space="0" w:color="auto"/>
        <w:right w:val="none" w:sz="0" w:space="0" w:color="auto"/>
      </w:divBdr>
    </w:div>
    <w:div w:id="1230188540">
      <w:bodyDiv w:val="1"/>
      <w:marLeft w:val="0"/>
      <w:marRight w:val="0"/>
      <w:marTop w:val="0"/>
      <w:marBottom w:val="0"/>
      <w:divBdr>
        <w:top w:val="none" w:sz="0" w:space="0" w:color="auto"/>
        <w:left w:val="none" w:sz="0" w:space="0" w:color="auto"/>
        <w:bottom w:val="none" w:sz="0" w:space="0" w:color="auto"/>
        <w:right w:val="none" w:sz="0" w:space="0" w:color="auto"/>
      </w:divBdr>
    </w:div>
    <w:div w:id="1254439051">
      <w:bodyDiv w:val="1"/>
      <w:marLeft w:val="0"/>
      <w:marRight w:val="0"/>
      <w:marTop w:val="0"/>
      <w:marBottom w:val="0"/>
      <w:divBdr>
        <w:top w:val="none" w:sz="0" w:space="0" w:color="auto"/>
        <w:left w:val="none" w:sz="0" w:space="0" w:color="auto"/>
        <w:bottom w:val="none" w:sz="0" w:space="0" w:color="auto"/>
        <w:right w:val="none" w:sz="0" w:space="0" w:color="auto"/>
      </w:divBdr>
      <w:divsChild>
        <w:div w:id="1138064519">
          <w:marLeft w:val="0"/>
          <w:marRight w:val="0"/>
          <w:marTop w:val="0"/>
          <w:marBottom w:val="0"/>
          <w:divBdr>
            <w:top w:val="none" w:sz="0" w:space="0" w:color="auto"/>
            <w:left w:val="none" w:sz="0" w:space="0" w:color="auto"/>
            <w:bottom w:val="none" w:sz="0" w:space="0" w:color="auto"/>
            <w:right w:val="none" w:sz="0" w:space="0" w:color="auto"/>
          </w:divBdr>
        </w:div>
        <w:div w:id="42559126">
          <w:marLeft w:val="0"/>
          <w:marRight w:val="0"/>
          <w:marTop w:val="0"/>
          <w:marBottom w:val="0"/>
          <w:divBdr>
            <w:top w:val="none" w:sz="0" w:space="0" w:color="auto"/>
            <w:left w:val="none" w:sz="0" w:space="0" w:color="auto"/>
            <w:bottom w:val="none" w:sz="0" w:space="0" w:color="auto"/>
            <w:right w:val="none" w:sz="0" w:space="0" w:color="auto"/>
          </w:divBdr>
        </w:div>
        <w:div w:id="697585290">
          <w:marLeft w:val="0"/>
          <w:marRight w:val="0"/>
          <w:marTop w:val="0"/>
          <w:marBottom w:val="0"/>
          <w:divBdr>
            <w:top w:val="none" w:sz="0" w:space="0" w:color="auto"/>
            <w:left w:val="none" w:sz="0" w:space="0" w:color="auto"/>
            <w:bottom w:val="none" w:sz="0" w:space="0" w:color="auto"/>
            <w:right w:val="none" w:sz="0" w:space="0" w:color="auto"/>
          </w:divBdr>
        </w:div>
        <w:div w:id="325474492">
          <w:marLeft w:val="0"/>
          <w:marRight w:val="0"/>
          <w:marTop w:val="0"/>
          <w:marBottom w:val="0"/>
          <w:divBdr>
            <w:top w:val="none" w:sz="0" w:space="0" w:color="auto"/>
            <w:left w:val="none" w:sz="0" w:space="0" w:color="auto"/>
            <w:bottom w:val="none" w:sz="0" w:space="0" w:color="auto"/>
            <w:right w:val="none" w:sz="0" w:space="0" w:color="auto"/>
          </w:divBdr>
        </w:div>
        <w:div w:id="1273585302">
          <w:marLeft w:val="0"/>
          <w:marRight w:val="0"/>
          <w:marTop w:val="0"/>
          <w:marBottom w:val="0"/>
          <w:divBdr>
            <w:top w:val="none" w:sz="0" w:space="0" w:color="auto"/>
            <w:left w:val="none" w:sz="0" w:space="0" w:color="auto"/>
            <w:bottom w:val="none" w:sz="0" w:space="0" w:color="auto"/>
            <w:right w:val="none" w:sz="0" w:space="0" w:color="auto"/>
          </w:divBdr>
        </w:div>
      </w:divsChild>
    </w:div>
    <w:div w:id="1267494173">
      <w:bodyDiv w:val="1"/>
      <w:marLeft w:val="0"/>
      <w:marRight w:val="0"/>
      <w:marTop w:val="0"/>
      <w:marBottom w:val="0"/>
      <w:divBdr>
        <w:top w:val="none" w:sz="0" w:space="0" w:color="auto"/>
        <w:left w:val="none" w:sz="0" w:space="0" w:color="auto"/>
        <w:bottom w:val="none" w:sz="0" w:space="0" w:color="auto"/>
        <w:right w:val="none" w:sz="0" w:space="0" w:color="auto"/>
      </w:divBdr>
    </w:div>
    <w:div w:id="1282031163">
      <w:bodyDiv w:val="1"/>
      <w:marLeft w:val="0"/>
      <w:marRight w:val="0"/>
      <w:marTop w:val="0"/>
      <w:marBottom w:val="0"/>
      <w:divBdr>
        <w:top w:val="none" w:sz="0" w:space="0" w:color="auto"/>
        <w:left w:val="none" w:sz="0" w:space="0" w:color="auto"/>
        <w:bottom w:val="none" w:sz="0" w:space="0" w:color="auto"/>
        <w:right w:val="none" w:sz="0" w:space="0" w:color="auto"/>
      </w:divBdr>
    </w:div>
    <w:div w:id="1297763083">
      <w:bodyDiv w:val="1"/>
      <w:marLeft w:val="0"/>
      <w:marRight w:val="0"/>
      <w:marTop w:val="0"/>
      <w:marBottom w:val="0"/>
      <w:divBdr>
        <w:top w:val="none" w:sz="0" w:space="0" w:color="auto"/>
        <w:left w:val="none" w:sz="0" w:space="0" w:color="auto"/>
        <w:bottom w:val="none" w:sz="0" w:space="0" w:color="auto"/>
        <w:right w:val="none" w:sz="0" w:space="0" w:color="auto"/>
      </w:divBdr>
    </w:div>
    <w:div w:id="1300650987">
      <w:bodyDiv w:val="1"/>
      <w:marLeft w:val="0"/>
      <w:marRight w:val="0"/>
      <w:marTop w:val="0"/>
      <w:marBottom w:val="0"/>
      <w:divBdr>
        <w:top w:val="none" w:sz="0" w:space="0" w:color="auto"/>
        <w:left w:val="none" w:sz="0" w:space="0" w:color="auto"/>
        <w:bottom w:val="none" w:sz="0" w:space="0" w:color="auto"/>
        <w:right w:val="none" w:sz="0" w:space="0" w:color="auto"/>
      </w:divBdr>
    </w:div>
    <w:div w:id="1336422364">
      <w:bodyDiv w:val="1"/>
      <w:marLeft w:val="0"/>
      <w:marRight w:val="0"/>
      <w:marTop w:val="0"/>
      <w:marBottom w:val="0"/>
      <w:divBdr>
        <w:top w:val="none" w:sz="0" w:space="0" w:color="auto"/>
        <w:left w:val="none" w:sz="0" w:space="0" w:color="auto"/>
        <w:bottom w:val="none" w:sz="0" w:space="0" w:color="auto"/>
        <w:right w:val="none" w:sz="0" w:space="0" w:color="auto"/>
      </w:divBdr>
    </w:div>
    <w:div w:id="1339115234">
      <w:bodyDiv w:val="1"/>
      <w:marLeft w:val="0"/>
      <w:marRight w:val="0"/>
      <w:marTop w:val="0"/>
      <w:marBottom w:val="0"/>
      <w:divBdr>
        <w:top w:val="none" w:sz="0" w:space="0" w:color="auto"/>
        <w:left w:val="none" w:sz="0" w:space="0" w:color="auto"/>
        <w:bottom w:val="none" w:sz="0" w:space="0" w:color="auto"/>
        <w:right w:val="none" w:sz="0" w:space="0" w:color="auto"/>
      </w:divBdr>
    </w:div>
    <w:div w:id="1355496880">
      <w:bodyDiv w:val="1"/>
      <w:marLeft w:val="0"/>
      <w:marRight w:val="0"/>
      <w:marTop w:val="0"/>
      <w:marBottom w:val="0"/>
      <w:divBdr>
        <w:top w:val="none" w:sz="0" w:space="0" w:color="auto"/>
        <w:left w:val="none" w:sz="0" w:space="0" w:color="auto"/>
        <w:bottom w:val="none" w:sz="0" w:space="0" w:color="auto"/>
        <w:right w:val="none" w:sz="0" w:space="0" w:color="auto"/>
      </w:divBdr>
    </w:div>
    <w:div w:id="1377967480">
      <w:bodyDiv w:val="1"/>
      <w:marLeft w:val="0"/>
      <w:marRight w:val="0"/>
      <w:marTop w:val="0"/>
      <w:marBottom w:val="0"/>
      <w:divBdr>
        <w:top w:val="none" w:sz="0" w:space="0" w:color="auto"/>
        <w:left w:val="none" w:sz="0" w:space="0" w:color="auto"/>
        <w:bottom w:val="none" w:sz="0" w:space="0" w:color="auto"/>
        <w:right w:val="none" w:sz="0" w:space="0" w:color="auto"/>
      </w:divBdr>
    </w:div>
    <w:div w:id="1387492525">
      <w:bodyDiv w:val="1"/>
      <w:marLeft w:val="0"/>
      <w:marRight w:val="0"/>
      <w:marTop w:val="0"/>
      <w:marBottom w:val="0"/>
      <w:divBdr>
        <w:top w:val="none" w:sz="0" w:space="0" w:color="auto"/>
        <w:left w:val="none" w:sz="0" w:space="0" w:color="auto"/>
        <w:bottom w:val="none" w:sz="0" w:space="0" w:color="auto"/>
        <w:right w:val="none" w:sz="0" w:space="0" w:color="auto"/>
      </w:divBdr>
    </w:div>
    <w:div w:id="1389065533">
      <w:bodyDiv w:val="1"/>
      <w:marLeft w:val="0"/>
      <w:marRight w:val="0"/>
      <w:marTop w:val="0"/>
      <w:marBottom w:val="0"/>
      <w:divBdr>
        <w:top w:val="none" w:sz="0" w:space="0" w:color="auto"/>
        <w:left w:val="none" w:sz="0" w:space="0" w:color="auto"/>
        <w:bottom w:val="none" w:sz="0" w:space="0" w:color="auto"/>
        <w:right w:val="none" w:sz="0" w:space="0" w:color="auto"/>
      </w:divBdr>
    </w:div>
    <w:div w:id="1395155494">
      <w:bodyDiv w:val="1"/>
      <w:marLeft w:val="0"/>
      <w:marRight w:val="0"/>
      <w:marTop w:val="0"/>
      <w:marBottom w:val="0"/>
      <w:divBdr>
        <w:top w:val="none" w:sz="0" w:space="0" w:color="auto"/>
        <w:left w:val="none" w:sz="0" w:space="0" w:color="auto"/>
        <w:bottom w:val="none" w:sz="0" w:space="0" w:color="auto"/>
        <w:right w:val="none" w:sz="0" w:space="0" w:color="auto"/>
      </w:divBdr>
    </w:div>
    <w:div w:id="1427114118">
      <w:bodyDiv w:val="1"/>
      <w:marLeft w:val="0"/>
      <w:marRight w:val="0"/>
      <w:marTop w:val="0"/>
      <w:marBottom w:val="0"/>
      <w:divBdr>
        <w:top w:val="none" w:sz="0" w:space="0" w:color="auto"/>
        <w:left w:val="none" w:sz="0" w:space="0" w:color="auto"/>
        <w:bottom w:val="none" w:sz="0" w:space="0" w:color="auto"/>
        <w:right w:val="none" w:sz="0" w:space="0" w:color="auto"/>
      </w:divBdr>
    </w:div>
    <w:div w:id="1440639433">
      <w:bodyDiv w:val="1"/>
      <w:marLeft w:val="0"/>
      <w:marRight w:val="0"/>
      <w:marTop w:val="0"/>
      <w:marBottom w:val="0"/>
      <w:divBdr>
        <w:top w:val="none" w:sz="0" w:space="0" w:color="auto"/>
        <w:left w:val="none" w:sz="0" w:space="0" w:color="auto"/>
        <w:bottom w:val="none" w:sz="0" w:space="0" w:color="auto"/>
        <w:right w:val="none" w:sz="0" w:space="0" w:color="auto"/>
      </w:divBdr>
    </w:div>
    <w:div w:id="1446735978">
      <w:bodyDiv w:val="1"/>
      <w:marLeft w:val="0"/>
      <w:marRight w:val="0"/>
      <w:marTop w:val="0"/>
      <w:marBottom w:val="0"/>
      <w:divBdr>
        <w:top w:val="none" w:sz="0" w:space="0" w:color="auto"/>
        <w:left w:val="none" w:sz="0" w:space="0" w:color="auto"/>
        <w:bottom w:val="none" w:sz="0" w:space="0" w:color="auto"/>
        <w:right w:val="none" w:sz="0" w:space="0" w:color="auto"/>
      </w:divBdr>
    </w:div>
    <w:div w:id="1450512551">
      <w:bodyDiv w:val="1"/>
      <w:marLeft w:val="0"/>
      <w:marRight w:val="0"/>
      <w:marTop w:val="0"/>
      <w:marBottom w:val="0"/>
      <w:divBdr>
        <w:top w:val="none" w:sz="0" w:space="0" w:color="auto"/>
        <w:left w:val="none" w:sz="0" w:space="0" w:color="auto"/>
        <w:bottom w:val="none" w:sz="0" w:space="0" w:color="auto"/>
        <w:right w:val="none" w:sz="0" w:space="0" w:color="auto"/>
      </w:divBdr>
    </w:div>
    <w:div w:id="1485077776">
      <w:bodyDiv w:val="1"/>
      <w:marLeft w:val="0"/>
      <w:marRight w:val="0"/>
      <w:marTop w:val="0"/>
      <w:marBottom w:val="0"/>
      <w:divBdr>
        <w:top w:val="none" w:sz="0" w:space="0" w:color="auto"/>
        <w:left w:val="none" w:sz="0" w:space="0" w:color="auto"/>
        <w:bottom w:val="none" w:sz="0" w:space="0" w:color="auto"/>
        <w:right w:val="none" w:sz="0" w:space="0" w:color="auto"/>
      </w:divBdr>
    </w:div>
    <w:div w:id="1517109672">
      <w:bodyDiv w:val="1"/>
      <w:marLeft w:val="0"/>
      <w:marRight w:val="0"/>
      <w:marTop w:val="0"/>
      <w:marBottom w:val="0"/>
      <w:divBdr>
        <w:top w:val="none" w:sz="0" w:space="0" w:color="auto"/>
        <w:left w:val="none" w:sz="0" w:space="0" w:color="auto"/>
        <w:bottom w:val="none" w:sz="0" w:space="0" w:color="auto"/>
        <w:right w:val="none" w:sz="0" w:space="0" w:color="auto"/>
      </w:divBdr>
    </w:div>
    <w:div w:id="1546210558">
      <w:bodyDiv w:val="1"/>
      <w:marLeft w:val="0"/>
      <w:marRight w:val="0"/>
      <w:marTop w:val="0"/>
      <w:marBottom w:val="0"/>
      <w:divBdr>
        <w:top w:val="none" w:sz="0" w:space="0" w:color="auto"/>
        <w:left w:val="none" w:sz="0" w:space="0" w:color="auto"/>
        <w:bottom w:val="none" w:sz="0" w:space="0" w:color="auto"/>
        <w:right w:val="none" w:sz="0" w:space="0" w:color="auto"/>
      </w:divBdr>
    </w:div>
    <w:div w:id="1547525978">
      <w:bodyDiv w:val="1"/>
      <w:marLeft w:val="0"/>
      <w:marRight w:val="0"/>
      <w:marTop w:val="0"/>
      <w:marBottom w:val="0"/>
      <w:divBdr>
        <w:top w:val="none" w:sz="0" w:space="0" w:color="auto"/>
        <w:left w:val="none" w:sz="0" w:space="0" w:color="auto"/>
        <w:bottom w:val="none" w:sz="0" w:space="0" w:color="auto"/>
        <w:right w:val="none" w:sz="0" w:space="0" w:color="auto"/>
      </w:divBdr>
    </w:div>
    <w:div w:id="1586381722">
      <w:bodyDiv w:val="1"/>
      <w:marLeft w:val="0"/>
      <w:marRight w:val="0"/>
      <w:marTop w:val="0"/>
      <w:marBottom w:val="0"/>
      <w:divBdr>
        <w:top w:val="none" w:sz="0" w:space="0" w:color="auto"/>
        <w:left w:val="none" w:sz="0" w:space="0" w:color="auto"/>
        <w:bottom w:val="none" w:sz="0" w:space="0" w:color="auto"/>
        <w:right w:val="none" w:sz="0" w:space="0" w:color="auto"/>
      </w:divBdr>
    </w:div>
    <w:div w:id="1595631548">
      <w:bodyDiv w:val="1"/>
      <w:marLeft w:val="0"/>
      <w:marRight w:val="0"/>
      <w:marTop w:val="0"/>
      <w:marBottom w:val="0"/>
      <w:divBdr>
        <w:top w:val="none" w:sz="0" w:space="0" w:color="auto"/>
        <w:left w:val="none" w:sz="0" w:space="0" w:color="auto"/>
        <w:bottom w:val="none" w:sz="0" w:space="0" w:color="auto"/>
        <w:right w:val="none" w:sz="0" w:space="0" w:color="auto"/>
      </w:divBdr>
    </w:div>
    <w:div w:id="1598636023">
      <w:bodyDiv w:val="1"/>
      <w:marLeft w:val="0"/>
      <w:marRight w:val="0"/>
      <w:marTop w:val="0"/>
      <w:marBottom w:val="0"/>
      <w:divBdr>
        <w:top w:val="none" w:sz="0" w:space="0" w:color="auto"/>
        <w:left w:val="none" w:sz="0" w:space="0" w:color="auto"/>
        <w:bottom w:val="none" w:sz="0" w:space="0" w:color="auto"/>
        <w:right w:val="none" w:sz="0" w:space="0" w:color="auto"/>
      </w:divBdr>
    </w:div>
    <w:div w:id="1639918378">
      <w:bodyDiv w:val="1"/>
      <w:marLeft w:val="0"/>
      <w:marRight w:val="0"/>
      <w:marTop w:val="0"/>
      <w:marBottom w:val="0"/>
      <w:divBdr>
        <w:top w:val="none" w:sz="0" w:space="0" w:color="auto"/>
        <w:left w:val="none" w:sz="0" w:space="0" w:color="auto"/>
        <w:bottom w:val="none" w:sz="0" w:space="0" w:color="auto"/>
        <w:right w:val="none" w:sz="0" w:space="0" w:color="auto"/>
      </w:divBdr>
    </w:div>
    <w:div w:id="1651401974">
      <w:bodyDiv w:val="1"/>
      <w:marLeft w:val="0"/>
      <w:marRight w:val="0"/>
      <w:marTop w:val="0"/>
      <w:marBottom w:val="0"/>
      <w:divBdr>
        <w:top w:val="none" w:sz="0" w:space="0" w:color="auto"/>
        <w:left w:val="none" w:sz="0" w:space="0" w:color="auto"/>
        <w:bottom w:val="none" w:sz="0" w:space="0" w:color="auto"/>
        <w:right w:val="none" w:sz="0" w:space="0" w:color="auto"/>
      </w:divBdr>
    </w:div>
    <w:div w:id="1682858849">
      <w:bodyDiv w:val="1"/>
      <w:marLeft w:val="0"/>
      <w:marRight w:val="0"/>
      <w:marTop w:val="0"/>
      <w:marBottom w:val="0"/>
      <w:divBdr>
        <w:top w:val="none" w:sz="0" w:space="0" w:color="auto"/>
        <w:left w:val="none" w:sz="0" w:space="0" w:color="auto"/>
        <w:bottom w:val="none" w:sz="0" w:space="0" w:color="auto"/>
        <w:right w:val="none" w:sz="0" w:space="0" w:color="auto"/>
      </w:divBdr>
    </w:div>
    <w:div w:id="1687289948">
      <w:bodyDiv w:val="1"/>
      <w:marLeft w:val="0"/>
      <w:marRight w:val="0"/>
      <w:marTop w:val="0"/>
      <w:marBottom w:val="0"/>
      <w:divBdr>
        <w:top w:val="none" w:sz="0" w:space="0" w:color="auto"/>
        <w:left w:val="none" w:sz="0" w:space="0" w:color="auto"/>
        <w:bottom w:val="none" w:sz="0" w:space="0" w:color="auto"/>
        <w:right w:val="none" w:sz="0" w:space="0" w:color="auto"/>
      </w:divBdr>
    </w:div>
    <w:div w:id="1697343549">
      <w:bodyDiv w:val="1"/>
      <w:marLeft w:val="0"/>
      <w:marRight w:val="0"/>
      <w:marTop w:val="0"/>
      <w:marBottom w:val="0"/>
      <w:divBdr>
        <w:top w:val="none" w:sz="0" w:space="0" w:color="auto"/>
        <w:left w:val="none" w:sz="0" w:space="0" w:color="auto"/>
        <w:bottom w:val="none" w:sz="0" w:space="0" w:color="auto"/>
        <w:right w:val="none" w:sz="0" w:space="0" w:color="auto"/>
      </w:divBdr>
    </w:div>
    <w:div w:id="1736119423">
      <w:bodyDiv w:val="1"/>
      <w:marLeft w:val="0"/>
      <w:marRight w:val="0"/>
      <w:marTop w:val="0"/>
      <w:marBottom w:val="0"/>
      <w:divBdr>
        <w:top w:val="none" w:sz="0" w:space="0" w:color="auto"/>
        <w:left w:val="none" w:sz="0" w:space="0" w:color="auto"/>
        <w:bottom w:val="none" w:sz="0" w:space="0" w:color="auto"/>
        <w:right w:val="none" w:sz="0" w:space="0" w:color="auto"/>
      </w:divBdr>
    </w:div>
    <w:div w:id="1741555088">
      <w:bodyDiv w:val="1"/>
      <w:marLeft w:val="0"/>
      <w:marRight w:val="0"/>
      <w:marTop w:val="0"/>
      <w:marBottom w:val="0"/>
      <w:divBdr>
        <w:top w:val="none" w:sz="0" w:space="0" w:color="auto"/>
        <w:left w:val="none" w:sz="0" w:space="0" w:color="auto"/>
        <w:bottom w:val="none" w:sz="0" w:space="0" w:color="auto"/>
        <w:right w:val="none" w:sz="0" w:space="0" w:color="auto"/>
      </w:divBdr>
    </w:div>
    <w:div w:id="1755518107">
      <w:bodyDiv w:val="1"/>
      <w:marLeft w:val="0"/>
      <w:marRight w:val="0"/>
      <w:marTop w:val="0"/>
      <w:marBottom w:val="0"/>
      <w:divBdr>
        <w:top w:val="none" w:sz="0" w:space="0" w:color="auto"/>
        <w:left w:val="none" w:sz="0" w:space="0" w:color="auto"/>
        <w:bottom w:val="none" w:sz="0" w:space="0" w:color="auto"/>
        <w:right w:val="none" w:sz="0" w:space="0" w:color="auto"/>
      </w:divBdr>
    </w:div>
    <w:div w:id="1764297651">
      <w:bodyDiv w:val="1"/>
      <w:marLeft w:val="0"/>
      <w:marRight w:val="0"/>
      <w:marTop w:val="0"/>
      <w:marBottom w:val="0"/>
      <w:divBdr>
        <w:top w:val="none" w:sz="0" w:space="0" w:color="auto"/>
        <w:left w:val="none" w:sz="0" w:space="0" w:color="auto"/>
        <w:bottom w:val="none" w:sz="0" w:space="0" w:color="auto"/>
        <w:right w:val="none" w:sz="0" w:space="0" w:color="auto"/>
      </w:divBdr>
    </w:div>
    <w:div w:id="1773889532">
      <w:bodyDiv w:val="1"/>
      <w:marLeft w:val="0"/>
      <w:marRight w:val="0"/>
      <w:marTop w:val="0"/>
      <w:marBottom w:val="0"/>
      <w:divBdr>
        <w:top w:val="none" w:sz="0" w:space="0" w:color="auto"/>
        <w:left w:val="none" w:sz="0" w:space="0" w:color="auto"/>
        <w:bottom w:val="none" w:sz="0" w:space="0" w:color="auto"/>
        <w:right w:val="none" w:sz="0" w:space="0" w:color="auto"/>
      </w:divBdr>
    </w:div>
    <w:div w:id="1783383619">
      <w:bodyDiv w:val="1"/>
      <w:marLeft w:val="0"/>
      <w:marRight w:val="0"/>
      <w:marTop w:val="0"/>
      <w:marBottom w:val="0"/>
      <w:divBdr>
        <w:top w:val="none" w:sz="0" w:space="0" w:color="auto"/>
        <w:left w:val="none" w:sz="0" w:space="0" w:color="auto"/>
        <w:bottom w:val="none" w:sz="0" w:space="0" w:color="auto"/>
        <w:right w:val="none" w:sz="0" w:space="0" w:color="auto"/>
      </w:divBdr>
    </w:div>
    <w:div w:id="1790969521">
      <w:bodyDiv w:val="1"/>
      <w:marLeft w:val="0"/>
      <w:marRight w:val="0"/>
      <w:marTop w:val="0"/>
      <w:marBottom w:val="0"/>
      <w:divBdr>
        <w:top w:val="none" w:sz="0" w:space="0" w:color="auto"/>
        <w:left w:val="none" w:sz="0" w:space="0" w:color="auto"/>
        <w:bottom w:val="none" w:sz="0" w:space="0" w:color="auto"/>
        <w:right w:val="none" w:sz="0" w:space="0" w:color="auto"/>
      </w:divBdr>
    </w:div>
    <w:div w:id="1796174934">
      <w:bodyDiv w:val="1"/>
      <w:marLeft w:val="0"/>
      <w:marRight w:val="0"/>
      <w:marTop w:val="0"/>
      <w:marBottom w:val="0"/>
      <w:divBdr>
        <w:top w:val="none" w:sz="0" w:space="0" w:color="auto"/>
        <w:left w:val="none" w:sz="0" w:space="0" w:color="auto"/>
        <w:bottom w:val="none" w:sz="0" w:space="0" w:color="auto"/>
        <w:right w:val="none" w:sz="0" w:space="0" w:color="auto"/>
      </w:divBdr>
    </w:div>
    <w:div w:id="1803421590">
      <w:bodyDiv w:val="1"/>
      <w:marLeft w:val="0"/>
      <w:marRight w:val="0"/>
      <w:marTop w:val="0"/>
      <w:marBottom w:val="0"/>
      <w:divBdr>
        <w:top w:val="none" w:sz="0" w:space="0" w:color="auto"/>
        <w:left w:val="none" w:sz="0" w:space="0" w:color="auto"/>
        <w:bottom w:val="none" w:sz="0" w:space="0" w:color="auto"/>
        <w:right w:val="none" w:sz="0" w:space="0" w:color="auto"/>
      </w:divBdr>
    </w:div>
    <w:div w:id="1807504688">
      <w:bodyDiv w:val="1"/>
      <w:marLeft w:val="0"/>
      <w:marRight w:val="0"/>
      <w:marTop w:val="0"/>
      <w:marBottom w:val="0"/>
      <w:divBdr>
        <w:top w:val="none" w:sz="0" w:space="0" w:color="auto"/>
        <w:left w:val="none" w:sz="0" w:space="0" w:color="auto"/>
        <w:bottom w:val="none" w:sz="0" w:space="0" w:color="auto"/>
        <w:right w:val="none" w:sz="0" w:space="0" w:color="auto"/>
      </w:divBdr>
    </w:div>
    <w:div w:id="1826967059">
      <w:bodyDiv w:val="1"/>
      <w:marLeft w:val="0"/>
      <w:marRight w:val="0"/>
      <w:marTop w:val="0"/>
      <w:marBottom w:val="0"/>
      <w:divBdr>
        <w:top w:val="none" w:sz="0" w:space="0" w:color="auto"/>
        <w:left w:val="none" w:sz="0" w:space="0" w:color="auto"/>
        <w:bottom w:val="none" w:sz="0" w:space="0" w:color="auto"/>
        <w:right w:val="none" w:sz="0" w:space="0" w:color="auto"/>
      </w:divBdr>
    </w:div>
    <w:div w:id="1843084176">
      <w:bodyDiv w:val="1"/>
      <w:marLeft w:val="0"/>
      <w:marRight w:val="0"/>
      <w:marTop w:val="0"/>
      <w:marBottom w:val="0"/>
      <w:divBdr>
        <w:top w:val="none" w:sz="0" w:space="0" w:color="auto"/>
        <w:left w:val="none" w:sz="0" w:space="0" w:color="auto"/>
        <w:bottom w:val="none" w:sz="0" w:space="0" w:color="auto"/>
        <w:right w:val="none" w:sz="0" w:space="0" w:color="auto"/>
      </w:divBdr>
    </w:div>
    <w:div w:id="1858617676">
      <w:bodyDiv w:val="1"/>
      <w:marLeft w:val="0"/>
      <w:marRight w:val="0"/>
      <w:marTop w:val="0"/>
      <w:marBottom w:val="0"/>
      <w:divBdr>
        <w:top w:val="none" w:sz="0" w:space="0" w:color="auto"/>
        <w:left w:val="none" w:sz="0" w:space="0" w:color="auto"/>
        <w:bottom w:val="none" w:sz="0" w:space="0" w:color="auto"/>
        <w:right w:val="none" w:sz="0" w:space="0" w:color="auto"/>
      </w:divBdr>
    </w:div>
    <w:div w:id="1864830105">
      <w:bodyDiv w:val="1"/>
      <w:marLeft w:val="0"/>
      <w:marRight w:val="0"/>
      <w:marTop w:val="0"/>
      <w:marBottom w:val="0"/>
      <w:divBdr>
        <w:top w:val="none" w:sz="0" w:space="0" w:color="auto"/>
        <w:left w:val="none" w:sz="0" w:space="0" w:color="auto"/>
        <w:bottom w:val="none" w:sz="0" w:space="0" w:color="auto"/>
        <w:right w:val="none" w:sz="0" w:space="0" w:color="auto"/>
      </w:divBdr>
    </w:div>
    <w:div w:id="1867980724">
      <w:bodyDiv w:val="1"/>
      <w:marLeft w:val="0"/>
      <w:marRight w:val="0"/>
      <w:marTop w:val="0"/>
      <w:marBottom w:val="0"/>
      <w:divBdr>
        <w:top w:val="none" w:sz="0" w:space="0" w:color="auto"/>
        <w:left w:val="none" w:sz="0" w:space="0" w:color="auto"/>
        <w:bottom w:val="none" w:sz="0" w:space="0" w:color="auto"/>
        <w:right w:val="none" w:sz="0" w:space="0" w:color="auto"/>
      </w:divBdr>
    </w:div>
    <w:div w:id="1868181161">
      <w:bodyDiv w:val="1"/>
      <w:marLeft w:val="0"/>
      <w:marRight w:val="0"/>
      <w:marTop w:val="0"/>
      <w:marBottom w:val="0"/>
      <w:divBdr>
        <w:top w:val="none" w:sz="0" w:space="0" w:color="auto"/>
        <w:left w:val="none" w:sz="0" w:space="0" w:color="auto"/>
        <w:bottom w:val="none" w:sz="0" w:space="0" w:color="auto"/>
        <w:right w:val="none" w:sz="0" w:space="0" w:color="auto"/>
      </w:divBdr>
    </w:div>
    <w:div w:id="1869878926">
      <w:bodyDiv w:val="1"/>
      <w:marLeft w:val="0"/>
      <w:marRight w:val="0"/>
      <w:marTop w:val="0"/>
      <w:marBottom w:val="0"/>
      <w:divBdr>
        <w:top w:val="none" w:sz="0" w:space="0" w:color="auto"/>
        <w:left w:val="none" w:sz="0" w:space="0" w:color="auto"/>
        <w:bottom w:val="none" w:sz="0" w:space="0" w:color="auto"/>
        <w:right w:val="none" w:sz="0" w:space="0" w:color="auto"/>
      </w:divBdr>
    </w:div>
    <w:div w:id="1895047518">
      <w:bodyDiv w:val="1"/>
      <w:marLeft w:val="0"/>
      <w:marRight w:val="0"/>
      <w:marTop w:val="0"/>
      <w:marBottom w:val="0"/>
      <w:divBdr>
        <w:top w:val="none" w:sz="0" w:space="0" w:color="auto"/>
        <w:left w:val="none" w:sz="0" w:space="0" w:color="auto"/>
        <w:bottom w:val="none" w:sz="0" w:space="0" w:color="auto"/>
        <w:right w:val="none" w:sz="0" w:space="0" w:color="auto"/>
      </w:divBdr>
    </w:div>
    <w:div w:id="1907493371">
      <w:bodyDiv w:val="1"/>
      <w:marLeft w:val="0"/>
      <w:marRight w:val="0"/>
      <w:marTop w:val="0"/>
      <w:marBottom w:val="0"/>
      <w:divBdr>
        <w:top w:val="none" w:sz="0" w:space="0" w:color="auto"/>
        <w:left w:val="none" w:sz="0" w:space="0" w:color="auto"/>
        <w:bottom w:val="none" w:sz="0" w:space="0" w:color="auto"/>
        <w:right w:val="none" w:sz="0" w:space="0" w:color="auto"/>
      </w:divBdr>
    </w:div>
    <w:div w:id="1911885724">
      <w:bodyDiv w:val="1"/>
      <w:marLeft w:val="0"/>
      <w:marRight w:val="0"/>
      <w:marTop w:val="0"/>
      <w:marBottom w:val="0"/>
      <w:divBdr>
        <w:top w:val="none" w:sz="0" w:space="0" w:color="auto"/>
        <w:left w:val="none" w:sz="0" w:space="0" w:color="auto"/>
        <w:bottom w:val="none" w:sz="0" w:space="0" w:color="auto"/>
        <w:right w:val="none" w:sz="0" w:space="0" w:color="auto"/>
      </w:divBdr>
      <w:divsChild>
        <w:div w:id="1341352647">
          <w:marLeft w:val="0"/>
          <w:marRight w:val="0"/>
          <w:marTop w:val="0"/>
          <w:marBottom w:val="0"/>
          <w:divBdr>
            <w:top w:val="none" w:sz="0" w:space="0" w:color="auto"/>
            <w:left w:val="none" w:sz="0" w:space="0" w:color="auto"/>
            <w:bottom w:val="none" w:sz="0" w:space="0" w:color="auto"/>
            <w:right w:val="none" w:sz="0" w:space="0" w:color="auto"/>
          </w:divBdr>
          <w:divsChild>
            <w:div w:id="323973764">
              <w:marLeft w:val="0"/>
              <w:marRight w:val="0"/>
              <w:marTop w:val="0"/>
              <w:marBottom w:val="0"/>
              <w:divBdr>
                <w:top w:val="none" w:sz="0" w:space="0" w:color="auto"/>
                <w:left w:val="none" w:sz="0" w:space="0" w:color="auto"/>
                <w:bottom w:val="none" w:sz="0" w:space="0" w:color="auto"/>
                <w:right w:val="none" w:sz="0" w:space="0" w:color="auto"/>
              </w:divBdr>
              <w:divsChild>
                <w:div w:id="1154835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819874">
      <w:bodyDiv w:val="1"/>
      <w:marLeft w:val="0"/>
      <w:marRight w:val="0"/>
      <w:marTop w:val="0"/>
      <w:marBottom w:val="0"/>
      <w:divBdr>
        <w:top w:val="none" w:sz="0" w:space="0" w:color="auto"/>
        <w:left w:val="none" w:sz="0" w:space="0" w:color="auto"/>
        <w:bottom w:val="none" w:sz="0" w:space="0" w:color="auto"/>
        <w:right w:val="none" w:sz="0" w:space="0" w:color="auto"/>
      </w:divBdr>
    </w:div>
    <w:div w:id="1915973633">
      <w:bodyDiv w:val="1"/>
      <w:marLeft w:val="0"/>
      <w:marRight w:val="0"/>
      <w:marTop w:val="0"/>
      <w:marBottom w:val="0"/>
      <w:divBdr>
        <w:top w:val="none" w:sz="0" w:space="0" w:color="auto"/>
        <w:left w:val="none" w:sz="0" w:space="0" w:color="auto"/>
        <w:bottom w:val="none" w:sz="0" w:space="0" w:color="auto"/>
        <w:right w:val="none" w:sz="0" w:space="0" w:color="auto"/>
      </w:divBdr>
    </w:div>
    <w:div w:id="1933078901">
      <w:bodyDiv w:val="1"/>
      <w:marLeft w:val="0"/>
      <w:marRight w:val="0"/>
      <w:marTop w:val="0"/>
      <w:marBottom w:val="0"/>
      <w:divBdr>
        <w:top w:val="none" w:sz="0" w:space="0" w:color="auto"/>
        <w:left w:val="none" w:sz="0" w:space="0" w:color="auto"/>
        <w:bottom w:val="none" w:sz="0" w:space="0" w:color="auto"/>
        <w:right w:val="none" w:sz="0" w:space="0" w:color="auto"/>
      </w:divBdr>
    </w:div>
    <w:div w:id="1978339928">
      <w:bodyDiv w:val="1"/>
      <w:marLeft w:val="0"/>
      <w:marRight w:val="0"/>
      <w:marTop w:val="0"/>
      <w:marBottom w:val="0"/>
      <w:divBdr>
        <w:top w:val="none" w:sz="0" w:space="0" w:color="auto"/>
        <w:left w:val="none" w:sz="0" w:space="0" w:color="auto"/>
        <w:bottom w:val="none" w:sz="0" w:space="0" w:color="auto"/>
        <w:right w:val="none" w:sz="0" w:space="0" w:color="auto"/>
      </w:divBdr>
    </w:div>
    <w:div w:id="1984920995">
      <w:bodyDiv w:val="1"/>
      <w:marLeft w:val="0"/>
      <w:marRight w:val="0"/>
      <w:marTop w:val="0"/>
      <w:marBottom w:val="0"/>
      <w:divBdr>
        <w:top w:val="none" w:sz="0" w:space="0" w:color="auto"/>
        <w:left w:val="none" w:sz="0" w:space="0" w:color="auto"/>
        <w:bottom w:val="none" w:sz="0" w:space="0" w:color="auto"/>
        <w:right w:val="none" w:sz="0" w:space="0" w:color="auto"/>
      </w:divBdr>
    </w:div>
    <w:div w:id="1997218482">
      <w:bodyDiv w:val="1"/>
      <w:marLeft w:val="0"/>
      <w:marRight w:val="0"/>
      <w:marTop w:val="0"/>
      <w:marBottom w:val="0"/>
      <w:divBdr>
        <w:top w:val="none" w:sz="0" w:space="0" w:color="auto"/>
        <w:left w:val="none" w:sz="0" w:space="0" w:color="auto"/>
        <w:bottom w:val="none" w:sz="0" w:space="0" w:color="auto"/>
        <w:right w:val="none" w:sz="0" w:space="0" w:color="auto"/>
      </w:divBdr>
    </w:div>
    <w:div w:id="2017684114">
      <w:bodyDiv w:val="1"/>
      <w:marLeft w:val="0"/>
      <w:marRight w:val="0"/>
      <w:marTop w:val="0"/>
      <w:marBottom w:val="0"/>
      <w:divBdr>
        <w:top w:val="none" w:sz="0" w:space="0" w:color="auto"/>
        <w:left w:val="none" w:sz="0" w:space="0" w:color="auto"/>
        <w:bottom w:val="none" w:sz="0" w:space="0" w:color="auto"/>
        <w:right w:val="none" w:sz="0" w:space="0" w:color="auto"/>
      </w:divBdr>
    </w:div>
    <w:div w:id="2021661701">
      <w:bodyDiv w:val="1"/>
      <w:marLeft w:val="0"/>
      <w:marRight w:val="0"/>
      <w:marTop w:val="0"/>
      <w:marBottom w:val="0"/>
      <w:divBdr>
        <w:top w:val="none" w:sz="0" w:space="0" w:color="auto"/>
        <w:left w:val="none" w:sz="0" w:space="0" w:color="auto"/>
        <w:bottom w:val="none" w:sz="0" w:space="0" w:color="auto"/>
        <w:right w:val="none" w:sz="0" w:space="0" w:color="auto"/>
      </w:divBdr>
    </w:div>
    <w:div w:id="2030714825">
      <w:bodyDiv w:val="1"/>
      <w:marLeft w:val="0"/>
      <w:marRight w:val="0"/>
      <w:marTop w:val="0"/>
      <w:marBottom w:val="0"/>
      <w:divBdr>
        <w:top w:val="none" w:sz="0" w:space="0" w:color="auto"/>
        <w:left w:val="none" w:sz="0" w:space="0" w:color="auto"/>
        <w:bottom w:val="none" w:sz="0" w:space="0" w:color="auto"/>
        <w:right w:val="none" w:sz="0" w:space="0" w:color="auto"/>
      </w:divBdr>
    </w:div>
    <w:div w:id="2045476618">
      <w:bodyDiv w:val="1"/>
      <w:marLeft w:val="0"/>
      <w:marRight w:val="0"/>
      <w:marTop w:val="0"/>
      <w:marBottom w:val="0"/>
      <w:divBdr>
        <w:top w:val="none" w:sz="0" w:space="0" w:color="auto"/>
        <w:left w:val="none" w:sz="0" w:space="0" w:color="auto"/>
        <w:bottom w:val="none" w:sz="0" w:space="0" w:color="auto"/>
        <w:right w:val="none" w:sz="0" w:space="0" w:color="auto"/>
      </w:divBdr>
    </w:div>
    <w:div w:id="2050954586">
      <w:bodyDiv w:val="1"/>
      <w:marLeft w:val="0"/>
      <w:marRight w:val="0"/>
      <w:marTop w:val="0"/>
      <w:marBottom w:val="0"/>
      <w:divBdr>
        <w:top w:val="none" w:sz="0" w:space="0" w:color="auto"/>
        <w:left w:val="none" w:sz="0" w:space="0" w:color="auto"/>
        <w:bottom w:val="none" w:sz="0" w:space="0" w:color="auto"/>
        <w:right w:val="none" w:sz="0" w:space="0" w:color="auto"/>
      </w:divBdr>
    </w:div>
    <w:div w:id="2053143191">
      <w:bodyDiv w:val="1"/>
      <w:marLeft w:val="0"/>
      <w:marRight w:val="0"/>
      <w:marTop w:val="0"/>
      <w:marBottom w:val="0"/>
      <w:divBdr>
        <w:top w:val="none" w:sz="0" w:space="0" w:color="auto"/>
        <w:left w:val="none" w:sz="0" w:space="0" w:color="auto"/>
        <w:bottom w:val="none" w:sz="0" w:space="0" w:color="auto"/>
        <w:right w:val="none" w:sz="0" w:space="0" w:color="auto"/>
      </w:divBdr>
    </w:div>
    <w:div w:id="2061511007">
      <w:bodyDiv w:val="1"/>
      <w:marLeft w:val="0"/>
      <w:marRight w:val="0"/>
      <w:marTop w:val="0"/>
      <w:marBottom w:val="0"/>
      <w:divBdr>
        <w:top w:val="none" w:sz="0" w:space="0" w:color="auto"/>
        <w:left w:val="none" w:sz="0" w:space="0" w:color="auto"/>
        <w:bottom w:val="none" w:sz="0" w:space="0" w:color="auto"/>
        <w:right w:val="none" w:sz="0" w:space="0" w:color="auto"/>
      </w:divBdr>
    </w:div>
    <w:div w:id="2069956432">
      <w:bodyDiv w:val="1"/>
      <w:marLeft w:val="0"/>
      <w:marRight w:val="0"/>
      <w:marTop w:val="0"/>
      <w:marBottom w:val="0"/>
      <w:divBdr>
        <w:top w:val="none" w:sz="0" w:space="0" w:color="auto"/>
        <w:left w:val="none" w:sz="0" w:space="0" w:color="auto"/>
        <w:bottom w:val="none" w:sz="0" w:space="0" w:color="auto"/>
        <w:right w:val="none" w:sz="0" w:space="0" w:color="auto"/>
      </w:divBdr>
    </w:div>
    <w:div w:id="2096854196">
      <w:bodyDiv w:val="1"/>
      <w:marLeft w:val="0"/>
      <w:marRight w:val="0"/>
      <w:marTop w:val="0"/>
      <w:marBottom w:val="0"/>
      <w:divBdr>
        <w:top w:val="none" w:sz="0" w:space="0" w:color="auto"/>
        <w:left w:val="none" w:sz="0" w:space="0" w:color="auto"/>
        <w:bottom w:val="none" w:sz="0" w:space="0" w:color="auto"/>
        <w:right w:val="none" w:sz="0" w:space="0" w:color="auto"/>
      </w:divBdr>
    </w:div>
    <w:div w:id="2110158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8" Type="http://schemas.openxmlformats.org/officeDocument/2006/relationships/hyperlink" Target="https://orcid.org/0000-0003-1204-154X" TargetMode="External"/><Relationship Id="rId13" Type="http://schemas.openxmlformats.org/officeDocument/2006/relationships/hyperlink" Target="mailto:mandrade@uteq.edu.ec" TargetMode="External"/><Relationship Id="rId3" Type="http://schemas.openxmlformats.org/officeDocument/2006/relationships/hyperlink" Target="mailto:cvicunap@uteq.edu.ec" TargetMode="External"/><Relationship Id="rId7" Type="http://schemas.openxmlformats.org/officeDocument/2006/relationships/hyperlink" Target="mailto:nzambrano@uteq.edu.ec" TargetMode="External"/><Relationship Id="rId12" Type="http://schemas.openxmlformats.org/officeDocument/2006/relationships/hyperlink" Target="https://orcid.org/0009-0008-3589-7440" TargetMode="External"/><Relationship Id="rId2" Type="http://schemas.openxmlformats.org/officeDocument/2006/relationships/hyperlink" Target="https://orcid.org/0000-0003-1531-7695" TargetMode="External"/><Relationship Id="rId16" Type="http://schemas.openxmlformats.org/officeDocument/2006/relationships/hyperlink" Target="https://orcid.org/0000-0003-1204-154X" TargetMode="External"/><Relationship Id="rId1" Type="http://schemas.openxmlformats.org/officeDocument/2006/relationships/hyperlink" Target="mailto:jmaldonado@uteq.edu.ec" TargetMode="External"/><Relationship Id="rId6" Type="http://schemas.openxmlformats.org/officeDocument/2006/relationships/hyperlink" Target="https://orcid.org/0000-0003-1709-5870" TargetMode="External"/><Relationship Id="rId11" Type="http://schemas.openxmlformats.org/officeDocument/2006/relationships/hyperlink" Target="mailto:cvicunap@uteq.edu.ec" TargetMode="External"/><Relationship Id="rId5" Type="http://schemas.openxmlformats.org/officeDocument/2006/relationships/hyperlink" Target="mailto:mandrade@uteq.edu.ec" TargetMode="External"/><Relationship Id="rId15" Type="http://schemas.openxmlformats.org/officeDocument/2006/relationships/hyperlink" Target="mailto:nzambrano@uteq.edu.ec" TargetMode="External"/><Relationship Id="rId10" Type="http://schemas.openxmlformats.org/officeDocument/2006/relationships/hyperlink" Target="https://orcid.org/0000-0003-1531-7695" TargetMode="External"/><Relationship Id="rId4" Type="http://schemas.openxmlformats.org/officeDocument/2006/relationships/hyperlink" Target="https://orcid.org/0009-0008-3589-7440" TargetMode="External"/><Relationship Id="rId9" Type="http://schemas.openxmlformats.org/officeDocument/2006/relationships/hyperlink" Target="mailto:jmaldonado@uteq.edu.ec" TargetMode="External"/><Relationship Id="rId14" Type="http://schemas.openxmlformats.org/officeDocument/2006/relationships/hyperlink" Target="https://orcid.org/0000-0003-1709-5870"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C4B37E-F3BF-4643-AAE6-69608942024A}">
  <we:reference id="wa104382081" version="1.55.1.0" store="es-HN" storeType="OMEX"/>
  <we:alternateReferences>
    <we:reference id="wa104382081" version="1.55.1.0" store="es-HN" storeType="OMEX"/>
  </we:alternateReferences>
  <we:properties>
    <we:property name="MENDELEY_CITATIONS" value="[{&quot;citationID&quot;:&quot;MENDELEY_CITATION_4793f3cc-6571-4eb7-be94-c306e9e36e5e&quot;,&quot;properties&quot;:{&quot;noteIndex&quot;:0},&quot;isEdited&quot;:false,&quot;manualOverride&quot;:{&quot;isManuallyOverridden&quot;:true,&quot;citeprocText&quot;:&quot;(Moreira, 2002)&quot;,&quot;manualOverrideText&quot;:&quot;Para (Moreira, 2002)&quot;},&quot;citationTag&quot;:&quot;MENDELEY_CITATION_v3_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&quot;,&quot;citationItems&quot;:[{&quot;id&quot;:&quot;24c1b95f-b17b-344c-8de0-9ae553d3fddd&quot;,&quot;itemData&quot;:{&quot;type&quot;:&quot;chapter&quot;,&quot;id&quot;:&quot;24c1b95f-b17b-344c-8de0-9ae553d3fddd&quot;,&quot;title&quot;:&quot;Investigación en educación en ciencias: métodos cualitativos&quot;,&quot;author&quot;:[{&quot;family&quot;:&quot;Moreira&quot;,&quot;given&quot;:&quot;Ma&quot;,&quot;parse-names&quot;:false,&quot;dropping-particle&quot;:&quot;&quot;,&quot;non-dropping-particle&quot;:&quot;&quot;}],&quot;container-title&quot;:&quot;Investigación en educación en ciencias métodos cualitativos&quot;,&quot;chapter-number&quot;:&quot;14&quot;,&quot;URL&quot;:&quot;http://www.if.ufrgs.br/~moreira/metodoscualitativos.pdf&quot;,&quot;issued&quot;:{&quot;date-parts&quot;:[[2002]]},&quot;publisher-place&quot;:&quot;Porto Alegre&quot;,&quot;page&quot;:&quot;22-55&quot;,&quot;abstract&quot;:&quot;Introducción En este texto la investigación en educación en ciencias está entendida como la producción de conocimientos resultante de la búsqueda de respuestas a preguntas sobre enseñanza, aprendizaje, currículum y contexto educativo en ciencias, así como sobre el profesorado de ciencias y su formación permanente, dentro de un cuadro epistemológico, teórico y metodológico consistente y coherente. Sin embargo, dicho texto se ocupará sólo del domínio metodológico de esa investigación y en ese dominio se enfocará particularmente la metodología cualitativa. La metodología de la investigación en educación en ciencias es la misma de la investigación en educación y ésta ha sido dominada, a lo largo del siglo XX, por dos paradigmas clásicos: uno inspirado en la metodología de las ciencias naturales enfatizando observaciones empíricas cuantificables y adecuadas para tratamientos estadísticos, el otro derivado del área humanística con énfasis en informaciones holísticas y cualitativas y en enfoques interpretativos. El filósofo alemán Wilhelm Dilthey argumentaba (apud Husén, 1988) ya en 1890 que las humanidades tenían su propia lógica de investigación y que la diferencia entre las ciencias naturales y las humanidades era que éstas buscaban comprender mientras que las primeras procuraban explicar (op. cit. p. 17). Dicha distinción nos parece hoy muy simplificada pero nos sirve para señalar que el debate es antiguo.&quot;,&quot;publisher&quot;:&quot;Universidade Federal do Rio Grande do Soul&quot;,&quot;container-title-short&quot;:&quot;&quot;},&quot;isTemporary&quot;:false}]},{&quot;citationID&quot;:&quot;MENDELEY_CITATION_598d7972-a65d-478f-adad-1e2544deb87d&quot;,&quot;properties&quot;:{&quot;noteIndex&quot;:0},&quot;isEdited&quot;:false,&quot;manualOverride&quot;:{&quot;isManuallyOverridden&quot;:false,&quot;citeprocText&quot;:&quot;(Gavilán et al., 2013)&quot;,&quot;manualOverrideText&quot;:&quot;&quot;},&quot;citationTag&quot;:&quot;MENDELEY_CITATION_v3_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&quot;,&quot;citationItems&quot;:[{&quot;id&quot;:&quot;0f654e54-89be-3f19-a083-edab8e86db19&quot;,&quot;itemData&quot;:{&quot;type&quot;:&quot;article-journal&quot;,&quot;id&quot;:&quot;0f654e54-89be-3f19-a083-edab8e86db19&quot;,&quot;title&quot;:&quot;Designing teaching tools for competence-based learning in environmental chemistry&quot;,&quot;author&quot;:[{&quot;family&quot;:&quot;Gavilán&quot;,&quot;given&quot;:&quot;Irma&quot;,&quot;parse-names&quot;:false,&quot;dropping-particle&quot;:&quot;&quot;,&quot;non-dropping-particle&quot;:&quot;&quot;},{&quot;family&quot;:&quot;Cano&quot;,&quot;given&quot;:&quot;Susana&quot;,&quot;parse-names&quot;:false,&quot;dropping-particle&quot;:&quot;&quot;,&quot;non-dropping-particle&quot;:&quot;&quot;},{&quot;family&quot;:&quot;Aburto&quot;,&quot;given&quot;:&quot;Susana&quot;,&quot;parse-names&quot;:false,&quot;dropping-particle&quot;:&quot;&quot;,&quot;non-dropping-particle&quot;:&quot;&quot;}],&quot;container-title&quot;:&quot;Educacion Quimica&quot;,&quot;DOI&quot;:&quot;10.1016/s0187-893x(13)72479-0&quot;,&quot;ISSN&quot;:&quot;18708404&quot;,&quot;URL&quot;:&quot;http://dx.doi.org/10.1016/S0187-893X(13)72479-0&quot;,&quot;issued&quot;:{&quot;date-parts&quot;:[[2013]]},&quot;page&quot;:&quot;298-308&quot;,&quot;abstract&quot;:&quot;It is important for teachers to have teaching tools that help them to develop competence-based learning in environmental chemistry. Including innovative approaches into their classic courses will enhance the student's ability to know how to learn, to think, to perform, to interpret and to act in different settings. The goal of the teaching and learning process can be reached through these methods. The aim of this work is to design a set of teaching tools in order to develop and assess the competence-based learning in environmental syllabuses for students of Chemistry and Chemical Engineering. The assessing is proposed by means of a rubric specific for each kind of competence developed. These tools act as a support for teachers in the classroom to integrate knowledge, attitudes, cognitive abilities, psychological abilities, sensory abilities and technical skills in an activity or specific task. © Universidad Nacional Autónoma de México.&quot;,&quot;publisher&quot;:&quot;Elsevier&quot;,&quot;issue&quot;:&quot;3&quot;,&quot;volume&quot;:&quot;24&quot;,&quot;container-title-short&quot;:&quot;&quot;},&quot;isTemporary&quot;:false}]},{&quot;citationID&quot;:&quot;MENDELEY_CITATION_99a62b9a-1428-41ca-bc1d-43e1f06858bf&quot;,&quot;properties&quot;:{&quot;noteIndex&quot;:0},&quot;isEdited&quot;:false,&quot;manualOverride&quot;:{&quot;isManuallyOverridden&quot;:false,&quot;citeprocText&quot;:&quot;(Salvador-Cisneros et al., 2023)&quot;,&quot;manualOverrideText&quot;:&quot;&quot;},&quot;citationItems&quot;:[{&quot;id&quot;:&quot;beab41b6-269b-31fe-b2d2-daf77282fbd3&quot;,&quot;itemData&quot;:{&quot;type&quot;:&quot;article-journal&quot;,&quot;id&quot;:&quot;beab41b6-269b-31fe-b2d2-daf77282fbd3&quot;,&quot;title&quot;:&quot;Teaching Practice and Digital Competence: The Case of an Ecuadorian Public University | Prácticas Pedagógicas y Competencias Digitales Docentes: Caso Universidad Pública Ecuatoriana&quot;,&quot;author&quot;:[{&quot;family&quot;:&quot;Salvador-Cisneros&quot;,&quot;given&quot;:&quot;K.&quot;,&quot;parse-names&quot;:false,&quot;dropping-particle&quot;:&quot;&quot;,&quot;non-dropping-particle&quot;:&quot;&quot;},{&quot;family&quot;:&quot;Bolaños-Mendoza&quot;,&quot;given&quot;:&quot;C.&quot;,&quot;parse-names&quot;:false,&quot;dropping-particle&quot;:&quot;&quot;,&quot;non-dropping-particle&quot;:&quot;&quot;},{&quot;family&quot;:&quot;Rodríguez-Arteaga&quot;,&quot;given&quot;:&quot;D.&quot;,&quot;parse-names&quot;:false,&quot;dropping-particle&quot;:&quot;&quot;,&quot;non-dropping-particle&quot;:&quot;&quot;},{&quot;family&quot;:&quot;Salinas&quot;,&quot;given&quot;:&quot;D.Z.&quot;,&quot;parse-names&quot;:false,&quot;dropping-particle&quot;:&quot;&quot;,&quot;non-dropping-particle&quot;:&quot;&quot;},{&quot;family&quot;:&quot;Valdez&quot;,&quot;given&quot;:&quot;E.G.&quot;,&quot;parse-names&quot;:false,&quot;dropping-particle&quot;:&quot;&quot;,&quot;non-dropping-particle&quot;:&quot;&quot;}],&quot;container-title&quot;:&quot;RISTI - Revista Iberica de Sistemas e Tecnologias de Informacao&quot;,&quot;issued&quot;:{&quot;date-parts&quot;:[[2023]]},&quot;page&quot;:&quot;580-594&quot;,&quot;abstract&quot;:&quot;This article reports the study that aimed to characterize the pedagogical practices and digital competencies of the teaching staff of an Ecuadorian public university. In this non-experimental quantitative study, two adapted inventories were applied: one of the pedagogical practices to 247 teachers and one of digital competence to 241. The descriptive statistical analysis method performs the characterization with the application of the software STATA v.16. The results show a relationship between the implementation of active learning environments in teachers with higher levels of digital competence. In conclusion, a baseline is created to assume that the improvement of teaching quality in higher education involves the application of digital competencies and highlights the importance of generating, in teachers, the culture of self-reflection, as evidenced in the faculty of this university.&quot;,&quot;issue&quot;:&quot;E59&quot;,&quot;volume&quot;:&quot;2023&quot;,&quot;container-title-short&quot;:&quot;&quot;},&quot;isTemporary&quot;:false}],&quot;citationTag&quot;:&quot;MENDELEY_CITATION_v3_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&quot;},{&quot;citationID&quot;:&quot;MENDELEY_CITATION_f1cd1eaa-78af-4dc1-bdfb-58e3d078644f&quot;,&quot;properties&quot;:{&quot;noteIndex&quot;:0},&quot;isEdited&quot;:false,&quot;manualOverride&quot;:{&quot;isManuallyOverridden&quot;:true,&quot;citeprocText&quot;:&quot;(Cevallos et al., 2023)&quot;,&quot;manualOverrideText&quot;:&quot;(Cevallos et al., 2023),&quot;},&quot;citationTag&quot;:&quot;MENDELEY_CITATION_v3_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&quot;,&quot;citationItems&quot;:[{&quot;id&quot;:&quot;31ad3756-3d88-3dcc-b940-2f1102e932a5&quot;,&quot;itemData&quot;:{&quot;type&quot;:&quot;article-journal&quot;,&quot;id&quot;:&quot;31ad3756-3d88-3dcc-b940-2f1102e932a5&quot;,&quot;title&quot;:&quot;Digital competences and use of technological tools in higher education students: UTPL case | Competencias digitales y uso de herramientas tecnológicas en estudiantes de educación superior: Caso UTPL&quot;,&quot;author&quot;:[{&quot;family&quot;:&quot;Cevallos&quot;,&quot;given&quot;:&quot;L.E.M.&quot;,&quot;parse-names&quot;:false,&quot;dropping-particle&quot;:&quot;&quot;,&quot;non-dropping-particle&quot;:&quot;&quot;},{&quot;family&quot;:&quot;Cueva&quot;,&quot;given&quot;:&quot;M.C.P.&quot;,&quot;parse-names&quot;:false,&quot;dropping-particle&quot;:&quot;&quot;,&quot;non-dropping-particle&quot;:&quot;&quot;},{&quot;family&quot;:&quot;Rueda&quot;,&quot;given&quot;:&quot;L.M.C.&quot;,&quot;parse-names&quot;:false,&quot;dropping-particle&quot;:&quot;&quot;,&quot;non-dropping-particle&quot;:&quot;&quot;}],&quot;container-title&quot;:&quot;RISTI - Revista Iberica de Sistemas e Tecnologias de Informacao&quot;,&quot;issued&quot;:{&quot;date-parts&quot;:[[2023]]},&quot;page&quot;:&quot;298-309&quot;,&quot;abstract&quot;:&quot;The new technological advances in higher education affect the whole of society and the accounting and auditing profession is not far behind; therefore, students must have the appropriate professional skills to respond to the needs of the world of work. From this, in the UTPL Accounting and Auditing career, students interacted with technological accounting (LUCA) and auditing (ACL) tools during their academic training. The purpose of the research work was to analyze the digital skills developed by university students by including accounting and auditing technological tools in training as an accountant-auditor. The research was descriptive with a non-experimental cross-sectional design and a quantitative approach. The data was obtained through a questionnaire under the Likert scale and applied to 35 students of face-to-face modality. The results reflected that the development of digital skills in students will be greater when technological tools are incorporated during their university career.&quot;,&quot;issue&quot;:&quot;E59&quot;,&quot;volume&quot;:&quot;2023&quot;,&quot;container-title-short&quot;:&quot;&quot;},&quot;isTemporary&quot;:false}]},{&quot;citationID&quot;:&quot;MENDELEY_CITATION_c386aeba-d771-4b8c-85bb-82a9883bc8f7&quot;,&quot;properties&quot;:{&quot;noteIndex&quot;:0},&quot;isEdited&quot;:false,&quot;manualOverride&quot;:{&quot;isManuallyOverridden&quot;:false,&quot;citeprocText&quot;:&quot;(Ley Orgámica de Educación Superior, 2010)&quot;,&quot;manualOverrideText&quot;:&quot;&quot;},&quot;citationTag&quot;:&quot;MENDELEY_CITATION_v3_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&quot;,&quot;citationItems&quot;:[{&quot;id&quot;:&quot;22192e6a-5653-3e39-8e5b-780e19ac4953&quot;,&quot;itemData&quot;:{&quot;type&quot;:&quot;legislation&quot;,&quot;id&quot;:&quot;22192e6a-5653-3e39-8e5b-780e19ac4953&quot;,&quot;title&quot;:&quot;Ley Orgámica de Educación Superior&quot;,&quot;author&quot;:[{&quot;family&quot;:&quot;Asamble Nacional del Ecuador&quot;,&quot;given&quot;:&quot;&quot;,&quot;parse-names&quot;:false,&quot;dropping-particle&quot;:&quot;&quot;,&quot;non-dropping-particle&quot;:&quot;&quot;}],&quot;issued&quot;:{&quot;date-parts&quot;:[[2010]]},&quot;abstract&quot;:&quot;De m¡ consideración: Adjunto al presente encontrará el oficio No. SAN-2010-672 del 4 de octubre de 2010, suscrito por el doctor Francisco Vergara. Secretario General de la Asamblea Nacional, del cual consta la certificación de que la Asamblea Nacional, no trató dentro del plazo de treinta días, señalado en el tercer inciso del artículo 138 de la Constitución de la República. la objeción parcial que presentara el señor Presidente Constitucional de la República, con fecha 3 de septiembre de 2010. respecto del Proyecto de Ley Orgánica de Educación Superior. Por lo que. por disposición del señor Presidente Constitucional de la República, acompaño el texto del Proyecto de Ley Orgánica de Educación Superior en el que se encuentran incorporadas las objeciones que formuló al indicado proyecto el señor Presidente Constitucional de la República, para que. conforme dispone el cuarto inciso del artículo 138 de la Constitución de la República, la publique como Ley de la República en el Registro Oficial. Para el propósito señalado, adjunto los siguientes documentos:&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ed14</b:Tag>
    <b:SourceType>InternetSite</b:SourceType>
    <b:Guid>{132A4136-5003-4E39-A6FE-36D23B8D9C1B}</b:Guid>
    <b:Title>Redbooth</b:Title>
    <b:Year>2014</b:Year>
    <b:InternetSiteTitle>Redbooth - Online Project Management Tools &amp; Collaboration Platform</b:InternetSiteTitle>
    <b:URL>https://redbooth.com/</b:URL>
    <b:YearAccessed>2014</b:YearAccessed>
    <b:MonthAccessed>Octubre</b:MonthAccessed>
    <b:DayAccessed>8</b:DayAccessed>
    <b:Author>
      <b:Author>
        <b:NameList>
          <b:Person>
            <b:Last>Redbooth</b:Last>
          </b:Person>
        </b:NameList>
      </b:Author>
    </b:Author>
    <b:RefOrder>9</b:RefOrder>
  </b:Source>
  <b:Source>
    <b:Tag>Red141</b:Tag>
    <b:SourceType>InternetSite</b:SourceType>
    <b:Guid>{93E68BFC-762F-4592-8322-6383CA1EA039}</b:Guid>
    <b:Author>
      <b:Author>
        <b:NameList>
          <b:Person>
            <b:Last>Redmine</b:Last>
          </b:Person>
        </b:NameList>
      </b:Author>
    </b:Author>
    <b:Title>Redmine</b:Title>
    <b:InternetSiteTitle>Redmine</b:InternetSiteTitle>
    <b:Year>2014</b:Year>
    <b:URL>http://www.redmine.org/</b:URL>
    <b:YearAccessed>2014</b:YearAccessed>
    <b:MonthAccessed>Octubre</b:MonthAccessed>
    <b:DayAccessed>10</b:DayAccessed>
    <b:RefOrder>10</b:RefOrder>
  </b:Source>
  <b:Source>
    <b:Tag>Rep12</b:Tag>
    <b:SourceType>DocumentFromInternetSite</b:SourceType>
    <b:Guid>{88E55F1B-327A-4200-891A-E7B4BEF73379}</b:Guid>
    <b:Title>Repositorio Software Público</b:Title>
    <b:InternetSiteTitle>Repositorio Software Público - Gobierno de Chile</b:InternetSiteTitle>
    <b:Year>2012</b:Year>
    <b:URL>http://www.softwarepublico.cl/sites/default/files/plataforma_redmine_funcionalidades-v1.0_1.pdf</b:URL>
    <b:Author>
      <b:Author>
        <b:Corporate>Emergya</b:Corporate>
      </b:Author>
    </b:Author>
    <b:YearAccessed>2014</b:YearAccessed>
    <b:MonthAccessed>Octubre</b:MonthAccessed>
    <b:DayAccessed>10</b:DayAccessed>
    <b:RefOrder>11</b:RefOrder>
  </b:Source>
  <b:Source>
    <b:Tag>Ope14</b:Tag>
    <b:SourceType>InternetSite</b:SourceType>
    <b:Guid>{DD38AF1F-F265-488C-AD41-BAD99C33DDD4}</b:Guid>
    <b:Author>
      <b:Author>
        <b:NameList>
          <b:Person>
            <b:Last>Atrium</b:Last>
            <b:First>Open</b:First>
          </b:Person>
        </b:NameList>
      </b:Author>
    </b:Author>
    <b:Title>Open Atrium</b:Title>
    <b:InternetSiteTitle>Open Atrium</b:InternetSiteTitle>
    <b:Year>2014</b:Year>
    <b:URL>http://openatrium.com/#!/</b:URL>
    <b:YearAccessed>2014</b:YearAccessed>
    <b:MonthAccessed>Octubre</b:MonthAccessed>
    <b:DayAccessed>10</b:DayAccessed>
    <b:RefOrder>12</b:RefOrder>
  </b:Source>
  <b:Source>
    <b:Tag>ISO14</b:Tag>
    <b:SourceType>InternetSite</b:SourceType>
    <b:Guid>{B402F93A-5F23-4998-8D90-8C4C7B028182}</b:Guid>
    <b:Title>ISO 9126</b:Title>
    <b:InternetSiteTitle>International Organization for Standardization</b:InternetSiteTitle>
    <b:Year>2014</b:Year>
    <b:URL>http://www.iso.org/iso/home/store/catalogue_tc/catalogue_detail.htm?csnumber=22750</b:URL>
    <b:Author>
      <b:Author>
        <b:NameList>
          <b:Person>
            <b:Last>ISO</b:Last>
          </b:Person>
        </b:NameList>
      </b:Author>
    </b:Author>
    <b:YearAccessed>2014</b:YearAccessed>
    <b:MonthAccessed>Octubre</b:MonthAccessed>
    <b:DayAccessed>10</b:DayAccessed>
    <b:RefOrder>13</b:RefOrder>
  </b:Source>
  <b:Source>
    <b:Tag>Mes14</b:Tag>
    <b:SourceType>DocumentFromInternetSite</b:SourceType>
    <b:Guid>{DFADCB47-7475-45D0-BAF2-F570DD54E9B5}</b:Guid>
    <b:Author>
      <b:Author>
        <b:NameList>
          <b:Person>
            <b:Last>Mesquida</b:Last>
            <b:First>Antonia</b:First>
            <b:Middle>Darder</b:Middle>
          </b:Person>
          <b:Person>
            <b:Last>García</b:Last>
            <b:First>Adolfina</b:First>
            <b:Middle>Perez</b:Middle>
          </b:Person>
        </b:NameList>
      </b:Author>
      <b:ProducerName>
        <b:NameList>
          <b:Person>
            <b:Last>Balears</b:Last>
            <b:First>Universitat</b:First>
            <b:Middle>des les Illes</b:Middle>
          </b:Person>
        </b:NameList>
      </b:ProducerName>
    </b:Author>
    <b:Title>Grupo de Tenología Educativa</b:Title>
    <b:InternetSiteTitle>Grupo de Tenología Educativa</b:InternetSiteTitle>
    <b:URL>http://gte.uib.es/pape/gte/sites/gte.uib.es.pape.gte/files/tutoriaproyectos.pdf</b:URL>
    <b:YearAccessed>2014</b:YearAccessed>
    <b:MonthAccessed>Agosto</b:MonthAccessed>
    <b:DayAccessed>14</b:DayAccessed>
    <b:Year>2014</b:Year>
    <b:Month>Agosto</b:Month>
    <b:RefOrder>14</b:RefOrder>
  </b:Source>
  <b:Source>
    <b:Tag>Mar14</b:Tag>
    <b:SourceType>InternetSite</b:SourceType>
    <b:Guid>{47EDB2B6-F759-4854-A58D-911611BEE1ED}</b:Guid>
    <b:Author>
      <b:Author>
        <b:Corporate>Marketing y Productividad</b:Corporate>
      </b:Author>
    </b:Author>
    <b:Title>Redbooth</b:Title>
    <b:InternetSiteTitle>Marketing y Productividad</b:InternetSiteTitle>
    <b:Year>2014</b:Year>
    <b:Month>08</b:Month>
    <b:Day>03</b:Day>
    <b:URL>http://www.marketingyproductividad.com/2014/02/redbooth-herramienta-colaborativa-de-tareas/</b:URL>
    <b:RefOrder>15</b:RefOrder>
  </b:Source>
  <b:Source>
    <b:Tag>Wes16</b:Tag>
    <b:SourceType>InternetSite</b:SourceType>
    <b:Guid>{A0BFBCB7-9065-4987-B698-18756242F5AD}</b:Guid>
    <b:Title>Redbooth Review</b:Title>
    <b:Year>2016 </b:Year>
    <b:Author>
      <b:Author>
        <b:NameList>
          <b:Person>
            <b:Last>Kriz</b:Last>
            <b:First>Wesley</b:First>
          </b:Person>
        </b:NameList>
      </b:Author>
    </b:Author>
    <b:Month>Enero</b:Month>
    <b:Day>13</b:Day>
    <b:URL> Recuperado: https://www.merchantmaverick.com/reviews/redbooth-review/</b:URL>
    <b:RefOrder>16</b:RefOrder>
  </b:Source>
  <b:Source>
    <b:Tag>Rec</b:Tag>
    <b:SourceType>InternetSite</b:SourceType>
    <b:Guid>{D650C11C-A900-4CB3-A86E-67B6023E5994}</b:Guid>
    <b:URL>Recuperado: http://empresayeconomia.republica.com/aplicaciones-para-empresas/activecollab-trabajo-en-grupo-para-proyectos.html</b:URL>
    <b:Author>
      <b:Author>
        <b:NameList>
          <b:Person>
            <b:Last>Leo</b:Last>
            <b:First>Junior</b:First>
          </b:Person>
        </b:NameList>
      </b:Author>
    </b:Author>
    <b:Title>Empresa y economía</b:Title>
    <b:RefOrder>17</b:RefOrder>
  </b:Source>
  <b:Source>
    <b:Tag>Car</b:Tag>
    <b:SourceType>Book</b:SourceType>
    <b:Guid>{D949017E-23C6-47AF-80EC-AA6B0275348C}</b:Guid>
    <b:Title>Primer Aeropuerto Ecológico del Mundo</b:Title>
    <b:City>Guayaquil</b:City>
    <b:Author>
      <b:Author>
        <b:NameList>
          <b:Person>
            <b:Last>Macias</b:Last>
            <b:First>Carla</b:First>
          </b:Person>
        </b:NameList>
      </b:Author>
    </b:Author>
    <b:Pages>17</b:Pages>
    <b:ThesisType>resumen</b:ThesisType>
    <b:Year>2012</b:Year>
    <b:URL>https://es.linkedin.com/pulse/el-primer-aeropuerto-ecologico-del-mundo-se-encuentra-carla-macias</b:URL>
    <b:StateProvince>guayas</b:StateProvince>
    <b:CountryRegion>Ecuador</b:CountryRegion>
    <b:RefOrder>18</b:RefOrder>
  </b:Source>
  <b:Source>
    <b:Tag>Amb15</b:Tag>
    <b:SourceType>Book</b:SourceType>
    <b:Guid>{5FB0B977-8018-490C-8027-F74BB3228DBD}</b:Guid>
    <b:Author>
      <b:Author>
        <b:NameList>
          <b:Person>
            <b:Last>MAE</b:Last>
          </b:Person>
        </b:NameList>
      </b:Author>
    </b:Author>
    <b:Title>Ministerio del Medio Ambiente</b:Title>
    <b:Year>2015</b:Year>
    <b:City>Quito</b:City>
    <b:StateProvince>Pichincha</b:StateProvince>
    <b:CountryRegion>Ecuador</b:CountryRegion>
    <b:URL>http://www.ambiente.gob.ec/wp-content/uploads/downloads/2012/09/LEY-DE-PREVENCION-Y-CONTROL-DE-LA-CONTAMINACION-AMBIENTAL.pdf</b:URL>
    <b:RefOrder>19</b:RefOrder>
  </b:Source>
  <b:Source>
    <b:Tag>ECO17</b:Tag>
    <b:SourceType>JournalArticle</b:SourceType>
    <b:Guid>{29231554-9ED6-40FC-B964-EF40E6E2AC2F}</b:Guid>
    <b:Author>
      <b:Author>
        <b:Corporate>ECOGAL S.A</b:Corporate>
      </b:Author>
      <b:Editor>
        <b:NameList>
          <b:Person>
            <b:Last>Vélez</b:Last>
            <b:First>Luis</b:First>
          </b:Person>
        </b:NameList>
      </b:Editor>
    </b:Author>
    <b:Title>Aeropuerto Ecologico del Mundo</b:Title>
    <b:Year>2017</b:Year>
    <b:City>Guayas</b:City>
    <b:ShortTitle>Aeropuertos</b:ShortTitle>
    <b:Pages>3</b:Pages>
    <b:YearAccessed>2018</b:YearAccessed>
    <b:MonthAccessed>Marzo</b:MonthAccessed>
    <b:DayAccessed>21</b:DayAccessed>
    <b:URL>https://www.aeromundomagazine.com/aeropuerto-ecologico-de-galapagos-el-nuevo-encanto-de-las-islas/</b:URL>
    <b:Month>Junio</b:Month>
    <b:Day>7</b:Day>
    <b:LCID>es-EC</b:LCID>
    <b:JournalName>AeroMundo Magazine</b:JournalName>
    <b:RefOrder>20</b:RefOrder>
  </b:Source>
  <b:Source>
    <b:Tag>MEG16</b:Tag>
    <b:SourceType>JournalArticle</b:SourceType>
    <b:Guid>{A354AAF1-53B2-4A25-8861-137D9E8F1900}</b:Guid>
    <b:Year>2016</b:Year>
    <b:Author>
      <b:Author>
        <b:Corporate>MUNDO CONSTRUCTOR</b:Corporate>
      </b:Author>
    </b:Author>
    <b:Month>Septiembre</b:Month>
    <b:Day>06</b:Day>
    <b:Title>Baltra: un aeropuerto responsable con el archipiélago</b:Title>
    <b:URL>http://www.mundoconstructor.com.ec/index.php/construccion/comercial/689-baltra-un-aeropuerto-responsable-con-el-archipi%C3%A9lago</b:URL>
    <b:RefOrder>21</b:RefOrder>
  </b:Source>
  <b:Source>
    <b:Tag>Cer12</b:Tag>
    <b:SourceType>Book</b:SourceType>
    <b:Guid>{06822D15-A504-4359-9B00-60939452F8B4}</b:Guid>
    <b:Author>
      <b:Author>
        <b:NameList>
          <b:Person>
            <b:Last>Certificaciones</b:Last>
          </b:Person>
        </b:NameList>
      </b:Author>
    </b:Author>
    <b:Title>premios obtenidos del primer aeropuerto ecologico del mundo</b:Title>
    <b:Year>2012</b:Year>
    <b:City>Baltra</b:City>
    <b:StateProvince>Galápagos </b:StateProvince>
    <b:CountryRegion>Ecuador</b:CountryRegion>
    <b:URL>http://www.ecogal.aero/certificaciones-y-premios</b:URL>
    <b:RefOrder>22</b:RefOrder>
  </b:Source>
  <b:Source>
    <b:Tag>Har12</b:Tag>
    <b:SourceType>Book</b:SourceType>
    <b:Guid>{7126A49A-637E-46C7-B362-3FD53C35ABB6}</b:Guid>
    <b:Title>Descripcion de la rediseñacion de las salas VIP del Aeropuerto Seymour de Galápagos</b:Title>
    <b:Year>2012</b:Year>
    <b:City>Baltra</b:City>
    <b:StateProvince>Islas Galápagos</b:StateProvince>
    <b:CountryRegion>Ecuador Continental </b:CountryRegion>
    <b:Pages>3</b:Pages>
    <b:Comments>la Arq. Vanessa Alvarez nos colaboró con la informacion para adjuntarlo al artículo </b:Comments>
    <b:YearAccessed>2017</b:YearAccessed>
    <b:MonthAccessed>Enero</b:MonthAccessed>
    <b:DayAccessed>17</b:DayAccessed>
    <b:Author>
      <b:Author>
        <b:Corporate>Arq. Vanessa Alvarez Del Pozo de Haro</b:Corporate>
      </b:Author>
    </b:Author>
    <b:RefOrder>23</b:RefOrder>
  </b:Source>
  <b:Source>
    <b:Tag>Wri13</b:Tag>
    <b:SourceType>InternetSite</b:SourceType>
    <b:Guid>{1497C45F-B602-42C4-A55A-E7D1F332507E}</b:Guid>
    <b:Author>
      <b:Author>
        <b:Corporate>Wright, Guillermo</b:Corporate>
      </b:Author>
    </b:Author>
    <b:Title>Ecuador, Perú, Inglaterra, India, etc., considerados hoy como países de nuevas latitudes, tienen un gran potencial vitivinícola</b:Title>
    <b:PeriodicalTitle>Ecuador, Perú, Inglaterra, India, etc., considerados hoy como países de nuevas latitudes, tienen un gran potencial vitivinícola</b:PeriodicalTitle>
    <b:Year>2013</b:Year>
    <b:Month>10</b:Month>
    <b:Day>31</b:Day>
    <b:JournalName>Área del vino</b:JournalName>
    <b:InternetSiteTitle>Área del vino</b:InternetSiteTitle>
    <b:URL>http://araedelvino.com/articulo.php?num=25705</b:URL>
    <b:RefOrder>24</b:RefOrder>
  </b:Source>
  <b:Source>
    <b:Tag>Gui17</b:Tag>
    <b:SourceType>Interview</b:SourceType>
    <b:Guid>{3F34E97B-134B-4B37-99AB-1A34533CF86D}</b:Guid>
    <b:Author>
      <b:Author>
        <b:NameList>
          <b:Person>
            <b:Last>Wright</b:Last>
            <b:First>Gullermo</b:First>
          </b:Person>
        </b:NameList>
      </b:Author>
      <b:Interviewee>
        <b:NameList>
          <b:Person>
            <b:Last>Wright</b:Last>
            <b:First>Guillermo</b:First>
          </b:Person>
        </b:NameList>
      </b:Interviewee>
      <b:Interviewer>
        <b:NameList>
          <b:Person>
            <b:Last>EXPRESO</b:Last>
            <b:First>Diario</b:First>
          </b:Person>
        </b:NameList>
      </b:Interviewer>
    </b:Author>
    <b:Title>"Petróleo" en el paladar</b:Title>
    <b:InternetSiteTitle>El vino local seduce los paladares ecuatorianos</b:InternetSiteTitle>
    <b:Year>2016</b:Year>
    <b:URL>http://expreso.ec/actualidad/ydespuesdelasseleccionesahoraqueCB542400</b:URL>
    <b:RefOrder>25</b:RefOrder>
  </b:Source>
  <b:Source>
    <b:Tag>Car17</b:Tag>
    <b:SourceType>Interview</b:SourceType>
    <b:Guid>{6F5BEB4B-5D3C-4021-8A8E-A723BCE95583}</b:Guid>
    <b:Author>
      <b:Interviewee>
        <b:NameList>
          <b:Person>
            <b:Last>Artiñano</b:Last>
            <b:First>Carla</b:First>
          </b:Person>
        </b:NameList>
      </b:Interviewee>
      <b:Interviewer>
        <b:NameList>
          <b:Person>
            <b:Last>EXPRESO</b:Last>
            <b:First>Diario</b:First>
          </b:Person>
        </b:NameList>
      </b:Interviewer>
    </b:Author>
    <b:Title>El vino local seduce los paladares ecuatorianos</b:Title>
    <b:Year>2017</b:Year>
    <b:Month>01</b:Month>
    <b:Day>09</b:Day>
    <b:RefOrder>26</b:RefOrder>
  </b:Source>
  <b:Source>
    <b:Tag>Abe14</b:Tag>
    <b:SourceType>Interview</b:SourceType>
    <b:Guid>{B3DDA8D5-C270-406B-98D8-F36859901F67}</b:Guid>
    <b:Author>
      <b:Interviewee>
        <b:NameList>
          <b:Person>
            <b:Last>Furlán</b:Last>
            <b:First>Abel</b:First>
          </b:Person>
        </b:NameList>
      </b:Interviewee>
      <b:Interviewer>
        <b:NameList>
          <b:Person>
            <b:Last>EXPRESO</b:Last>
            <b:First>Diario</b:First>
          </b:Person>
        </b:NameList>
      </b:Interviewer>
    </b:Author>
    <b:Title>El vino local seduce los paladares ecuatorianos</b:Title>
    <b:Year>2014</b:Year>
    <b:RefOrder>27</b:RefOrder>
  </b:Source>
  <b:Source>
    <b:Tag>Dur</b:Tag>
    <b:SourceType>JournalArticle</b:SourceType>
    <b:Guid>{B25BCC04-069E-47D2-BDA7-0515A3B5C59A}</b:Guid>
    <b:Title>Vino de Yaruquí</b:Title>
    <b:URL>http://www.revistalideres.ec/lideres/vino-yaruqui-cosecha-paladares-pais.html</b:URL>
    <b:Author>
      <b:Author>
        <b:Corporate>Durán, Jorge</b:Corporate>
      </b:Author>
    </b:Author>
    <b:JournalName>Revista Líderes</b:JournalName>
    <b:RefOrder>28</b:RefOrder>
  </b:Source>
  <b:Source>
    <b:Tag>Gav13</b:Tag>
    <b:SourceType>Misc</b:SourceType>
    <b:Guid>{B0657D36-DDC1-464B-94C2-2A46F8FE55EB}</b:Guid>
    <b:Title>La lectura crítica y su incidencia en el aprendizaje significativo de los estudiantes de los décimos años A y B de educación general básica del Colegio Nacional Experimental Ambato</b:Title>
    <b:Year>2013</b:Year>
    <b:City>Ambato</b:City>
    <b:Publisher>Universidad Técnica de Ambato</b:Publisher>
    <b:Author>
      <b:Author>
        <b:NameList>
          <b:Person>
            <b:Last>Gavilánez Gavilánez</b:Last>
            <b:First>Luis</b:First>
            <b:Middle>Alberto</b:Middle>
          </b:Person>
        </b:NameList>
      </b:Author>
    </b:Author>
    <b:StateProvince>Tungurahua</b:StateProvince>
    <b:CountryRegion>Ecuador</b:CountryRegion>
    <b:RefOrder>29</b:RefOrder>
  </b:Source>
  <b:Source>
    <b:Tag>Baq13</b:Tag>
    <b:SourceType>Misc</b:SourceType>
    <b:Guid>{2367EFE1-5875-4C5D-AB2B-C91E2EA89929}</b:Guid>
    <b:Author>
      <b:Author>
        <b:NameList>
          <b:Person>
            <b:Last>Baquerizo Matute</b:Last>
            <b:First>Carmen</b:First>
          </b:Person>
        </b:NameList>
      </b:Author>
    </b:Author>
    <b:Title>Aplicación de la lectura crítica en los procesos de enseñana- aprendizaje para los estudiantes de segundo año especialización lengua y literatura </b:Title>
    <b:Year>2013</b:Year>
    <b:City>Guayaquil</b:City>
    <b:StateProvince>Guayas</b:StateProvince>
    <b:CountryRegion>Ecuador</b:CountryRegion>
    <b:Publisher>Universidad de Guayaquil</b:Publisher>
    <b:RefOrder>30</b:RefOrder>
  </b:Source>
  <b:Source>
    <b:Tag>Paú14</b:Tag>
    <b:SourceType>DocumentFromInternetSite</b:SourceType>
    <b:Guid>{9007590E-D38E-4261-892A-6D5B8F21BDF3}</b:Guid>
    <b:Title>Eduteka</b:Title>
    <b:Year>2014</b:Year>
    <b:Author>
      <b:Author>
        <b:NameList>
          <b:Person>
            <b:Last>Paúl</b:Last>
            <b:First>Richard</b:First>
          </b:Person>
          <b:Person>
            <b:Last>Elder</b:Last>
            <b:First>Linda</b:First>
          </b:Person>
        </b:NameList>
      </b:Author>
    </b:Author>
    <b:InternetSiteTitle>Lectura crítica</b:InternetSiteTitle>
    <b:URL>http://www.eduteka.org/pdfdir/LecturaCritica.pdf</b:URL>
    <b:RefOrder>31</b:RefOrder>
  </b:Source>
  <b:Source>
    <b:Tag>Iba11</b:Tag>
    <b:SourceType>DocumentFromInternetSite</b:SourceType>
    <b:Guid>{CAB7FB83-8154-4214-ACF5-BCDDFCB5D6F8}</b:Guid>
    <b:Author>
      <b:Author>
        <b:NameList>
          <b:Person>
            <b:Last>Ibarra</b:Last>
            <b:First>Chano</b:First>
          </b:Person>
        </b:NameList>
      </b:Author>
    </b:Author>
    <b:Title>Metodología de la investigación</b:Title>
    <b:Year>2011</b:Year>
    <b:Month>Octubre</b:Month>
    <b:Day>26</b:Day>
    <b:URL>http://metodologadelainvestigacinsiis.blogspot.com/2011/10/tipos-de-investigacion-exploratoria.html</b:URL>
    <b:RefOrder>32</b:RefOrder>
  </b:Source>
  <b:Source>
    <b:Tag>Men15</b:Tag>
    <b:SourceType>Misc</b:SourceType>
    <b:Guid>{25BDF350-2F8E-447B-86A3-DF113F09133A}</b:Guid>
    <b:Author>
      <b:Author>
        <b:NameList>
          <b:Person>
            <b:Last>Mendoza</b:Last>
            <b:First>Patricia</b:First>
          </b:Person>
        </b:NameList>
      </b:Author>
    </b:Author>
    <b:Title>Anàliss y estrategias didàcticas y su influencia en el desempeño escolar </b:Title>
    <b:Year>2015</b:Year>
    <b:City>Guayaquil</b:City>
    <b:StateProvince>Guayas</b:StateProvince>
    <b:CountryRegion>Ecuador</b:CountryRegion>
    <b:Publisher>Norma</b:Publisher>
    <b:RefOrder>33</b:RefOrder>
  </b:Source>
  <b:Source>
    <b:Tag>Bet20</b:Tag>
    <b:SourceType>ConferenceProceedings</b:SourceType>
    <b:Guid>{CA6A6C3E-32B8-4EF3-A2D1-2075DD03CF76}</b:Guid>
    <b:Title>Vinculación y extensión universitaria</b:Title>
    <b:City>Lima</b:City>
    <b:Year>2020</b:Year>
    <b:Author>
      <b:Author>
        <b:NameList>
          <b:Person>
            <b:Last>Beteta</b:Last>
            <b:First>Edmundo</b:First>
          </b:Person>
        </b:NameList>
      </b:Author>
    </b:Author>
    <b:Pages>sp</b:Pages>
    <b:ConferenceName>Congreso Internacional de la Gestión de la Ciencia, la Tecnología, la Ingeniería y la Innovación (GEITEC 2020)</b:ConferenceName>
    <b:Publisher>PUCP</b:Publisher>
    <b:YearAccessed>2021</b:YearAccessed>
    <b:MonthAccessed>febrero</b:MonthAccessed>
    <b:DayAccessed>20</b:DayAccessed>
    <b:URL>http://congreso.pucp.edu.pe/geitec/programa/dia1/</b:URL>
    <b:RefOrder>1</b:RefOrder>
  </b:Source>
  <b:Source>
    <b:Tag>Her20</b:Tag>
    <b:SourceType>ConferenceProceedings</b:SourceType>
    <b:Guid>{415C2927-D544-4A7D-A652-92CFD8D39C98}</b:Guid>
    <b:Author>
      <b:Author>
        <b:NameList>
          <b:Person>
            <b:Last>Hernández</b:Last>
            <b:First>Christian</b:First>
          </b:Person>
        </b:NameList>
      </b:Author>
    </b:Author>
    <b:Title>Educación, innovación y transformación digital</b:Title>
    <b:Pages>sp</b:Pages>
    <b:Year>2020</b:Year>
    <b:ConferenceName>Congreso Internacional de la Gestión de la Ciencia, la Tecnología, la Ingeniería y la Innovación (GEITEC 2020)</b:ConferenceName>
    <b:City>Lima</b:City>
    <b:Publisher>PUCP</b:Publisher>
    <b:YearAccessed>2021</b:YearAccessed>
    <b:MonthAccessed>febrero</b:MonthAccessed>
    <b:DayAccessed>2</b:DayAccessed>
    <b:URL>http://congreso.pucp.edu.pe/geitec/programa/dia2/</b:URL>
    <b:RefOrder>2</b:RefOrder>
  </b:Source>
  <b:Source>
    <b:Tag>Fer20</b:Tag>
    <b:SourceType>ElectronicSource</b:SourceType>
    <b:Guid>{847BE215-B25C-4C9F-8AF2-B9876B17CE15}</b:Guid>
    <b:Author>
      <b:Author>
        <b:NameList>
          <b:Person>
            <b:Last>Fernández Enguita</b:Last>
            <b:First>Mariano</b:First>
          </b:Person>
        </b:NameList>
      </b:Author>
      <b:ProducerName>
        <b:NameList>
          <b:Person>
            <b:Last>Profuturo</b:Last>
            <b:First>Organización</b:First>
          </b:Person>
        </b:NameList>
      </b:ProducerName>
    </b:Author>
    <b:Title>Webinar: Retos de la docencia en el actual contexto de crisis</b:Title>
    <b:Year>2020</b:Year>
    <b:CountryRegion>España</b:CountryRegion>
    <b:Month>mayo</b:Month>
    <b:Day>19</b:Day>
    <b:ProductionCompany>Telefónica</b:ProductionCompany>
    <b:YearAccessed>2021</b:YearAccessed>
    <b:MonthAccessed>febrero</b:MonthAccessed>
    <b:DayAccessed>19</b:DayAccessed>
    <b:URL>https://youtu.be/QudxL6wvu28</b:URL>
    <b:RefOrder>3</b:RefOrder>
  </b:Source>
  <b:Source>
    <b:Tag>Cor20</b:Tag>
    <b:SourceType>ConferenceProceedings</b:SourceType>
    <b:Guid>{1502D643-4F23-451A-895A-9C28CF2D1CA0}</b:Guid>
    <b:Author>
      <b:Author>
        <b:NameList>
          <b:Person>
            <b:Last>Coronado</b:Last>
            <b:First>Carmen</b:First>
          </b:Person>
        </b:NameList>
      </b:Author>
      <b:Editor>
        <b:NameList>
          <b:Person>
            <b:Last>Telefónica-OEI</b:Last>
          </b:Person>
        </b:NameList>
      </b:Editor>
    </b:Author>
    <b:Title>Serie de webinars de la Organización Profuturo</b:Title>
    <b:Pages>sp</b:Pages>
    <b:Year>2020</b:Year>
    <b:RefOrder>4</b:RefOrder>
  </b:Source>
  <b:Source>
    <b:Tag>Cos20</b:Tag>
    <b:SourceType>BookSection</b:SourceType>
    <b:Guid>{0F3E20F9-CEE5-4144-8A11-34B5C4382EFA}</b:Guid>
    <b:Author>
      <b:Author>
        <b:NameList>
          <b:Person>
            <b:Last>Costa</b:Last>
            <b:First>Paola</b:First>
            <b:Middle>et al</b:Middle>
          </b:Person>
        </b:NameList>
      </b:Author>
      <b:BookAuthor>
        <b:NameList>
          <b:Person>
            <b:Last>Canales</b:Last>
            <b:First>R</b:First>
            <b:Middle>y Herrera, C</b:Middle>
          </b:Person>
        </b:NameList>
      </b:BookAuthor>
    </b:Author>
    <b:Title>Reflexión colaborativa virtual. Desarrollo de un modelo de prácticas pedagógicas mediado por tecnologías para potenciar la metacognición, colaboración y competencias digitales</b:Title>
    <b:BookTitle>Acceso, democracia y comunidades virtuales. Apropiación de tecnologías digitales desde el Cono Sur</b:BookTitle>
    <b:Year>2020</b:Year>
    <b:Pages>387</b:Pages>
    <b:Publisher>Red de investigación sobre Apropiación de Tecnologías Digitales - CLACSO</b:Publisher>
    <b:YearAccessed>2021</b:YearAccessed>
    <b:MonthAccessed>febrero</b:MonthAccessed>
    <b:DayAccessed>22</b:DayAccessed>
    <b:URL>http://biblioteca.clacso.edu.ar/clacso/se/20201125054915/Canales-Herrera.pdf</b:URL>
    <b:RefOrder>5</b:RefOrder>
  </b:Source>
  <b:Source>
    <b:Tag>Mir</b:Tag>
    <b:SourceType>ConferenceProceedings</b:SourceType>
    <b:Guid>{7838030F-A0A6-4C2C-80D4-9C21E78EF3BE}</b:Guid>
    <b:Author>
      <b:Author>
        <b:NameList>
          <b:Person>
            <b:Last>Miranda</b:Last>
            <b:First>German</b:First>
            <b:Middle>et al</b:Middle>
          </b:Person>
        </b:NameList>
      </b:Author>
    </b:Author>
    <b:Title>"Exploración del contenido de foros de discusión en línea sobre conocimiento previo desde la metodología instruccional SOOC”</b:Title>
    <b:Pages>326-333</b:Pages>
    <b:Year>2019</b:Year>
    <b:ConferenceName>XXII Congreso Internacional Edutec</b:ConferenceName>
    <b:City>Lima</b:City>
    <b:Publisher>Facultad de Educación PUCP</b:Publisher>
    <b:RefOrder>6</b:RefOrder>
  </b:Source>
  <b:Source>
    <b:Tag>Cic21</b:Tag>
    <b:SourceType>BookSection</b:SourceType>
    <b:Guid>{9D181DC6-7164-42C5-8884-57F233BFF3EC}</b:Guid>
    <b:Author>
      <b:Author>
        <b:NameList>
          <b:Person>
            <b:Last>Cicala</b:Last>
            <b:First>R</b:First>
            <b:Middle>et al</b:Middle>
          </b:Person>
        </b:NameList>
      </b:Author>
      <b:BookAuthor>
        <b:NameList>
          <b:Person>
            <b:Last>Canales</b:Last>
            <b:First>R</b:First>
            <b:Middle>y Herrera, C</b:Middle>
          </b:Person>
        </b:NameList>
      </b:BookAuthor>
      <b:Editor>
        <b:NameList>
          <b:Person>
            <b:Last>CLACSO</b:Last>
            <b:First>Red</b:First>
            <b:Middle>de investigadores sobre Apropiación de Tecnologías Digitales -</b:Middle>
          </b:Person>
        </b:NameList>
      </b:Editor>
    </b:Author>
    <b:Title>Prácticas digitales de estudiantes universitarios avanzados</b:Title>
    <b:BookTitle>Acces, Democracia y comunidades virtuales. Apropiación de tecnologías digitales desde el Cono Sur</b:BookTitle>
    <b:Pages>387</b:Pages>
    <b:YearAccessed>2021</b:YearAccessed>
    <b:MonthAccessed>febrero</b:MonthAccessed>
    <b:DayAccessed>22</b:DayAccessed>
    <b:URL>http://biblioteca.clacso.edu.ar/clacso/se/20201125054915/Canales-Herrera.pdf</b:URL>
    <b:Year>2020</b:Year>
    <b:RefOrder>7</b:RefOrder>
  </b:Source>
  <b:Source>
    <b:Tag>San20</b:Tag>
    <b:SourceType>BookSection</b:SourceType>
    <b:Guid>{25843D38-8252-4D9D-B306-021424D5C6B1}</b:Guid>
    <b:Title>La apropiación de tecnologías como proceso. Una propuesta de modelo analítico</b:Title>
    <b:Year>2020</b:Year>
    <b:Publisher>Red de investigadores sobre apropiación de tecnologías digitales - CLACSO</b:Publisher>
    <b:Author>
      <b:Author>
        <b:NameList>
          <b:Person>
            <b:Last>Sandoval</b:Last>
            <b:First>Luis</b:First>
            <b:Middle>R.</b:Middle>
          </b:Person>
        </b:NameList>
      </b:Author>
      <b:BookAuthor>
        <b:NameList>
          <b:Person>
            <b:Last>Sandoval</b:Last>
            <b:First>Luis</b:First>
            <b:Middle>R.</b:Middle>
          </b:Person>
        </b:NameList>
      </b:BookAuthor>
      <b:Editor>
        <b:NameList>
          <b:Person>
            <b:Last>(coords)</b:Last>
            <b:First>Roberto</b:First>
            <b:Middle>Canales Reyes y Consuelo Herrera Carvajal.</b:Middle>
          </b:Person>
        </b:NameList>
      </b:Editor>
    </b:Author>
    <b:BookTitle>Acceso democracia y comunidades virtuales. Apropiación de tecnologías digitales desde el Cono Sur</b:BookTitle>
    <b:Pages>387</b:Pages>
    <b:Edition>digital</b:Edition>
    <b:YearAccessed>2021</b:YearAccessed>
    <b:MonthAccessed>febrero</b:MonthAccessed>
    <b:DayAccessed>21</b:DayAccessed>
    <b:URL>http://biblioteca.clacso.edu.ar/clacso/se/20201125054915/Canales-Herrera.pdf</b:URL>
    <b:RefOrder>8</b:RefOrder>
  </b:Source>
  <b:Source>
    <b:Tag>Hod20</b:Tag>
    <b:SourceType>BookSection</b:SourceType>
    <b:Guid>{70636596-B023-4A52-8E12-95EC9164D999}</b:Guid>
    <b:Author>
      <b:Author>
        <b:Corporate>Hodges, Charles; Moore, S; Lockee, Barb; Trust, T; Bond, A</b:Corporate>
      </b:Author>
      <b:BookAuthor>
        <b:NameList>
          <b:Person>
            <b:Last>Factor</b:Last>
            <b:First>The</b:First>
            <b:Middle>learning</b:Middle>
          </b:Person>
        </b:NameList>
      </b:BookAuthor>
    </b:Author>
    <b:Title>La diferencia entre la enseñanza remota de emergencia y el aprendizaje en línea</b:Title>
    <b:Year>2020</b:Year>
    <b:Pages>35</b:Pages>
    <b:YearAccessed>2021</b:YearAccessed>
    <b:MonthAccessed>febrero</b:MonthAccessed>
    <b:DayAccessed>4</b:DayAccessed>
    <b:URL>https://bit.ly/3oRkqL9</b:URL>
    <b:BookTitle>Enseñanza remota de emergencia. Textos para la discusión</b:BookTitle>
    <b:RefOrder>34</b:RefOrder>
  </b:Source>
  <b:Source>
    <b:Tag>Cab20</b:Tag>
    <b:SourceType>Book</b:SourceType>
    <b:Guid>{DA0110A5-FF15-4B50-ADE4-BE5F9D12C3FC}</b:Guid>
    <b:Author>
      <b:Author>
        <b:NameList>
          <b:Person>
            <b:Last>Cabrales</b:Last>
            <b:First>Antonio</b:First>
          </b:Person>
          <b:Person>
            <b:Last>Graham</b:Last>
            <b:First>Amy</b:First>
          </b:Person>
          <b:Person>
            <b:Last>Sahlberg</b:Last>
            <b:First>Pasi</b:First>
          </b:Person>
        </b:NameList>
      </b:Author>
      <b:Editor>
        <b:NameList>
          <b:Person>
            <b:Last>Paul Neira</b:Last>
            <b:First>Claudia</b:First>
            <b:Middle>Rodriguez y Johan Villanueva</b:Middle>
          </b:Person>
        </b:NameList>
      </b:Editor>
    </b:Author>
    <b:Title>Enseñanza de emergencia a distancia: textos para la discusión</b:Title>
    <b:Pages>34</b:Pages>
    <b:Year>2020</b:Year>
    <b:Publisher>The Lerning Factor</b:Publisher>
    <b:YearAccessed>2021</b:YearAccessed>
    <b:MonthAccessed>febrero</b:MonthAccessed>
    <b:DayAccessed>21</b:DayAccessed>
    <b:URL>http://www.educaccionperu.org/wp-content/uploads/2020/04/Ensen%CC%83anza-Remota-de-Emergencia-Textos-para-la-discusio%CC%81n.pdf</b:URL>
    <b:RefOrder>35</b:RefOrder>
  </b:Source>
  <b:Source>
    <b:Tag>FIF1</b:Tag>
    <b:SourceType>InternetSite</b:SourceType>
    <b:Guid>{C1C6422B-DACA-4EC1-A113-05E9D467D4B5}</b:Guid>
    <b:Title>Grassroots</b:Title>
    <b:Author>
      <b:Author>
        <b:Corporate>FIFA</b:Corporate>
      </b:Author>
    </b:Author>
    <b:City>Zurich-Zuisa</b:City>
    <b:Publisher>Fédération Internationale de Football Association</b:Publisher>
    <b:URL>file:///E:/generales/Manual%20Fifa%20para%20Entrenadores/GRASSROOTS%20-%20FIFA.pdf</b:URL>
    <b:Pages>1</b:Pages>
    <b:YearAccessed>2021</b:YearAccessed>
    <b:Year>2021</b:Year>
    <b:RefOrder>1</b:RefOrder>
  </b:Source>
  <b:Source>
    <b:Tag>Var15</b:Tag>
    <b:SourceType>Book</b:SourceType>
    <b:Guid>{BC33598C-B9C0-4694-A3D7-A0A2F1910352}</b:Guid>
    <b:Author>
      <b:Author>
        <b:NameList>
          <b:Person>
            <b:Last>Vargas</b:Last>
            <b:First>Francisco</b:First>
            <b:Middle>Seirul·lo</b:Middle>
          </b:Person>
        </b:NameList>
      </b:Author>
    </b:Author>
    <b:Title>Fundamentos de Francisco Seirul·lo Vargas para la Educación Motriz.</b:Title>
    <b:Year>2015</b:Year>
    <b:Pages>24</b:Pages>
    <b:City>Barcelona- España</b:City>
    <b:Publisher>RED Revista de Entrenamiento Deportivo</b:Publisher>
    <b:URL>file:///C:/Users/ALEX/OneDrive/01_Libro_Fundamentos_Seirul_lo_para_Educacion_Motriz_18marzo2015.pdf</b:URL>
    <b:RefOrder>2</b:RefOrder>
  </b:Source>
  <b:Source>
    <b:Tag>Car151</b:Tag>
    <b:SourceType>JournalArticle</b:SourceType>
    <b:Guid>{735D3105-CF98-44ED-9F08-726993B09E86}</b:Guid>
    <b:Author>
      <b:Author>
        <b:Corporate>Carlos Federico Ayala, Zuluaga Héctor Haney Aguirre, Loaiza Santiago Ramos Bermúdez</b:Corporate>
      </b:Author>
    </b:Author>
    <b:Title>Formacion académica y experiencia deportiva de los entrenadores sudamericanos</b:Title>
    <b:JournalName>Revista Brasileira de CIÊNCIAS DO ESPORTE</b:JournalName>
    <b:Year>2015</b:Year>
    <b:Pages>373</b:Pages>
    <b:Volume>37</b:Volume>
    <b:Issue>4</b:Issue>
    <b:URL>https://reader.elsevier.com/reader/sd/pii/S010132891500089X?token=14FA4CE68D030536DCC7D6F3F87441C605D5DB9964FE5DB55665364E17FEACEAE4B1B46000CF22C8504E3891EF954140</b:URL>
    <b:RefOrder>3</b:RefOrder>
  </b:Source>
  <b:Source>
    <b:Tag>Jes15</b:Tag>
    <b:SourceType>JournalArticle</b:SourceType>
    <b:Guid>{D6426AFB-8EF4-45E3-B8AE-A503F0C5F1DA}</b:Guid>
    <b:Title>La educación en valores desde el deporte: investigación sobre la aplicación de un programa integral en deportes de equipo</b:Title>
    <b:Year>2015</b:Year>
    <b:Author>
      <b:Author>
        <b:Corporate>Jesús Vicente Ruiz Omeñaca*, Ana Ponce de León**, Eva Sanz** y Mª Ángeles Valdemoros</b:Corporate>
      </b:Author>
    </b:Author>
    <b:JournalName>Retos</b:JournalName>
    <b:Pages>1</b:Pages>
    <b:Issue>28</b:Issue>
    <b:URL>https://www.redalyc.org/pdf/3457/345741428047.pdf</b:URL>
    <b:RefOrder>4</b:RefOrder>
  </b:Source>
  <b:Source>
    <b:Tag>Rob15</b:Tag>
    <b:SourceType>JournalArticle</b:SourceType>
    <b:Guid>{B585CAFD-F2A8-4D37-883D-88C7D253CBC9}</b:Guid>
    <b:Author>
      <b:Author>
        <b:Corporate>Roberto Monjas Aguado, Andrés Ponce Garzarán, Juan Manuel Gea Fernández</b:Corporate>
      </b:Author>
    </b:Author>
    <b:Title>La transmisión de valores a través del deporte. Deporte escolar y deporte federado: relaciones, puentes y posibles trasferencias</b:Title>
    <b:JournalName>Retos</b:JournalName>
    <b:Year>2015</b:Year>
    <b:Pages>1</b:Pages>
    <b:Issue>28</b:Issue>
    <b:URL>file:///C:/Users/ALEX/Downloads/Dialnet-LaTransmisionDeValoresATravesDelDeporteDeporteEsco-5147806.pdf</b:URL>
    <b:RefOrder>5</b:RefOrder>
  </b:Source>
  <b:Source>
    <b:Tag>WIL16</b:Tag>
    <b:SourceType>Report</b:SourceType>
    <b:Guid>{221A099C-1F6E-4E27-B83E-23A192A449C5}</b:Guid>
    <b:Title>APLICACIÓN DE UNA METODOLOGÍA DE ENSEÑANZA PARA FÚTBOL BASE EN LA CATEGORÍA 8 – 10 AÑOS DE LA ACADEMIA CAÑAR SOCCER TEAM</b:Title>
    <b:Year>2016</b:Year>
    <b:Pages>32</b:Pages>
    <b:Publisher>UNIVERSIDAD DE CUENCA</b:Publisher>
    <b:City>Cuenca- Ecuador</b:City>
    <b:Author>
      <b:Author>
        <b:NameList>
          <b:Person>
            <b:Last>MORA</b:Last>
            <b:First>WILSON</b:First>
            <b:Middle>EDUARDO NARVÁEZ</b:Middle>
          </b:Person>
        </b:NameList>
      </b:Author>
    </b:Author>
    <b:URL>https://dspace.ucuenca.edu.ec/bitstream/123456789/26625/1/Trabajo%20de%20Titulaci%C3%B3n.pdf</b:URL>
    <b:RefOrder>6</b:RefOrder>
  </b:Source>
  <b:Source>
    <b:Tag>Rom05</b:Tag>
    <b:SourceType>JournalArticle</b:SourceType>
    <b:Guid>{08F36A66-F8B0-4AF1-BA55-0146B5D80A8E}</b:Guid>
    <b:Title>Un modelo de entrenamiento en el fútbol desde una visión didáctica</b:Title>
    <b:Year>2005</b:Year>
    <b:JournalName>efdeportes</b:JournalName>
    <b:Pages>1</b:Pages>
    <b:Author>
      <b:Author>
        <b:NameList>
          <b:Person>
            <b:Last>Romero Cerezo</b:Last>
            <b:First>Cipriano </b:First>
          </b:Person>
        </b:NameList>
      </b:Author>
    </b:Author>
    <b:Volume>10</b:Volume>
    <b:Issue>80</b:Issue>
    <b:URL>https://www.efdeportes.com/efd80/futbol.htm</b:URL>
    <b:RefOrder>7</b:RefOrder>
  </b:Source>
  <b:Source>
    <b:Tag>Día10</b:Tag>
    <b:SourceType>Report</b:SourceType>
    <b:Guid>{3F1CA60B-E79E-460D-9CE7-3004B9D6E568}</b:Guid>
    <b:Title>ESTRATEGIAS COGNITIVAS EN  ALGUNOS DEPORTES INDIVIDUALES Y DE ADVERSARIO</b:Title>
    <b:Year>2010</b:Year>
    <b:Pages>46</b:Pages>
    <b:Publisher>Universidad de Malaga</b:Publisher>
    <b:City>Malaga - España</b:City>
    <b:Author>
      <b:Author>
        <b:NameList>
          <b:Person>
            <b:Last> Díaz Ocejo</b:Last>
            <b:First>Jaime </b:First>
          </b:Person>
        </b:NameList>
      </b:Author>
    </b:Author>
    <b:ThesisType>Tesis</b:ThesisType>
    <b:URL>https://riuma.uma.es/xmlui/bitstream/handle/10630/4619/TDR_DIAZ_OCEJO.pdf?sequence=6</b:URL>
    <b:RefOrder>8</b:RefOrder>
  </b:Source>
  <b:Source>
    <b:Tag>JIM12</b:Tag>
    <b:SourceType>Report</b:SourceType>
    <b:Guid>{6A89DFD8-C8EB-4757-991B-4F6DFEFF3913}</b:Guid>
    <b:Title>EL METODO GLOBAL, COMO HERRAMIENTA EN LA FORMACION DE LAS CAPACIDADES MOTRICES, DURANTE EL PROCESO DE ENSEÑANZA DEL TENIS DE CAMPO PARA NIÑOS DE 6 A 8 AÑOS EN LA ESCUELA DE TENIS DE CAMPO BACK SWING</b:Title>
    <b:Year>2012</b:Year>
    <b:Publisher>UNIVERSIDAD LIBRE DE COLOMBIA</b:Publisher>
    <b:City>Bogota - Colombia</b:City>
    <b:URL>https://repository.unilibre.edu.co/bitstream/handle/10901/9116/EL%20METODO%20GLOBAL%2C%20COMO%20HERRAMIENTA%20EN%20LA%20FORMACION%20DE%20LAS%20CAPACIDADES%20MOTRICES%2C%20DURANTE%20EL%20PROCES.pdf?sequence=1&amp;isAllowed=y</b:URL>
    <b:Author>
      <b:Author>
        <b:NameList>
          <b:Person>
            <b:Last> JIMÈNEZ</b:Last>
            <b:Middle> FREDY </b:Middle>
            <b:First>JHON </b:First>
          </b:Person>
          <b:Person>
            <b:Last> MOLINA</b:Last>
            <b:First>JEYSON</b:First>
          </b:Person>
          <b:Person>
            <b:Last> TOVAR</b:Last>
            <b:Middle>ANDRES </b:Middle>
            <b:First>JULIO </b:First>
          </b:Person>
        </b:NameList>
      </b:Author>
    </b:Author>
    <b:RefOrder>9</b:RefOrder>
  </b:Source>
  <b:Source>
    <b:Tag>Flo19</b:Tag>
    <b:SourceType>JournalArticle</b:SourceType>
    <b:Guid>{247A7C97-6D0A-4ADA-B340-B935AB3E02A4}</b:Guid>
    <b:Title>PROGRAMA DE ENSEÑANZA DE LA TÉCNICA DEL FÚTBOL A TRAVÉS DEL APRENDIZAJE SIGNIFICATIVO EN FUTBOLISTAS PRE JUVENILES</b:Title>
    <b:Year>2019</b:Year>
    <b:JournalName>In Crescendo</b:JournalName>
    <b:Pages>522</b:Pages>
    <b:Author>
      <b:Author>
        <b:NameList>
          <b:Person>
            <b:Last>Flores Contreras</b:Last>
            <b:Middle> Gonzalo </b:Middle>
            <b:First>Luis </b:First>
          </b:Person>
        </b:NameList>
      </b:Author>
    </b:Author>
    <b:Volume>3</b:Volume>
    <b:Issue>10</b:Issue>
    <b:URL>https://revistas.uladech.edu.pe/index.php/increscendo/article/view/2046/1549</b:URL>
    <b:RefOrder>10</b:RefOrder>
  </b:Source>
  <b:Source>
    <b:Tag>Ang00</b:Tag>
    <b:SourceType>JournalArticle</b:SourceType>
    <b:Guid>{3ED83432-FAB1-4C26-B9BA-72B7FDFA6D71}</b:Guid>
    <b:Author>
      <b:Author>
        <b:Corporate>Angel Vales Vazquez, Alberto Areces Gayo</b:Corporate>
      </b:Author>
    </b:Author>
    <b:Title>Dimensiones de la figura del entrenador profesional en los deportes de equipo</b:Title>
    <b:JournalName>Apunts: EducaClón FíSica y Deportes</b:JournalName>
    <b:Year>2000</b:Year>
    <b:Pages>61</b:Pages>
    <b:Issue>62</b:Issue>
    <b:URL>https://hemeroteca.revista-apunts.com/apunts/articulos/62/es/062_058_066_ES.pdf</b:URL>
    <b:RefOrder>11</b:RefOrder>
  </b:Source>
  <b:Source>
    <b:Tag>Cor81</b:Tag>
    <b:SourceType>JournalArticle</b:SourceType>
    <b:Guid>{CEDEB626-753C-4390-906B-4B9494ED4139}</b:Guid>
    <b:Title>METODOLOGIA PROPIA DE LA ENSEÑANZA DEL FUTBOL</b:Title>
    <b:Year>1981</b:Year>
    <b:Pages>42</b:Pages>
    <b:Author>
      <b:Author>
        <b:NameList>
          <b:Person>
            <b:Last>Cortés</b:Last>
            <b:First>Carlos</b:First>
            <b:Middle>Enrique</b:Middle>
          </b:Person>
        </b:NameList>
      </b:Author>
    </b:Author>
    <b:JournalName>Educación Física y Deporte</b:JournalName>
    <b:Volume>2</b:Volume>
    <b:Issue>3</b:Issue>
    <b:URL>file:///C:/Users/ALEX/Downloads/Dialnet-MetodologiaPropiaDeLaEnsenanzaDelFutbol-7349501%20(1).pdf</b:URL>
    <b:RefOrder>12</b:RefOrder>
  </b:Source>
  <b:Source>
    <b:Tag>Fra01</b:Tag>
    <b:SourceType>JournalArticle</b:SourceType>
    <b:Guid>{C3B215FB-5A2E-4017-8DEB-4BE0A4C5AB26}</b:Guid>
    <b:Title>Necesidad de formación psicopedagógica de los entrenadores deportivos.</b:Title>
    <b:Year>2001</b:Year>
    <b:Author>
      <b:Author>
        <b:NameList>
          <b:Person>
            <b:Last>Jimenez</b:Last>
            <b:First>Francisco</b:First>
          </b:Person>
          <b:Person>
            <b:Last>Rodríguez</b:Last>
            <b:First>Jose</b:First>
          </b:Person>
          <b:Person>
            <b:Last>Castillo</b:Last>
            <b:First>Estefania</b:First>
          </b:Person>
        </b:NameList>
      </b:Author>
    </b:Author>
    <b:JournalName>Universidad de Huelva</b:JournalName>
    <b:Pages>1</b:Pages>
    <b:URL>http://rabida.uhu.es/dspace/bitstream/handle/10272/6612/Necesidad_de_formacion.pdf?sequence=2</b:URL>
    <b:RefOrder>13</b:RefOrder>
  </b:Source>
  <b:Source>
    <b:Tag>Lui14</b:Tag>
    <b:SourceType>Report</b:SourceType>
    <b:Guid>{47241AB8-BBB5-4EC9-B88F-69F336123F0D}</b:Guid>
    <b:Title>ESTUDIO DE LAS ESTRATEGIAS METODOLÓGICAS PARA EL ENTRENAMIENTO DE LOS FUNDAMENTOS TÉCNICOS DEL FÚTBOL EN LOS DEPORTISTAS DE LAS CATEGORÍAS 14-16 AÑOS DE LAS ESCUELAS DE FÚTBOL DEL CLUB DEPORTIVO EL NACIONAL DEL DISTRITO METROPOLITANO DE QUITO AÑO 2012/201</b:Title>
    <b:Year>2014</b:Year>
    <b:Pages>134</b:Pages>
    <b:Publisher>UNIVERSIDAD TÉCNICA DEL NORTE</b:Publisher>
    <b:Author>
      <b:Author>
        <b:NameList>
          <b:Person>
            <b:Last>Tello</b:Last>
            <b:First>Luis</b:First>
            <b:Middle>Ernesto</b:Middle>
          </b:Person>
        </b:NameList>
      </b:Author>
    </b:Author>
    <b:URL>http://repositorio.utn.edu.ec/bitstream/123456789/4120/1/05%20FECYT%202058%20TESIS.pdf</b:URL>
    <b:RefOrder>14</b:RefOrder>
  </b:Source>
  <b:Source>
    <b:Tag>CEP16</b:Tag>
    <b:SourceType>ElectronicSource</b:SourceType>
    <b:Guid>{2FFFCE40-FE28-4A43-AF63-55DB2126D3FE}</b:Guid>
    <b:Title>Agenda 2030 y los Objetivos de Desarrollo Sostenible. Una oportunidad para América Latina y el Caribe</b:Title>
    <b:City>Santiago de Chile</b:City>
    <b:Year>2016</b:Year>
    <b:Author>
      <b:Author>
        <b:NameList>
          <b:Person>
            <b:Last>CEPAL</b:Last>
          </b:Person>
        </b:NameList>
      </b:Author>
    </b:Author>
    <b:Publisher>CEPAL</b:Publisher>
    <b:URL>https://www.cepal.org/es/publicaciones/40155-la-agenda-2030-objetivos-desarrollo-sostenible-oportunidad-america-latina-caribe</b:URL>
    <b:RefOrder>1</b:RefOrder>
  </b:Source>
  <b:Source>
    <b:Tag>Kas20</b:Tag>
    <b:SourceType>ElectronicSource</b:SourceType>
    <b:Guid>{20C95220-5327-4390-93E9-7146FA914942}</b:Guid>
    <b:Title>Educación para la ciudadanía mundial: su relevancia en el territorio</b:Title>
    <b:Year>2020</b:Year>
    <b:Author>
      <b:Author>
        <b:NameList>
          <b:Person>
            <b:Last>Kasman</b:Last>
            <b:First>Romina</b:First>
          </b:Person>
          <b:Person>
            <b:Last>Brown </b:Last>
            <b:First>María</b:First>
          </b:Person>
        </b:NameList>
      </b:Author>
    </b:Author>
    <b:URL>https://www.youtube.com/watch?v=AENfGPYgizs&amp;t=46s</b:URL>
    <b:RefOrder>2</b:RefOrder>
  </b:Source>
  <b:Source>
    <b:Tag>UNI08</b:Tag>
    <b:SourceType>Book</b:SourceType>
    <b:Guid>{96FEAF35-D963-4B81-817A-FF27F1732606}</b:Guid>
    <b:Author>
      <b:Author>
        <b:NameList>
          <b:Person>
            <b:Last>UNICEF</b:Last>
          </b:Person>
        </b:NameList>
      </b:Author>
    </b:Author>
    <b:Title>A Human rights-based approach to Education for All: a framework for the realization of children's right to education and rights within education</b:Title>
    <b:City>New York</b:City>
    <b:Year>2008</b:Year>
    <b:URL>https://unesdoc.unesco.org/ark:/48223/pf0000154861</b:URL>
    <b:RefOrder>3</b:RefOrder>
  </b:Source>
  <b:Source>
    <b:Tag>Cam20</b:Tag>
    <b:SourceType>JournalArticle</b:SourceType>
    <b:Guid>{1CA35215-7C74-42FA-9AF8-037534AFA479}</b:Guid>
    <b:Title>La familia como agente interactivo en los procesos educativos. Factor de inclusión y calidad escolar (es)</b:Title>
    <b:JournalName>Revista Nacional e Internacional de Educación Inclusiva.</b:JournalName>
    <b:Year>2020</b:Year>
    <b:Pages>213-237</b:Pages>
    <b:Author>
      <b:Author>
        <b:NameList>
          <b:Person>
            <b:Last>Campos</b:Last>
            <b:First>Blas</b:First>
          </b:Person>
        </b:NameList>
      </b:Author>
    </b:Author>
    <b:City>Jaén</b:City>
    <b:Volume>13, (2)</b:Volume>
    <b:URL>https://revistaeducacioninclusiva.es/index.php/REI/article/view/589/592</b:URL>
    <b:RefOrder>4</b:RefOrder>
  </b:Source>
  <b:Source>
    <b:Tag>OIM20</b:Tag>
    <b:SourceType>ArticleInAPeriodical</b:SourceType>
    <b:Guid>{89150702-C350-4768-BCC7-E2757CC007F8}</b:Guid>
    <b:Author>
      <b:Author>
        <b:NameList>
          <b:Person>
            <b:Last>OIM</b:Last>
          </b:Person>
        </b:NameList>
      </b:Author>
    </b:Author>
    <b:Title>Informe sobre las migraciones en el mundo 2020.</b:Title>
    <b:Year>2020</b:Year>
    <b:Pages>507</b:Pages>
    <b:City>Ginebra</b:City>
    <b:Publisher>Organización Internacional para las migraciones </b:Publisher>
    <b:URL>https://publications.iom.int/books/informe-sobre-las-migraciones-en-el- mundo-2020.</b:URL>
    <b:RefOrder>5</b:RefOrder>
  </b:Source>
  <b:Source>
    <b:Tag>Lon20</b:Tag>
    <b:SourceType>Book</b:SourceType>
    <b:Guid>{F654FD66-E900-4B5C-9004-C5582021B267}</b:Guid>
    <b:Title>Aprendizaje extraordinario en Finlandia</b:Title>
    <b:Year>2020</b:Year>
    <b:Pages>326</b:Pages>
    <b:City>Bogotá</b:City>
    <b:Publisher>Universidad de los Andes</b:Publisher>
    <b:Author>
      <b:Author>
        <b:NameList>
          <b:Person>
            <b:Last>Lonka</b:Last>
            <b:First>Kirtsti</b:First>
          </b:Person>
        </b:NameList>
      </b:Author>
      <b:Editor>
        <b:NameList>
          <b:Person>
            <b:Last>Uniandes</b:Last>
            <b:First>Ediciones</b:First>
          </b:Person>
        </b:NameList>
      </b:Editor>
    </b:Author>
    <b:RefOrder>6</b:RefOrder>
  </b:Source>
  <b:Source>
    <b:Tag>UNE20</b:Tag>
    <b:SourceType>ArticleInAPeriodical</b:SourceType>
    <b:Guid>{7B7A1F9C-D3E0-480E-B6F5-95F4A238FAD9}</b:Guid>
    <b:Author>
      <b:Author>
        <b:NameList>
          <b:Person>
            <b:Last>UNESCO</b:Last>
          </b:Person>
        </b:NameList>
      </b:Author>
    </b:Author>
    <b:Title>Informde de seguimiento de la educación en el mundo 2020. Inclusión y educación : TODOS Y TODAS SIN EXCEPCIÓN</b:Title>
    <b:Year>2020</b:Year>
    <b:Pages>459</b:Pages>
    <b:City>París</b:City>
    <b:URL>https://unesdoc.unesco.org/ark:/48223/pf0000374817</b:URL>
    <b:RefOrder>7</b:RefOrder>
  </b:Source>
  <b:Source>
    <b:Tag>Cor09</b:Tag>
    <b:SourceType>Book</b:SourceType>
    <b:Guid>{838769C0-66D8-4694-BBF4-46492E7DD89F}</b:Guid>
    <b:Title>Ciudadanos del mundo. Hacia una teoría de la ciudadanía</b:Title>
    <b:City>Madrid</b:City>
    <b:Year>2009</b:Year>
    <b:Author>
      <b:Author>
        <b:NameList>
          <b:Person>
            <b:Last>Cortina</b:Last>
            <b:First>Adela</b:First>
          </b:Person>
        </b:NameList>
      </b:Author>
    </b:Author>
    <b:Publisher>Alianza Editorial</b:Publisher>
    <b:Pages>222</b:Pages>
    <b:Edition>Tercera</b:Edition>
    <b:RefOrder>8</b:RefOrder>
  </b:Source>
  <b:Source>
    <b:Tag>Cor18</b:Tag>
    <b:SourceType>ElectronicSource</b:SourceType>
    <b:Guid>{A42090DB-F53E-46CC-A28A-2D60B2C2E3D1}</b:Guid>
    <b:Title>Aporofobia, el miedo a las personas pobres</b:Title>
    <b:Year>2018</b:Year>
    <b:City>Valencia</b:City>
    <b:Author>
      <b:Author>
        <b:NameList>
          <b:Person>
            <b:Last>Cortina</b:Last>
            <b:First>Adela</b:First>
          </b:Person>
        </b:NameList>
      </b:Author>
    </b:Author>
    <b:CountryRegion>España</b:CountryRegion>
    <b:URL>https://www.youtube.com/watch?v=ZODPxP68zT0</b:URL>
    <b:PublicationTitle>TEDxUPValència</b:PublicationTitle>
    <b:RefOrder>9</b:RefOrder>
  </b:Source>
  <b:Source>
    <b:Tag>Mon20</b:Tag>
    <b:SourceType>Book</b:SourceType>
    <b:Guid>{8FEEA6BF-6169-4945-BA2B-A27BE7247F84}</b:Guid>
    <b:Title>La buena suerte.</b:Title>
    <b:Year>2020</b:Year>
    <b:City>Bogotá</b:City>
    <b:Publisher>Alfaguara</b:Publisher>
    <b:Author>
      <b:Author>
        <b:NameList>
          <b:Person>
            <b:Last>Montero</b:Last>
            <b:First>Rosa</b:First>
          </b:Person>
        </b:NameList>
      </b:Author>
    </b:Author>
    <b:Pages>325</b:Pages>
    <b:Edition>Primera</b:Edition>
    <b:RefOrder>10</b:RefOrder>
  </b:Source>
  <b:Source>
    <b:Tag>Sah20</b:Tag>
    <b:SourceType>ElectronicSource</b:SourceType>
    <b:Guid>{5FDC0F72-D6BE-4795-AA48-37739091D714}</b:Guid>
    <b:Title>Repensando la educación lección del modelo de Educación finlandés</b:Title>
    <b:Year>2020</b:Year>
    <b:URL>https://www.youtube.com/watch?v=Zib-fDOhTfg</b:URL>
    <b:Author>
      <b:Author>
        <b:NameList>
          <b:Person>
            <b:Last>Sahlberg</b:Last>
            <b:First>Pasi </b:First>
          </b:Person>
        </b:NameList>
      </b:Author>
    </b:Author>
    <b:RefOrder>11</b:RefOrder>
  </b:Source>
  <b:Source>
    <b:Tag>Sah15</b:Tag>
    <b:SourceType>ArticleInAPeriodical</b:SourceType>
    <b:Guid>{2F36AEEF-205C-48AB-BCB5-D4407D7D1EE9}</b:Guid>
    <b:Title>Un sistema escolar modelo. Finlandia demuestra que la equidad y la excelencia pueden coexistir en la educación</b:Title>
    <b:City>Santiago de Chile</b:City>
    <b:Year>2015</b:Year>
    <b:Author>
      <b:Author>
        <b:NameList>
          <b:Person>
            <b:Last>Sahlberg</b:Last>
            <b:First>Pasi </b:First>
          </b:Person>
        </b:NameList>
      </b:Author>
    </b:Author>
    <b:PeriodicalTitle>Pensamiento Educativo. Revista de Investigación Educacional Latinoamericana</b:PeriodicalTitle>
    <b:Pages>136-145</b:Pages>
    <b:Publisher>PEL</b:Publisher>
    <b:Volume>52(1)</b:Volume>
    <b:URL>https://unae.edu.ec/wp-content/uploads/2019/11/un-sistema-escolar-modelo.pdf</b:URL>
    <b:DOI>10.7764/PEL.52.1.2015.10</b:DOI>
    <b:RefOrder>12</b:RefOrder>
  </b:Source>
  <b:Source>
    <b:Tag>Viá15</b:Tag>
    <b:SourceType>ArticleInAPeriodical</b:SourceType>
    <b:Guid>{3CB4F2BC-6E1E-47F0-8C73-250622C69BD1}</b:Guid>
    <b:Title>Desigualdad de oportunidades educativas en la población de 15 a 29 años en Brasil y Colombia según autoclasificación étnico-racial</b:Title>
    <b:PeriodicalTitle>sociedad y economía</b:PeriodicalTitle>
    <b:Year>2015</b:Year>
    <b:Pages>151-174</b:Pages>
    <b:Author>
      <b:Author>
        <b:NameList>
          <b:Person>
            <b:Last>Viáfara</b:Last>
            <b:First>Carlos </b:First>
          </b:Person>
          <b:Person>
            <b:Last>Serna</b:Last>
            <b:First>Nini </b:First>
          </b:Person>
        </b:NameList>
      </b:Author>
    </b:Author>
    <b:Volume>29</b:Volume>
    <b:URL>http://www.scielo.org.co/pdf/soec/n29/n29a08.pdf</b:URL>
    <b:RefOrder>13</b:RefOrder>
  </b:Source>
  <b:Source>
    <b:Tag>Igl20</b:Tag>
    <b:SourceType>ArticleInAPeriodical</b:SourceType>
    <b:Guid>{CC40B742-69A5-49AC-B77F-C1A4D50321E2}</b:Guid>
    <b:Title>¿PUEDE LA PERSONALIZACIÓN DEL APRENDIZAJE DE BASE COMUNITARIA CONTRIBUIR A LA EDUCACIÓN INCLUSIVA?</b:Title>
    <b:PeriodicalTitle>Revista Nacional e Internacional de Educación Inclusiva</b:PeriodicalTitle>
    <b:Year>2020</b:Year>
    <b:Author>
      <b:Author>
        <b:NameList>
          <b:Person>
            <b:Last>Iglesias</b:Last>
            <b:First>Edgar</b:First>
          </b:Person>
          <b:Person>
            <b:Last>Guitart</b:Last>
            <b:First>Moises</b:First>
          </b:Person>
        </b:NameList>
      </b:Author>
    </b:Author>
    <b:Volume>13, (2)</b:Volume>
    <b:Pages>196-212</b:Pages>
    <b:RefOrder>14</b:RefOrder>
  </b:Source>
  <b:Source>
    <b:Tag>Due10</b:Tag>
    <b:SourceType>JournalArticle</b:SourceType>
    <b:Guid>{147A48A1-D295-4B54-B061-EF33F837A954}</b:Guid>
    <b:Title>Educación Inclusiva</b:Title>
    <b:Year>2010</b:Year>
    <b:Volume>21, 2º Cuatrimestre, 2010</b:Volume>
    <b:Pages>358-366</b:Pages>
    <b:URL>http://revistas.uned.es/index.php/reop/article/view/11538/11014</b:URL>
    <b:DOI>https://doi.org/10.5944/reop.vol.21.num.2.2010.11538</b:DOI>
    <b:JournalName>REOP</b:JournalName>
    <b:Author>
      <b:Author>
        <b:NameList>
          <b:Person>
            <b:Last>Dueñas</b:Last>
            <b:First>María Luisa</b:First>
          </b:Person>
        </b:NameList>
      </b:Author>
    </b:Author>
    <b:RefOrder>15</b:RefOrder>
  </b:Source>
  <b:Source>
    <b:Tag>Cif20</b:Tag>
    <b:SourceType>JournalArticle</b:SourceType>
    <b:Guid>{07335994-1989-4D6F-AC38-D990DC5EFE9A}</b:Guid>
    <b:Title>Acoso escolar por orientación sexual, identidad y expresión de género en institutos de educación secundaria catalanes.</b:Title>
    <b:JournalName>Revista Nacional e Internacional de Educación Inclusiva.</b:JournalName>
    <b:Year>2020</b:Year>
    <b:Pages>153-174</b:Pages>
    <b:Author>
      <b:Author>
        <b:NameList>
          <b:Person>
            <b:Last>Cifuentes</b:Last>
            <b:First>Francisca</b:First>
          </b:Person>
          <b:Person>
            <b:Last>Medina</b:Last>
            <b:First>Javier</b:First>
          </b:Person>
          <b:Person>
            <b:Last>Carrer</b:Last>
            <b:First>Cristian</b:First>
          </b:Person>
        </b:NameList>
      </b:Author>
    </b:Author>
    <b:Volume>13, (2)</b:Volume>
    <b:URL>https://revistaeducacioninclusiva.es/index.php/REI/article/view/604/584</b:URL>
    <b:RefOrder>16</b:RefOrder>
  </b:Source>
  <b:Source>
    <b:Tag>Pér18</b:Tag>
    <b:SourceType>JournalArticle</b:SourceType>
    <b:Guid>{CFF59659-E0B4-405F-8146-3A3D284A55FF}</b:Guid>
    <b:Title>La formación humanista, un encargo para la educación.</b:Title>
    <b:JournalName>CONRADO Revista pedagógica de la Universidad de Cienfuegos</b:JournalName>
    <b:Year>2018</b:Year>
    <b:Pages>25-29</b:Pages>
    <b:Volume>14, (63), Abril-junio</b:Volume>
    <b:URL>http://scielo.sld.cu/pdf/rc/v14n63/1990-8644-rc-14-63-25.pdf</b:URL>
    <b:Author>
      <b:Author>
        <b:NameList>
          <b:Person>
            <b:Last>Pérez</b:Last>
            <b:First>María Caridad</b:First>
          </b:Person>
          <b:Person>
            <b:Last>Sánchez </b:Last>
            <b:First>Virginia </b:First>
          </b:Person>
        </b:NameList>
      </b:Author>
    </b:Author>
    <b:RefOrder>17</b:RefOrder>
  </b:Source>
  <b:Source>
    <b:Tag>Báx02</b:Tag>
    <b:SourceType>BookSection</b:SourceType>
    <b:Guid>{A0BF1034-4E5B-412A-BC5B-5C6857352635}</b:Guid>
    <b:Title>La escuela y la formación del hombre.</b:Title>
    <b:Year>2002</b:Year>
    <b:Pages>143-193</b:Pages>
    <b:Publisher>Instituto Central de Ciencias Pedagógicas (ICCP)</b:Publisher>
    <b:Author>
      <b:Author>
        <b:NameList>
          <b:Person>
            <b:Last>Báxter</b:Last>
            <b:First>Esther</b:First>
          </b:Person>
          <b:Person>
            <b:Last>Amador</b:Last>
            <b:First>Amelia </b:First>
          </b:Person>
          <b:Person>
            <b:Last>Bonet</b:Last>
            <b:First>Mirtha </b:First>
          </b:Person>
        </b:NameList>
      </b:Author>
      <b:BookAuthor>
        <b:NameList>
          <b:Person>
            <b:Last>Autores</b:Last>
            <b:First>Colectivo</b:First>
            <b:Middle>de</b:Middle>
          </b:Person>
        </b:NameList>
      </b:BookAuthor>
    </b:Author>
    <b:BookTitle>Compendio de Pedagogía</b:BookTitle>
    <b:RefOrder>18</b:RefOrder>
  </b:Source>
  <b:Source>
    <b:Tag>Gui15</b:Tag>
    <b:SourceType>JournalArticle</b:SourceType>
    <b:Guid>{2EB255B6-BD63-479C-BCA9-1DB17E21BD99}</b:Guid>
    <b:Title>Universitarias en España: De los inicios a la actualidad</b:Title>
    <b:Year>2015</b:Year>
    <b:Pages>125-148</b:Pages>
    <b:Publisher>Universidad Pedagógica y Tecnológica de Colombia</b:Publisher>
    <b:Volume>17, (24), enero-junio</b:Volume>
    <b:URL>https://www.redalyc.org/articulo.oa?id=86938947007</b:URL>
    <b:JournalName>Revista Historia de la Educación Latinoamericana.</b:JournalName>
    <b:Author>
      <b:Author>
        <b:NameList>
          <b:Person>
            <b:Last>Guil </b:Last>
            <b:First>Ana </b:First>
          </b:Person>
          <b:Person>
            <b:Last>Flecha </b:Last>
            <b:First>Consuelo </b:First>
          </b:Person>
        </b:NameList>
      </b:Author>
    </b:Author>
    <b:RefOrder>19</b:RefOrder>
  </b:Source>
  <b:Source>
    <b:Tag>Mar03</b:Tag>
    <b:SourceType>JournalArticle</b:SourceType>
    <b:Guid>{3F9089B3-9A22-459A-91F8-E5B3DDD91788}</b:Guid>
    <b:Title>Evolución del principio de igualdad en Estados Unidos. Nacimiento y desarrollo de las medidas de acción afirmativa en Derecho Estadounidense</b:Title>
    <b:JournalName>Revista española de derecho constitucional.</b:JournalName>
    <b:Year>2003</b:Year>
    <b:Pages>151-194</b:Pages>
    <b:Author>
      <b:Author>
        <b:NameList>
          <b:Person>
            <b:Last>Martín</b:Last>
            <b:First>María Ángeles</b:First>
          </b:Person>
        </b:NameList>
      </b:Author>
    </b:Author>
    <b:Volume>23, (68)</b:Volume>
    <b:URL>https://dialnet.unirioja.es/servlet/articulo?codigo=716855</b:URL>
    <b:RefOrder>20</b:RefOrder>
  </b:Source>
  <b:Source>
    <b:Tag>ONU48</b:Tag>
    <b:SourceType>ElectronicSource</b:SourceType>
    <b:Guid>{5E884BD8-2340-4514-BCF1-01DA430DE052}</b:Guid>
    <b:Title>Declaración Universal de los derechos humanos.</b:Title>
    <b:Year>1948</b:Year>
    <b:Author>
      <b:Author>
        <b:NameList>
          <b:Person>
            <b:Last>ONU</b:Last>
          </b:Person>
        </b:NameList>
      </b:Author>
    </b:Author>
    <b:URL>https://www.un.org/es/about-us/universal-declaration-of-human-rights</b:URL>
    <b:RefOrder>21</b:RefOrder>
  </b:Source>
  <b:Source>
    <b:Tag>Iba20</b:Tag>
    <b:SourceType>InternetSite</b:SourceType>
    <b:Guid>{C02A2301-0E0A-4CEA-8B81-509EFE2FE216}</b:Guid>
    <b:Title>Observatorio de Innovación Educativa</b:Title>
    <b:Year>2020</b:Year>
    <b:Author>
      <b:Author>
        <b:NameList>
          <b:Person>
            <b:Last>Ibáñez</b:Last>
            <b:First>Fernanda</b:First>
          </b:Person>
        </b:NameList>
      </b:Author>
    </b:Author>
    <b:Month>noviembre</b:Month>
    <b:Day>20</b:Day>
    <b:URL>https://observatorio.tec.mx/edu-news/diferencias-educacion-online-virtual-a-distancia-remota</b:URL>
    <b:RefOrder>1</b:RefOrder>
  </b:Source>
  <b:Source>
    <b:Tag>Jul21</b:Tag>
    <b:SourceType>InternetSite</b:SourceType>
    <b:Guid>{301CE035-B042-4129-9260-69E78384EE75}</b:Guid>
    <b:Author>
      <b:Author>
        <b:NameList>
          <b:Person>
            <b:Last>Máxima</b:Last>
            <b:First>Julia</b:First>
          </b:Person>
        </b:NameList>
      </b:Author>
    </b:Author>
    <b:Title>Caraterísticas</b:Title>
    <b:Year>2021</b:Year>
    <b:Month>junio</b:Month>
    <b:Day>10</b:Day>
    <b:URL>https://www.caracteristicas.co/educacion-a-distancia/</b:URL>
    <b:RefOrder>2</b:RefOrder>
  </b:Source>
  <b:Source>
    <b:Tag>UNI20</b:Tag>
    <b:SourceType>InternetSite</b:SourceType>
    <b:Guid>{2579A04D-8F2F-4DE8-85C9-CA47E1E5ECC4}</b:Guid>
    <b:Author>
      <b:Author>
        <b:NameList>
          <b:Person>
            <b:Last>UNIR</b:Last>
          </b:Person>
        </b:NameList>
      </b:Author>
    </b:Author>
    <b:Title>La Universidad en Internet</b:Title>
    <b:Year>2020</b:Year>
    <b:Month>diciembre</b:Month>
    <b:Day>04</b:Day>
    <b:URL>https://ecuador.unir.net/actualidad-unir/educacion-en-linea-caracteristicas/</b:URL>
    <b:RefOrder>3</b:RefOrder>
  </b:Source>
  <b:Source>
    <b:Tag>Rod19</b:Tag>
    <b:SourceType>JournalArticle</b:SourceType>
    <b:Guid>{720B1949-BA4D-4DBE-8B59-3B05844F265F}</b:Guid>
    <b:Title>AMBIENTES DE APRENDIZAJE</b:Title>
    <b:Year>2019</b:Year>
    <b:URL>https://www.uaeh.edu.mx/scige/boletin/huejutla/n4/e1.html#refe0</b:URL>
    <b:Author>
      <b:Author>
        <b:NameList>
          <b:Person>
            <b:Last>Rodríguez</b:Last>
            <b:First>Higor</b:First>
          </b:Person>
        </b:NameList>
      </b:Author>
    </b:Author>
    <b:JournalName>Universidad Autónoma del Estado de Hidalgo</b:JournalName>
    <b:RefOrder>4</b:RefOrder>
  </b:Source>
  <b:Source>
    <b:Tag>Mai21</b:Tag>
    <b:SourceType>InternetSite</b:SourceType>
    <b:Guid>{7D73C917-F738-449D-8469-8286EF4C09C7}</b:Guid>
    <b:Title>LIDEFER</b:Title>
    <b:Year>2021</b:Year>
    <b:Author>
      <b:Author>
        <b:NameList>
          <b:Person>
            <b:Last>Ayala</b:Last>
            <b:First>Maite</b:First>
          </b:Person>
        </b:NameList>
      </b:Author>
    </b:Author>
    <b:Month>enero</b:Month>
    <b:Day>19</b:Day>
    <b:URL>https://www.lifeder.com/ambientes-aprendizaje/</b:URL>
    <b:RefOrder>5</b:RefOrder>
  </b:Source>
  <b:Source>
    <b:Tag>Jor20</b:Tag>
    <b:SourceType>InternetSite</b:SourceType>
    <b:Guid>{14DB3953-D0B5-4D16-9444-1EA13990DF57}</b:Guid>
    <b:Author>
      <b:Author>
        <b:NameList>
          <b:Person>
            <b:Last>Hernández</b:Last>
            <b:First>Jorge</b:First>
            <b:Middle>Guerrero</b:Middle>
          </b:Person>
        </b:NameList>
      </b:Author>
    </b:Author>
    <b:Title>Docentes al día</b:Title>
    <b:Year>2020</b:Year>
    <b:Month>julio</b:Month>
    <b:Day>5</b:Day>
    <b:URL>https://docentesaldia.com/2020/07/05/los-ambientes-de-aprendizaje-definicion-caracteristicas-y-recomendaciones/</b:URL>
    <b:RefOrder>6</b:RefOrder>
  </b:Source>
  <b:Source>
    <b:Tag>Mar202</b:Tag>
    <b:SourceType>InternetSite</b:SourceType>
    <b:Guid>{9D8C2C86-7F36-4CC4-BADB-5D99AEEE4277}</b:Guid>
    <b:Author>
      <b:Author>
        <b:NameList>
          <b:Person>
            <b:Last>Raffino</b:Last>
            <b:First>María</b:First>
            <b:Middle>Estela</b:Middle>
          </b:Person>
        </b:NameList>
      </b:Author>
    </b:Author>
    <b:Title>Concepto de</b:Title>
    <b:Year>2020</b:Year>
    <b:Month>noviembre</b:Month>
    <b:Day>30</b:Day>
    <b:URL>https://concepto.de/recursos-tecnologicos/</b:URL>
    <b:RefOrder>7</b:RefOrder>
  </b:Source>
  <b:Source>
    <b:Tag>Ros191</b:Tag>
    <b:SourceType>InternetSite</b:SourceType>
    <b:Guid>{95B2A5D7-1AAF-4DC0-96C9-A8E1CB9C1836}</b:Guid>
    <b:Title>Economipedia</b:Title>
    <b:Year>2019</b:Year>
    <b:Month>julio</b:Month>
    <b:Day>08</b:Day>
    <b:URL>https://economipedia.com/definiciones/pagina-web.html</b:URL>
    <b:Author>
      <b:Author>
        <b:NameList>
          <b:Person>
            <b:Last>Peiró</b:Last>
            <b:First>Rosario</b:First>
          </b:Person>
        </b:NameList>
      </b:Author>
    </b:Author>
    <b:RefOrder>8</b:RefOrder>
  </b:Source>
  <b:Source>
    <b:Tag>Rub21</b:Tag>
    <b:SourceType>InternetSite</b:SourceType>
    <b:Guid>{4CACA99C-DE8C-41E2-AF1E-DDD801E9AE14}</b:Guid>
    <b:Author>
      <b:Author>
        <b:NameList>
          <b:Person>
            <b:Last>Alonso</b:Last>
            <b:First>Rubén</b:First>
          </b:Person>
        </b:NameList>
      </b:Author>
    </b:Author>
    <b:Title>Mi Posicionamiento Web</b:Title>
    <b:Year>2021</b:Year>
    <b:Month>abril</b:Month>
    <b:Day>07</b:Day>
    <b:URL>https://miposicionamientoweb.es/que-es-un-blog-para-que-sirve/</b:URL>
    <b:RefOrder>9</b:RefOrder>
  </b:Source>
  <b:Source>
    <b:Tag>UNI201</b:Tag>
    <b:SourceType>InternetSite</b:SourceType>
    <b:Guid>{5F1DE2B3-9111-4792-A8F2-C93049559872}</b:Guid>
    <b:Title>La Universidad en Internet</b:Title>
    <b:Year>2020</b:Year>
    <b:Month>octubre</b:Month>
    <b:Day>09</b:Day>
    <b:URL>https://www.unir.net/educacion/revista/pizarra-digital-en-el-aula/</b:URL>
    <b:LCID>es-EC</b:LCID>
    <b:Author>
      <b:Author>
        <b:NameList>
          <b:Person>
            <b:Last>UNIR</b:Last>
          </b:Person>
        </b:NameList>
      </b:Author>
    </b:Author>
    <b:RefOrder>10</b:RefOrder>
  </b:Source>
  <b:Source>
    <b:Tag>Jon20</b:Tag>
    <b:SourceType>InternetSite</b:SourceType>
    <b:Guid>{770AAC88-ECBD-49DA-834E-9E409D6CDB65}</b:Guid>
    <b:Author>
      <b:Author>
        <b:NameList>
          <b:Person>
            <b:Last>Llamas</b:Last>
            <b:First>Jonathan</b:First>
          </b:Person>
        </b:NameList>
      </b:Author>
    </b:Author>
    <b:Title>Economipedia</b:Title>
    <b:Year>2020</b:Year>
    <b:Month>septiembre</b:Month>
    <b:Day>08</b:Day>
    <b:URL>https://economipedia.com/definiciones/software-educativo.html</b:URL>
    <b:RefOrder>11</b:RefOrder>
  </b:Source>
  <b:Source>
    <b:Tag>Saa18</b:Tag>
    <b:SourceType>JournalArticle</b:SourceType>
    <b:Guid>{74CE937B-7C25-4EBA-BEF9-457A7A53203E}</b:Guid>
    <b:Title>NIÑOS CON RENDIMIENTO ESCOLAR NORMAL EN EL SISTEMA EDUCAT IVO CHILENO</b:Title>
    <b:Year>2018</b:Year>
    <b:URL>https://rieoei.org/historico/deloslectores/410Saavedra.pdf</b:URL>
    <b:Author>
      <b:Author>
        <b:NameList>
          <b:Person>
            <b:Last>Saavedra</b:Last>
            <b:First>Erika</b:First>
          </b:Person>
        </b:NameList>
      </b:Author>
    </b:Author>
    <b:JournalName>Revista Iberoamericana de Educación</b:JournalName>
    <b:Pages>1-9</b:Pages>
    <b:RefOrder>12</b:RefOrder>
  </b:Source>
  <b:Source>
    <b:Tag>Gis18</b:Tag>
    <b:SourceType>DocumentFromInternetSite</b:SourceType>
    <b:Guid>{0138416F-6E5C-494A-A700-84807F256714}</b:Guid>
    <b:Title>Repositorio UASB</b:Title>
    <b:Year>2018</b:Year>
    <b:Author>
      <b:Author>
        <b:NameList>
          <b:Person>
            <b:Last>De La A</b:Last>
            <b:First>Gisela</b:First>
          </b:Person>
        </b:NameList>
      </b:Author>
    </b:Author>
    <b:Month>noviembre</b:Month>
    <b:Day>8</b:Day>
    <b:URL>https://repositorio.uasb.edu.ec/bitstream/10644/6377/1/T2718-MGE-De%20La%20A-Analisis.pdf</b:URL>
    <b:RefOrder>13</b:RefOrder>
  </b:Source>
  <b:Source>
    <b:Tag>Fra13</b:Tag>
    <b:SourceType>Report</b:SourceType>
    <b:Guid>{FB25928B-ADD3-4699-B565-1EBA0DEEE1C7}</b:Guid>
    <b:Author>
      <b:Author>
        <b:NameList>
          <b:Person>
            <b:Last>Arranz</b:Last>
            <b:First>Francisco</b:First>
          </b:Person>
        </b:NameList>
      </b:Author>
    </b:Author>
    <b:Title>Educacion Infantil</b:Title>
    <b:Year>2013</b:Year>
    <b:City>Quito</b:City>
    <b:Publisher>Santillan</b:Publisher>
    <b:RefOrder>1</b:RefOrder>
  </b:Source>
  <b:Source>
    <b:Tag>Ovi14</b:Tag>
    <b:SourceType>Book</b:SourceType>
    <b:Guid>{7DEBDD06-B01F-4071-B89E-11D12F9900D3}</b:Guid>
    <b:Title>Investigaciones y Desafíos para la docencia del siglo XXI.</b:Title>
    <b:Year>2014</b:Year>
    <b:Pages>P. 20-35.</b:Pages>
    <b:Author>
      <b:Author>
        <b:NameList>
          <b:Person>
            <b:Last>Oviedo PE</b:Last>
            <b:First>Camacho</b:First>
            <b:Middle>R.</b:Middle>
          </b:Person>
        </b:NameList>
      </b:Author>
    </b:Author>
    <b:Publisher>Editorial Kimpres</b:Publisher>
    <b:RefOrder>2</b:RefOrder>
  </b:Source>
  <b:Source>
    <b:Tag>Res03</b:Tag>
    <b:SourceType>Book</b:SourceType>
    <b:Guid>{9C40414A-84AD-4683-B41A-07F53D92D1F0}</b:Guid>
    <b:Author>
      <b:Author>
        <b:NameList>
          <b:Person>
            <b:Last>Restrepo</b:Last>
            <b:First>B</b:First>
          </b:Person>
        </b:NameList>
      </b:Author>
    </b:Author>
    <b:Title>Investigación Formativa e Investigación Productiva de Conocimiento en la Universidad Nómadas</b:Title>
    <b:Year>2003</b:Year>
    <b:Edition>18:195-202.</b:Edition>
    <b:RefOrder>3</b:RefOrder>
  </b:Source>
  <b:Source>
    <b:Tag>Big18</b:Tag>
    <b:SourceType>Book</b:SourceType>
    <b:Guid>{BAC59594-84CF-494B-BEF3-3482BA98D853}</b:Guid>
    <b:Author>
      <b:Author>
        <b:NameList>
          <b:Person>
            <b:Last>Biggs</b:Last>
            <b:First>J</b:First>
          </b:Person>
        </b:NameList>
      </b:Author>
    </b:Author>
    <b:Title>Calidad del aprendizaje universitario</b:Title>
    <b:Year>2018</b:Year>
    <b:City> Madrid</b:City>
    <b:Publisher> ES: Narcea.</b:Publisher>
    <b:RefOrder>4</b:RefOrder>
  </b:Source>
  <b:Source>
    <b:Tag>Rué17</b:Tag>
    <b:SourceType>Book</b:SourceType>
    <b:Guid>{8F1E3FF1-8941-4C37-B6F6-4BD1F6C1E8A4}</b:Guid>
    <b:Author>
      <b:Author>
        <b:NameList>
          <b:Person>
            <b:Last>Rué</b:Last>
            <b:First>J.</b:First>
          </b:Person>
        </b:NameList>
      </b:Author>
    </b:Author>
    <b:Title>Enseñar en la universidad. El EEES como reto para la educación superior.</b:Title>
    <b:Year>2017</b:Year>
    <b:City>Madrid</b:City>
    <b:Publisher>ES: Narcea.</b:Publisher>
    <b:RefOrder>5</b:RefOrder>
  </b:Source>
  <b:Source>
    <b:Tag>UNE141</b:Tag>
    <b:SourceType>Report</b:SourceType>
    <b:Guid>{628F926F-CFBA-4D8E-846D-4DF9B03DAC5D}</b:Guid>
    <b:Author>
      <b:Author>
        <b:NameList>
          <b:Person>
            <b:Last>UNESCO</b:Last>
          </b:Person>
        </b:NameList>
      </b:Author>
    </b:Author>
    <b:Title>Las tecnologías de la información y la comunicación en la formación docente</b:Title>
    <b:Year>2014</b:Year>
    <b:City>Paris</b:City>
    <b:Publisher>Informe</b:Publisher>
    <b:RefOrder>6</b:RefOrder>
  </b:Source>
  <b:Source>
    <b:Tag>Obl15</b:Tag>
    <b:SourceType>Book</b:SourceType>
    <b:Guid>{FCF5F828-1B76-424B-9E91-E570429800E6}</b:Guid>
    <b:Author>
      <b:Author>
        <b:NameList>
          <b:Person>
            <b:Last>Oblinger</b:Last>
            <b:First>D.</b:First>
            <b:Middle>y Oblinger, J.</b:Middle>
          </b:Person>
        </b:NameList>
      </b:Author>
    </b:Author>
    <b:Title>Educating the Net Generation</b:Title>
    <b:Year>2015</b:Year>
    <b:Publisher>EDUCAUSE</b:Publisher>
    <b:City>Washington DC</b:City>
    <b:RefOrder>7</b:RefOrder>
  </b:Source>
  <b:Source>
    <b:Tag>Gar17</b:Tag>
    <b:SourceType>Book</b:SourceType>
    <b:Guid>{B56A416D-C4E5-4895-9E4F-D10703D09EF9}</b:Guid>
    <b:Author>
      <b:Author>
        <b:NameList>
          <b:Person>
            <b:Last>García</b:Last>
            <b:First>I.,</b:First>
            <b:Middle>Gros, B.</b:Middle>
          </b:Person>
          <b:Person>
            <b:Last>Escofet</b:Last>
            <b:First>A.</b:First>
          </b:Person>
        </b:NameList>
      </b:Author>
    </b:Author>
    <b:Title>a influencia del género en la cultura digital del estudiantado universitario. </b:Title>
    <b:Year>2017</b:Year>
    <b:City>Athenea </b:City>
    <b:Publisher>Digital: Revista de pensamiento e investigación social </b:Publisher>
    <b:RefOrder>8</b:RefOrder>
  </b:Source>
  <b:Source>
    <b:Tag>Dra08</b:Tag>
    <b:SourceType>Book</b:SourceType>
    <b:Guid>{5A141377-4EBA-40AA-9D93-BF9744ACD28B}</b:Guid>
    <b:Author>
      <b:Author>
        <b:NameList>
          <b:Person>
            <b:Last>Gutiérrez</b:Last>
            <b:First>Ofelia</b:First>
            <b:Middle>Ángeles</b:Middle>
          </b:Person>
        </b:NameList>
      </b:Author>
    </b:Author>
    <b:Title>El profesor como mediador o facilitador del aprendizaje</b:Title>
    <b:Year>2008</b:Year>
    <b:City>Mexico</b:City>
    <b:Publisher>Ama</b:Publisher>
    <b:RefOrder>9</b:RefOrder>
  </b:Source>
  <b:Source>
    <b:Tag>Ber17</b:Tag>
    <b:SourceType>Book</b:SourceType>
    <b:Guid>{CC791107-16EF-4A7E-ACBF-6F79881A9889}</b:Guid>
    <b:Author>
      <b:Author>
        <b:NameList>
          <b:Person>
            <b:Last>Gómez</b:Last>
            <b:First>Bernardo</b:First>
            <b:Middle>Restrepo</b:Middle>
          </b:Person>
        </b:NameList>
      </b:Author>
    </b:Author>
    <b:Title>Conceptos y Aplicaciones de la Investigación Formativa, y Criterios para Evaluar la Investigación científica en sentido estricto. </b:Title>
    <b:Year>2017</b:Year>
    <b:City>Colombia</b:City>
    <b:RefOrder>10</b:RefOrder>
  </b:Source>
  <b:Source>
    <b:Tag>Roc20</b:Tag>
    <b:SourceType>JournalArticle</b:SourceType>
    <b:Guid>{1E3EEDDB-9D63-4A0C-BDC1-FAE0FD98D370}</b:Guid>
    <b:Title>La metodología de la enseñanza aprendizaje en la educación superior: algunas reflexiones</b:Title>
    <b:Year>2020</b:Year>
    <b:Author>
      <b:Author>
        <b:NameList>
          <b:Person>
            <b:Last>Rochina</b:Last>
            <b:First>Chileno</b:First>
            <b:Middle>Segundo</b:Middle>
          </b:Person>
          <b:Person>
            <b:Last>Ortiz</b:Last>
            <b:First>Serrano</b:First>
            <b:Middle>Juan Carlos</b:Middle>
          </b:Person>
          <b:Person>
            <b:Last>Paguay</b:Last>
            <b:First>Chacha</b:First>
            <b:Middle>Lilián</b:Middle>
          </b:Person>
        </b:NameList>
      </b:Author>
    </b:Author>
    <b:JournalName>Revista Universidad y Sociedad</b:JournalName>
    <b:Pages>4</b:Pages>
    <b:RefOrder>11</b:RefOrder>
  </b:Source>
  <b:Source>
    <b:Tag>Fon20</b:Tag>
    <b:SourceType>JournalArticle</b:SourceType>
    <b:Guid>{A4EC0870-5595-4C6E-BBA2-F74C4D9ADA2D}</b:Guid>
    <b:Author>
      <b:Author>
        <b:NameList>
          <b:Person>
            <b:Last>Fondo</b:Last>
            <b:First>Maria</b:First>
            <b:Middle>del Carmen</b:Middle>
          </b:Person>
        </b:NameList>
      </b:Author>
    </b:Author>
    <b:Title>El uso creativo del Teto literario en la enseñanza/aprendizaje de ELE</b:Title>
    <b:JournalName>Revista Iberoamericana de educación</b:JournalName>
    <b:Year>2020</b:Year>
    <b:Pages>18</b:Pages>
    <b:RefOrder>12</b:RefOrder>
  </b:Source>
  <b:Source>
    <b:Tag>Día14</b:Tag>
    <b:SourceType>Book</b:SourceType>
    <b:Guid>{9FAB853F-4A95-431A-9026-E11B03D34106}</b:Guid>
    <b:Author>
      <b:Author>
        <b:NameList>
          <b:Person>
            <b:Last>Díaz Barriga</b:Last>
            <b:First>Á.</b:First>
            <b:Middle>&amp; Luna Miranda, A. B.</b:Middle>
          </b:Person>
        </b:NameList>
      </b:Author>
    </b:Author>
    <b:Title>Metodología de la investigación educativa</b:Title>
    <b:Year>2014</b:Year>
    <b:City>Mexico</b:City>
    <b:Publisher>Diaz de Santos</b:Publisher>
    <b:RefOrder>13</b:RefOrder>
  </b:Source>
  <b:Source>
    <b:Tag>Her98</b:Tag>
    <b:SourceType>Book</b:SourceType>
    <b:Guid>{E6A97041-72B5-47C5-A4C5-15EE5046D8A8}</b:Guid>
    <b:Title>Metodología de la investigación</b:Title>
    <b:Year>2018</b:Year>
    <b:City>Mexico</b:City>
    <b:Publisher>MC</b:Publisher>
    <b:Author>
      <b:Author>
        <b:NameList>
          <b:Person>
            <b:Last>Hernández Sampieri</b:Last>
            <b:First>Roberto,</b:First>
            <b:Middle>Fernández Collado, Carlos y Baptista Lucio, Pilar.</b:Middle>
          </b:Person>
        </b:NameList>
      </b:Author>
    </b:Author>
    <b:RefOrder>14</b:RefOrder>
  </b:Source>
  <b:Source>
    <b:Tag>Rui96</b:Tag>
    <b:SourceType>Book</b:SourceType>
    <b:Guid>{6ACE4AF1-0237-4246-967D-A4587DC15683}</b:Guid>
    <b:Author>
      <b:Author>
        <b:NameList>
          <b:Person>
            <b:Last>Ruiz Olabuénaga</b:Last>
            <b:First>J.I.</b:First>
          </b:Person>
        </b:NameList>
      </b:Author>
    </b:Author>
    <b:Title>Metodología de investigación cualitativa</b:Title>
    <b:Year>2016</b:Year>
    <b:City>Bilbao</b:City>
    <b:Publisher>Deusto</b:Publisher>
    <b:RefOrder>15</b:RefOrder>
  </b:Source>
  <b:Source>
    <b:Tag>PIN94</b:Tag>
    <b:SourceType>Report</b:SourceType>
    <b:Guid>{4392270A-5619-4D59-92EC-13E9D9D6D6A9}</b:Guid>
    <b:Author>
      <b:Author>
        <b:NameList>
          <b:Person>
            <b:Last>Pineda</b:Last>
            <b:First>Beatriz</b:First>
          </b:Person>
          <b:Person>
            <b:Last>de Alvarado O</b:Last>
            <b:First>Eva</b:First>
            <b:Middle>Luz</b:Middle>
          </b:Person>
          <b:Person>
            <b:Last>de Canales</b:Last>
            <b:First>Francisca</b:First>
          </b:Person>
        </b:NameList>
      </b:Author>
    </b:Author>
    <b:Title>Metodología de la investigación</b:Title>
    <b:Year>2014</b:Year>
    <b:Publisher>ED</b:Publisher>
    <b:City>Whanshington</b:City>
    <b:RefOrder>16</b:RefOrder>
  </b:Source>
  <b:Source>
    <b:Tag>Mej05</b:Tag>
    <b:SourceType>Book</b:SourceType>
    <b:Guid>{5E37AEEF-4569-47E7-BA69-9C64CE78CB96}</b:Guid>
    <b:Author>
      <b:Author>
        <b:NameList>
          <b:Person>
            <b:Last>Mejía Mejía</b:Last>
            <b:First>Elías</b:First>
          </b:Person>
        </b:NameList>
      </b:Author>
    </b:Author>
    <b:Title>Metodología de la Investigación Científica</b:Title>
    <b:Year>2005</b:Year>
    <b:City>Lima</b:City>
    <b:Publisher>UNMSM</b:Publisher>
    <b:RefOrder>17</b:RefOrder>
  </b:Source>
  <b:Source>
    <b:Tag>AMA14</b:Tag>
    <b:SourceType>Book</b:SourceType>
    <b:Guid>{0B4599B5-4D29-4BE7-BD09-11C907F964EB}</b:Guid>
    <b:Author>
      <b:Author>
        <b:NameList>
          <b:Person>
            <b:Last>Ariza</b:Last>
            <b:First>A.M.,</b:First>
            <b:Middle>Salazar. C.</b:Middle>
          </b:Person>
        </b:NameList>
      </b:Author>
    </b:Author>
    <b:Title>Lineamientos de investigación</b:Title>
    <b:Year>2014</b:Year>
    <b:City>Colombia</b:City>
    <b:Publisher>Asociación Colombiana</b:Publisher>
    <b:Pages>p. 10-15</b:Pages>
    <b:RefOrder>18</b:RefOrder>
  </b:Source>
  <b:Source>
    <b:Tag>Gue14</b:Tag>
    <b:SourceType>Book</b:SourceType>
    <b:Guid>{B6524C87-E0EE-456D-BD90-B0D7324EB079}</b:Guid>
    <b:Author>
      <b:Author>
        <b:NameList>
          <b:Person>
            <b:Last>Guerrero</b:Last>
          </b:Person>
        </b:NameList>
      </b:Author>
    </b:Author>
    <b:Title>Metodologías activas y aprendizaje por descubrimiento. Las TIC y la educación.</b:Title>
    <b:Year>2014</b:Year>
    <b:City>Peru</b:City>
    <b:Pages>17</b:Pages>
    <b:RefOrder>19</b:RefOrder>
  </b:Source>
  <b:Source>
    <b:Tag>Gon04</b:Tag>
    <b:SourceType>Book</b:SourceType>
    <b:Guid>{CFBF01B9-9C37-4204-B6A2-9E11E70A6416}</b:Guid>
    <b:Author>
      <b:Author>
        <b:NameList>
          <b:Person>
            <b:Last>González J</b:Last>
            <b:First>Wagenaar</b:First>
            <b:Middle>R.</b:Middle>
          </b:Person>
        </b:NameList>
      </b:Author>
    </b:Author>
    <b:Title>Tuning Educational Structures in Europe Informe Fina</b:Title>
    <b:Year>2004</b:Year>
    <b:City>Bilbao</b:City>
    <b:Publisher>Universidad de Deusto</b:Publisher>
    <b:Edition>1</b:Edition>
    <b:RefOrder>20</b:RefOrder>
  </b:Source>
  <b:Source>
    <b:Tag>Áng03</b:Tag>
    <b:SourceType>Report</b:SourceType>
    <b:Guid>{A50175C1-143D-458B-9FB1-1BC8D234AC81}</b:Guid>
    <b:Author>
      <b:Author>
        <b:NameList>
          <b:Person>
            <b:Last>Ángeles</b:Last>
            <b:First>O.</b:First>
          </b:Person>
        </b:NameList>
      </b:Author>
    </b:Author>
    <b:Title>Enfoques y modelos educativos centrados en el aprendizaje: Estado del arte y propuestas para su operativización en las Instituciones de Educación Superior Nacionales.</b:Title>
    <b:Year>2013</b:Year>
    <b:City>Guadalajara</b:City>
    <b:RefOrder>21</b:RefOrder>
  </b:Source>
  <b:Source>
    <b:Tag>DoP11</b:Tag>
    <b:SourceType>Book</b:SourceType>
    <b:Guid>{8078AA78-9F2B-429B-9613-3E6240D8ED32}</b:Guid>
    <b:Author>
      <b:Author>
        <b:NameList>
          <b:Person>
            <b:Last>Do Prado M</b:Last>
            <b:First>Medina</b:First>
            <b:Middle>J, Martínez J.</b:Middle>
          </b:Person>
        </b:NameList>
      </b:Author>
      <b:Editor>
        <b:NameList>
          <b:Person>
            <b:Last>Contexto</b:Last>
          </b:Person>
        </b:NameList>
      </b:Editor>
    </b:Author>
    <b:Title>La producción del conocimiento en educación en España y Brasil</b:Title>
    <b:Year>2011</b:Year>
    <b:Publisher>una revisión integrativa.</b:Publisher>
    <b:Edition>20 (3)</b:Edition>
    <b:Pages>607-15</b:Pages>
    <b:RefOrder>22</b:RefOrder>
  </b:Source>
  <b:Source>
    <b:Tag>Rob70</b:Tag>
    <b:SourceType>Book</b:SourceType>
    <b:Guid>{D9BB935D-9F46-4A03-8153-F45AE5BB64DF}</b:Guid>
    <b:Title>Las condiciones del aprendizaje</b:Title>
    <b:Year>1970</b:Year>
    <b:Publisher>Aguila</b:Publisher>
    <b:City>Madrid</b:City>
    <b:Author>
      <b:Author>
        <b:NameList>
          <b:Person>
            <b:Last>Gagné</b:Last>
            <b:First>Robert</b:First>
          </b:Person>
        </b:NameList>
      </b:Author>
    </b:Author>
    <b:RefOrder>23</b:RefOrder>
  </b:Source>
  <b:Source>
    <b:Tag>MAZ91</b:Tag>
    <b:SourceType>Book</b:SourceType>
    <b:Guid>{A4B5B11B-CF7D-423D-B096-482EC3486F19}</b:Guid>
    <b:Author>
      <b:Author>
        <b:NameList>
          <b:Person>
            <b:Last>Zabalza</b:Last>
            <b:First>M.A.</b:First>
          </b:Person>
        </b:NameList>
      </b:Author>
    </b:Author>
    <b:Title>Fundamentos de la Didáctica y del conocimiento didáctico.  El currículo Fundamentación, Diseño, Desarrollo y Educación</b:Title>
    <b:Year>1991</b:Year>
    <b:City>Madrid</b:City>
    <b:Publisher>Sevillano</b:Publisher>
    <b:RefOrder>24</b:RefOrder>
  </b:Source>
  <b:Source>
    <b:Tag>DGa03</b:Tag>
    <b:SourceType>Book</b:SourceType>
    <b:Guid>{CC70350F-6876-4D43-A4B7-041E9E9EDC2A}</b:Guid>
    <b:Author>
      <b:Author>
        <b:NameList>
          <b:Person>
            <b:Last>Ongallo</b:Last>
            <b:First>D.</b:First>
            <b:Middle>Gallego &amp; C.</b:Middle>
          </b:Person>
        </b:NameList>
      </b:Author>
    </b:Author>
    <b:Title>Conocimiento y Gestion</b:Title>
    <b:Year>2003</b:Year>
    <b:City>Madrid</b:City>
    <b:Publisher>Pearson</b:Publisher>
    <b:RefOrder>25</b:RefOrder>
  </b:Source>
  <b:Source>
    <b:Tag>Mac12</b:Tag>
    <b:SourceType>Book</b:SourceType>
    <b:Guid>{CCFEF1A7-D6CC-49AE-BDEE-E07796BC5E1B}</b:Guid>
    <b:Title>Numbers are not enough. Why e-learning anaytics failed to inform an institutional strategic plan</b:Title>
    <b:Year>2012</b:Year>
    <b:Publisher>Educ. Technol. Soc</b:Publisher>
    <b:Author>
      <b:Author>
        <b:NameList>
          <b:Person>
            <b:Last>Macfadyen</b:Last>
            <b:First>L.</b:First>
          </b:Person>
          <b:Person>
            <b:Last>Dawson</b:Last>
            <b:First>S.</b:First>
          </b:Person>
        </b:NameList>
      </b:Author>
    </b:Author>
    <b:RefOrder>1</b:RefOrder>
  </b:Source>
  <b:Source>
    <b:Tag>Rom10</b:Tag>
    <b:SourceType>Book</b:SourceType>
    <b:Guid>{F4F782C3-799F-4345-89AC-970F9C6D92C1}</b:Guid>
    <b:Title>Educational data mining: a review of the state of the art.</b:Title>
    <b:Year>2010</b:Year>
    <b:Publisher>IEEE Trans. Syst. Man Cybem</b:Publisher>
    <b:Author>
      <b:Author>
        <b:NameList>
          <b:Person>
            <b:Last>Romero</b:Last>
            <b:First>C.</b:First>
          </b:Person>
          <b:Person>
            <b:Last>Ventura</b:Last>
            <b:First>S.</b:First>
          </b:Person>
        </b:NameList>
      </b:Author>
    </b:Author>
    <b:RefOrder>2</b:RefOrder>
  </b:Source>
  <b:Source>
    <b:Tag>Gol05</b:Tag>
    <b:SourceType>Book</b:SourceType>
    <b:Guid>{C787D552-1430-4D45-992C-1F7D9A20BF96}</b:Guid>
    <b:Title>Academic Analytics: The uses of Management Information and Technology in Higher Education.</b:Title>
    <b:Year>2005</b:Year>
    <b:Publisher>Educause,Colo</b:Publisher>
    <b:Author>
      <b:Author>
        <b:NameList>
          <b:Person>
            <b:Last>Goldstein</b:Last>
            <b:First>P.J.</b:First>
          </b:Person>
          <b:Person>
            <b:Last>Katz</b:Last>
            <b:First>R. N.</b:First>
          </b:Person>
        </b:NameList>
      </b:Author>
    </b:Author>
    <b:RefOrder>3</b:RefOrder>
  </b:Source>
  <b:Source>
    <b:Tag>Gol051</b:Tag>
    <b:SourceType>Book</b:SourceType>
    <b:Guid>{57F74B71-9908-4386-BE8D-69DF631D99B0}</b:Guid>
    <b:Title>Academic Analytics: The Uses og Management Information an Technology in Higher Education</b:Title>
    <b:Year>2005</b:Year>
    <b:Publisher>EDUCASE</b:Publisher>
    <b:Author>
      <b:Author>
        <b:NameList>
          <b:Person>
            <b:Last>Goldstein</b:Last>
            <b:First>P.</b:First>
          </b:Person>
        </b:NameList>
      </b:Author>
    </b:Author>
    <b:RefOrder>4</b:RefOrder>
  </b:Source>
  <b:Source>
    <b:Tag>Fer121</b:Tag>
    <b:SourceType>DocumentFromInternetSite</b:SourceType>
    <b:Guid>{E9C90857-A13A-4BA4-8392-72278AB8800D}</b:Guid>
    <b:Title>The State Og Learning Analytics in 2012: A Review and Future Challenges. The Open University</b:Title>
    <b:Year>2012</b:Year>
    <b:Author>
      <b:Author>
        <b:NameList>
          <b:Person>
            <b:Last>Fergusson</b:Last>
            <b:First>R.</b:First>
          </b:Person>
        </b:NameList>
      </b:Author>
    </b:Author>
    <b:Month>12</b:Month>
    <b:Day>01</b:Day>
    <b:URL>http://kmi.open.ac.uk/publications/techreport/kmi-12-01</b:URL>
    <b:RefOrder>5</b:RefOrder>
  </b:Source>
  <b:Source>
    <b:Tag>Agu142</b:Tag>
    <b:SourceType>JournalArticle</b:SourceType>
    <b:Guid>{51F6D31A-DC7E-4DE6-8870-81977E3954B1}</b:Guid>
    <b:Title>Can we predict sucess from log data in VLES? Classification of interactions for learning analytics and their relation with performance in VLE-SUPPORTED F2F and online leraning</b:Title>
    <b:Year>2014</b:Year>
    <b:JournalName>Computational Human Behavior</b:JournalName>
    <b:Pages>542-550</b:Pages>
    <b:Author>
      <b:Author>
        <b:NameList>
          <b:Person>
            <b:Last>Agudo-Peregrina</b:Last>
            <b:First>A.</b:First>
          </b:Person>
          <b:Person>
            <b:Last>Iglesias-Pradas</b:Last>
            <b:First>S.</b:First>
          </b:Person>
        </b:NameList>
      </b:Author>
    </b:Author>
    <b:RefOrder>6</b:RefOrder>
  </b:Source>
  <b:Source>
    <b:Tag>Her14</b:Tag>
    <b:SourceType>ConferenceProceedings</b:SourceType>
    <b:Guid>{1192F779-5426-4516-B619-70022E470651}</b:Guid>
    <b:Title>Proceedings of the Second International Conference on Technological Ecosystems for Enhancing Multicultutality</b:Title>
    <b:Year>2014</b:Year>
    <b:Pages>263 - 268</b:Pages>
    <b:ConferenceName>Dealing with complexity: educational data and tools for learning analytics</b:ConferenceName>
    <b:City>New York</b:City>
    <b:Publisher>ACM</b:Publisher>
    <b:Author>
      <b:Author>
        <b:NameList>
          <b:Person>
            <b:Last>Hernandez-García</b:Last>
            <b:First>A.</b:First>
          </b:Person>
          <b:Person>
            <b:Last>Conde</b:Last>
            <b:First>M.</b:First>
          </b:Person>
        </b:NameList>
      </b:Author>
    </b:Author>
    <b:RefOrder>7</b:RefOrder>
  </b:Source>
  <b:Source>
    <b:Tag>Sán12</b:Tag>
    <b:SourceType>ConferenceProceedings</b:SourceType>
    <b:Guid>{3234C774-399B-4103-B862-03047E1C81D8}</b:Guid>
    <b:Title>GLASS: a learning analytics visualization tool</b:Title>
    <b:Year>2012</b:Year>
    <b:ConferenceName>2nd. International Conference on Learning Analytics and Knowledge</b:ConferenceName>
    <b:City>New York</b:City>
    <b:Publisher>ACM</b:Publisher>
    <b:Author>
      <b:Author>
        <b:NameList>
          <b:Person>
            <b:Last>Sánchez-de-Castro</b:Last>
            <b:First>D.</b:First>
          </b:Person>
          <b:Person>
            <b:Last>Delgado-Kloos</b:Last>
            <b:First>C.</b:First>
          </b:Person>
        </b:NameList>
      </b:Author>
    </b:Author>
    <b:RefOrder>8</b:RefOrder>
  </b:Source>
  <b:Source>
    <b:Tag>Ali14</b:Tag>
    <b:SourceType>ConferenceProceedings</b:SourceType>
    <b:Guid>{6D1316BC-7968-4CA2-B088-D8E11A753AE0}</b:Guid>
    <b:Title>Google analytics for time behavior measurement in moodle. Sistemas y tecnologías de la información</b:Title>
    <b:Pages>383 - 391</b:Pages>
    <b:Year>2014</b:Year>
    <b:ConferenceName>9na. Conferencia Ibérica de Sistemas y Tecnologías de la Información</b:ConferenceName>
    <b:City>Barcelona</b:City>
    <b:Publisher>AISTI/LaSalle</b:Publisher>
    <b:Author>
      <b:Author>
        <b:NameList>
          <b:Person>
            <b:Last>Alier</b:Last>
            <b:First>M.</b:First>
          </b:Person>
          <b:Person>
            <b:Last>Casany</b:Last>
            <b:First>J.</b:First>
          </b:Person>
        </b:NameList>
      </b:Author>
    </b:Author>
    <b:RefOrder>9</b:RefOrder>
  </b:Source>
  <b:Source>
    <b:Tag>Dim07</b:Tag>
    <b:SourceType>JournalArticle</b:SourceType>
    <b:Guid>{DB87E87F-20DF-4F86-9ACD-ED0DB8BE7892}</b:Guid>
    <b:Title>CourseVis: a graphical student monitoring tool for supporting instructors in web-based distance courses</b:Title>
    <b:Pages>125 - 139</b:Pages>
    <b:Year>2007</b:Year>
    <b:JournalName>Intercation Human Computer</b:JournalName>
    <b:Author>
      <b:Author>
        <b:NameList>
          <b:Person>
            <b:Last>Dimitrova</b:Last>
            <b:First>V.</b:First>
          </b:Person>
        </b:NameList>
      </b:Author>
    </b:Author>
    <b:RefOrder>10</b:RefOrder>
  </b:Source>
  <b:Source>
    <b:Tag>Das15</b:Tag>
    <b:SourceType>InternetSite</b:SourceType>
    <b:Guid>{7D47C72F-12C3-4FC7-9B25-A3943B2D8971}</b:Guid>
    <b:Title>Dashboard block</b:Title>
    <b:Year>2015</b:Year>
    <b:Month>February</b:Month>
    <b:Day>20</b:Day>
    <b:URL>https://docs.moodle.org/27/en/Dashboard_Block</b:URL>
    <b:Author>
      <b:Author>
        <b:NameList>
          <b:Person>
            <b:Last>Dashboard block</b:Last>
          </b:Person>
        </b:NameList>
      </b:Author>
    </b:Author>
    <b:RefOrder>11</b:RefOrder>
  </b:Source>
  <b:Source>
    <b:Tag>Gar13</b:Tag>
    <b:SourceType>ConferenceProceedings</b:SourceType>
    <b:Guid>{A422920F-C04E-4D32-97F6-E3C7BD13FE5C}</b:Guid>
    <b:Title>Indicadores para el seguimiento y evaluación de la competencia de trabajo en equipo a través del Método CTMC</b:Title>
    <b:Year>2013</b:Year>
    <b:ConferenceName>Congreso Internacional sobre Aprendizaje, Innovación y Competitividad CINAIC 2013</b:ConferenceName>
    <b:City>Madrid</b:City>
    <b:Publisher>Fundación General de la Universidad Politécnica de Madird</b:Publisher>
    <b:Author>
      <b:Author>
        <b:NameList>
          <b:Person>
            <b:Last>García</b:Last>
            <b:First>J.</b:First>
          </b:Person>
          <b:Person>
            <b:Last>Sein</b:Last>
            <b:First>M.</b:First>
          </b:Person>
        </b:NameList>
      </b:Author>
    </b:Author>
    <b:RefOrder>12</b:RefOrder>
  </b:Source>
  <b:Source>
    <b:Tag>Fid14</b:Tag>
    <b:SourceType>JournalArticle</b:SourceType>
    <b:Guid>{D8EBD62B-5138-4503-B920-EDBD613A66F6}</b:Guid>
    <b:Title>A comprehensive training model of the teamwork competence</b:Title>
    <b:Pages>1 - 19</b:Pages>
    <b:Year>2014</b:Year>
    <b:Author>
      <b:Author>
        <b:NameList>
          <b:Person>
            <b:Last>Fidalgo</b:Last>
            <b:First>A.</b:First>
          </b:Person>
        </b:NameList>
      </b:Author>
    </b:Author>
    <b:JournalName>Int. J. Learn. Intellect. Capital</b:JournalName>
    <b:RefOrder>13</b:RefOrder>
  </b:Source>
  <b:Source>
    <b:Tag>Poz11</b:Tag>
    <b:SourceType>JournalArticle</b:SourceType>
    <b:Guid>{EE94E712-185A-4FB3-AA6B-55B184128645}</b:Guid>
    <b:Title>E-learning services in Moodle 2.0</b:Title>
    <b:JournalName>CEPIS Upgrade</b:JournalName>
    <b:Year>2011</b:Year>
    <b:Pages>43 - 50</b:Pages>
    <b:Author>
      <b:Author>
        <b:NameList>
          <b:Person>
            <b:Last>Pozo</b:Last>
            <b:First>A.</b:First>
          </b:Person>
        </b:NameList>
      </b:Author>
    </b:Author>
    <b:RefOrder>14</b:RefOrder>
  </b:Source>
  <b:Source>
    <b:Tag>Con20</b:Tag>
    <b:SourceType>JournalArticle</b:SourceType>
    <b:Guid>{9F1F7D79-28F0-485F-A99D-498887F34E91}</b:Guid>
    <b:Title>Using learning analytics to improve teamwork assesment</b:Title>
    <b:JournalName>Computers in Human Behavior</b:JournalName>
    <b:Year>2020</b:Year>
    <b:Author>
      <b:Author>
        <b:NameList>
          <b:Person>
            <b:Last>Conde</b:Last>
            <b:First>A.</b:First>
          </b:Person>
        </b:NameList>
      </b:Author>
    </b:Author>
    <b:RefOrder>15</b:RefOrder>
  </b:Source>
  <b:Source>
    <b:Tag>Hea</b:Tag>
    <b:SourceType>ConferenceProceedings</b:SourceType>
    <b:Guid>{6FF2FE2C-76F2-4FEB-852D-C95C575B6CF3}</b:Guid>
    <b:Title>SNAPP: realising the affordances of realtime SNA within networkwed learning enviroments</b:Title>
    <b:Pages>125 - 134</b:Pages>
    <b:ConferenceName>Seventh International Conference on Networked Learning</b:ConferenceName>
    <b:City>Lancaster</b:City>
    <b:Publisher>University of Lancaster</b:Publisher>
    <b:Author>
      <b:Author>
        <b:NameList>
          <b:Person>
            <b:Last>Heathcote</b:Last>
            <b:First>A.</b:First>
          </b:Person>
        </b:NameList>
      </b:Author>
    </b:Author>
    <b:Year>2021</b:Year>
    <b:RefOrder>16</b:RefOrder>
  </b:Source>
  <b:Source>
    <b:Tag>Eng15</b:Tag>
    <b:SourceType>InternetSite</b:SourceType>
    <b:Guid>{7239B82A-A2EB-4EB7-8D48-559F090A6C17}</b:Guid>
    <b:Year>2015</b:Year>
    <b:Month>February</b:Month>
    <b:Day>21</b:Day>
    <b:URL>https://docs.moodle.org/22/Engagement_Analytics_Plugin</b:URL>
    <b:Author>
      <b:Author>
        <b:NameList>
          <b:Person>
            <b:Last>Engagement Analytics Plugin</b:Last>
          </b:Person>
        </b:NameList>
      </b:Author>
    </b:Author>
    <b:RefOrder>17</b:RefOrder>
  </b:Source>
  <b:Source>
    <b:Tag>Her141</b:Tag>
    <b:SourceType>JournalArticle</b:SourceType>
    <b:Guid>{78167F64-993C-4ECA-B4FA-0B36B29F2792}</b:Guid>
    <b:Title>Usare Gephi per visualizzare la partecipazione nei corsi online: un approccio di social learning analytics</b:Title>
    <b:Year>2014</b:Year>
    <b:Author>
      <b:Author>
        <b:NameList>
          <b:Person>
            <b:Last>Hernandez</b:Last>
            <b:First>A.</b:First>
          </b:Person>
        </b:NameList>
      </b:Author>
    </b:Author>
    <b:JournalName>Tecnologie Didattiche</b:JournalName>
    <b:Pages>148 -156</b:Pages>
    <b:RefOrder>18</b:RefOrder>
  </b:Source>
  <b:Source>
    <b:Tag>Gon20</b:Tag>
    <b:SourceType>Book</b:SourceType>
    <b:Guid>{E2B15EE7-8E59-477F-9A94-9E6C85FD923D}</b:Guid>
    <b:Title>Applying social learing analytics to message boards in online distance learning: a case study</b:Title>
    <b:Year>2020</b:Year>
    <b:Publisher>Computers in Human Behavior (in press)</b:Publisher>
    <b:Author>
      <b:Author>
        <b:NameList>
          <b:Person>
            <b:Last>Gonzalez</b:Last>
            <b:First>I.</b:First>
          </b:Person>
        </b:NameList>
      </b:Author>
    </b:Author>
    <b:RefOrder>19</b:RefOrder>
  </b:Source>
  <b:Source>
    <b:Tag>AHe21</b:Tag>
    <b:SourceType>JournalArticle</b:SourceType>
    <b:Guid>{A7A5D75E-C246-44CE-855E-8869C182E2AF}</b:Guid>
    <b:Author>
      <b:Author>
        <b:NameList>
          <b:Person>
            <b:Last>Ortiz</b:Last>
            <b:First>Hernandez</b:First>
            <b:Middle>y</b:Middle>
          </b:Person>
        </b:NameList>
      </b:Author>
    </b:Author>
    <b:Title>¿Cuál es el input linguistico al que se exponen los aprendices de inglés como lengua extragera?</b:Title>
    <b:JournalName>Colombian Applied linguistics Journal</b:JournalName>
    <b:Year>2021</b:Year>
    <b:Pages>23</b:Pages>
    <b:City>Mexico</b:City>
    <b:URL>http://www.scielo.org.co/scielo.php?script=sci_arttext&amp;pid=S0123-46412021000100078</b:URL>
    <b:RefOrder>1</b:RefOrder>
  </b:Source>
  <b:Source>
    <b:Tag>MMu</b:Tag>
    <b:SourceType>JournalArticle</b:SourceType>
    <b:Guid>{A30236AA-96ED-4286-A065-C41C2787D819}</b:Guid>
    <b:Author>
      <b:Author>
        <b:NameList>
          <b:Person>
            <b:Last>Murillo</b:Last>
          </b:Person>
        </b:NameList>
      </b:Author>
    </b:Author>
    <b:Title>El verbo y la producción discursiva de los niños costarricenses de 2 a 4 años de edad</b:Title>
    <b:JournalName>UNIVERSIDAD DE COSTA RICA</b:JournalName>
    <b:Pages>42 (3)</b:Pages>
    <b:URL>https://revistas.ucr.ac.cr/index.php/kanina/article/view/36810</b:URL>
    <b:Year>2018</b:Year>
    <b:RefOrder>2</b:RefOrder>
  </b:Source>
  <b:Source>
    <b:Tag>Mor22</b:Tag>
    <b:SourceType>JournalArticle</b:SourceType>
    <b:Guid>{A99D8839-39CE-4F72-9831-924545E576DE}</b:Guid>
    <b:Author>
      <b:Author>
        <b:NameList>
          <b:Person>
            <b:Last>Moreira Ortiz</b:Last>
            <b:First>W.</b:First>
            <b:Middle>W., Y Castro Bermúdez,</b:Middle>
          </b:Person>
        </b:NameList>
      </b:Author>
    </b:Author>
    <b:Title>Las imágenes como recurso visual para potenciar la comprensión lectora en los niños de 4-5 años.</b:Title>
    <b:JournalName>EDUCARE -UPEL-IPB</b:JournalName>
    <b:Year>2022</b:Year>
    <b:Pages>22</b:Pages>
    <b:Volume>26</b:Volume>
    <b:Issue>3</b:Issue>
    <b:DOI>https://doi.org/10.46498/reduipb.v26iExtraordinario.1705</b:DOI>
    <b:City>VENEZUELA</b:City>
    <b:Month>MAYO</b:Month>
    <b:URL>https://revistas.investigacion-upelipb.com/index.php/educare/article/view/1705/1614</b:URL>
    <b:RefOrder>3</b:RefOrder>
  </b:Source>
  <b:Source>
    <b:Tag>Ber10</b:Tag>
    <b:SourceType>Book</b:SourceType>
    <b:Guid>{1A20B958-D629-431C-A89A-F6F50F55FD56}</b:Guid>
    <b:Author>
      <b:Author>
        <b:NameList>
          <b:Person>
            <b:Last>Bernal</b:Last>
            <b:First>C</b:First>
          </b:Person>
        </b:NameList>
      </b:Author>
    </b:Author>
    <b:Title>Metodologia de la investigación, administración, economia, humanidades y  ciencias sociales</b:Title>
    <b:JournalName>Pautas para la redaccion de manuscritos segun el manual APA</b:JournalName>
    <b:Year>2010</b:Year>
    <b:Pages>322</b:Pages>
    <b:Volume>3era edicion</b:Volume>
    <b:URL>https://abacoenred.com/wp-content/uploads/2019/02/El-proyecto-de-investigaci%C3%B3n-F.G.-Arias-2012-pdf.pdf</b:URL>
    <b:RefOrder>4</b:RefOrder>
  </b:Source>
  <b:Source>
    <b:Tag>DRE12</b:Tag>
    <b:SourceType>JournalArticle</b:SourceType>
    <b:Guid>{DDD7FE90-E08C-4BCA-9865-179697A8D933}</b:Guid>
    <b:Author>
      <b:Author>
        <b:NameList>
          <b:Person>
            <b:Last>REIS</b:Last>
          </b:Person>
        </b:NameList>
      </b:Author>
    </b:Author>
    <b:Title>Poesia para niños: ¿Porque? ¡¿Qué ? y ¿Cómo?</b:Title>
    <b:JournalName>Instituto cervantes de Brasilia</b:JournalName>
    <b:Year>2012</b:Year>
    <b:URL>https://cvc.cervantes.es/ensenanza/biblioteca_ele/publicaciones_centros/PDF/brasilia_2012/26_reis.pdf</b:URL>
    <b:RefOrder>5</b:RefOrder>
  </b:Source>
  <b:Source>
    <b:Tag>OCD98</b:Tag>
    <b:SourceType>Book</b:SourceType>
    <b:Guid>{4931982D-F234-4C6E-AD18-E5D1104D87F9}</b:Guid>
    <b:Author>
      <b:Author>
        <b:Corporate>OCDE</b:Corporate>
      </b:Author>
    </b:Author>
    <b:Title>Education at a glance: OECD indicators 1998</b:Title>
    <b:Year>1998</b:Year>
    <b:City>Washington DC</b:City>
    <b:Publisher>OCDE</b:Publisher>
    <b:JournalName>OECD</b:JournalName>
    <b:Pages>S.f</b:Pages>
    <b:RefOrder>2</b:RefOrder>
  </b:Source>
  <b:Source>
    <b:Tag>Más18</b:Tag>
    <b:SourceType>JournalArticle</b:SourceType>
    <b:Guid>{7A4EC11D-47BE-47C1-8BAF-94867EF6D081}</b:Guid>
    <b:Title>Control de los costos por procesos en el taller de válvulas de la Unidad Empresarial de Base Gases Camagüey, perteneciente a la Empresa Nacional de Gases Industriales</b:Title>
    <b:Year>2018</b:Year>
    <b:City>Cuba</b:City>
    <b:JournalName>Artículo Original</b:JournalName>
    <b:Author>
      <b:Author>
        <b:NameList>
          <b:Person>
            <b:Last>Más</b:Last>
            <b:First>C.</b:First>
          </b:Person>
          <b:Person>
            <b:Last>Fuentes</b:Last>
            <b:First>Y.</b:First>
          </b:Person>
        </b:NameList>
      </b:Author>
    </b:Author>
    <b:RefOrder>3</b:RefOrder>
  </b:Source>
  <b:Source>
    <b:Tag>Cha16</b:Tag>
    <b:SourceType>JournalArticle</b:SourceType>
    <b:Guid>{AA249092-D1D0-4662-9747-F9CC9F76320B}</b:Guid>
    <b:Title>Costeo por operaciones: Aplicación para la determinación de precios justos en la industria del plástico</b:Title>
    <b:JournalName>Red de Revistas Científicas de América Latina, el Caribe, España y Portugal</b:JournalName>
    <b:Year>2016</b:Year>
    <b:Pages>5-39</b:Pages>
    <b:Author>
      <b:Author>
        <b:NameList>
          <b:Person>
            <b:Last>Chacón</b:Last>
            <b:First>P.</b:First>
          </b:Person>
          <b:Person>
            <b:Last>Galia</b:Last>
            <b:First>B.</b:First>
          </b:Person>
        </b:NameList>
      </b:Author>
    </b:Author>
    <b:City>Universidad de los Andes Venezuela</b:City>
    <b:Volume>19</b:Volume>
    <b:Issue>32</b:Issue>
    <b:RefOrder>4</b:RefOrder>
  </b:Source>
  <b:Source>
    <b:Tag>Sán13</b:Tag>
    <b:SourceType>JournalArticle</b:SourceType>
    <b:Guid>{7BFA52A4-730E-4274-AE06-C167E7C8805E}</b:Guid>
    <b:Title>Implicancias del método de costeo ABC</b:Title>
    <b:JournalName>Quipukamayoc Revista de la Facultad de Ciencias Contables</b:JournalName>
    <b:Year>2013</b:Year>
    <b:Pages>65-73</b:Pages>
    <b:Author>
      <b:Author>
        <b:NameList>
          <b:Person>
            <b:Last>Sánchez</b:Last>
            <b:First>B.</b:First>
          </b:Person>
        </b:NameList>
      </b:Author>
    </b:Author>
    <b:City>UNMSM, Lima - Perú</b:City>
    <b:Volume>21</b:Volume>
    <b:Issue>39</b:Issue>
    <b:RefOrder>5</b:RefOrder>
  </b:Source>
  <b:Source>
    <b:Tag>Lam</b:Tag>
    <b:SourceType>JournalArticle</b:SourceType>
    <b:Guid>{584C07DE-BD55-481A-B614-147639C43B07}</b:Guid>
    <b:Title>La importancia del análisis y la estimación de costos</b:Title>
    <b:JournalName>Universidad de Esan</b:JournalName>
    <b:Author>
      <b:Author>
        <b:NameList>
          <b:Person>
            <b:Last>Lambretón</b:Last>
            <b:First>V.</b:First>
          </b:Person>
        </b:NameList>
      </b:Author>
    </b:Author>
    <b:Year>2015</b:Year>
    <b:RefOrder>6</b:RefOrder>
  </b:Source>
  <b:Source>
    <b:Tag>Ará16</b:Tag>
    <b:SourceType>Book</b:SourceType>
    <b:Guid>{28E4B006-F742-484C-A8FE-6526C853BE26}</b:Guid>
    <b:Title>Propuesta de diseño y aplicación de un sistema de costos por proceso</b:Title>
    <b:Year>2016</b:Year>
    <b:City>Ecuador</b:City>
    <b:Author>
      <b:Author>
        <b:NameList>
          <b:Person>
            <b:Last>Arámbulo</b:Last>
            <b:Middle>Sofia</b:Middle>
            <b:First>Ana</b:First>
          </b:Person>
          <b:Person>
            <b:Last>Mite</b:Last>
            <b:Middle>Luis</b:Middle>
            <b:First>José</b:First>
          </b:Person>
        </b:NameList>
      </b:Author>
    </b:Author>
    <b:RefOrder>7</b:RefOrder>
  </b:Source>
  <b:Source>
    <b:Tag>Lóp11</b:Tag>
    <b:SourceType>JournalArticle</b:SourceType>
    <b:Guid>{4D9BC048-6FF1-417F-82ED-078A12416ED4}</b:Guid>
    <b:Title>Sistema de costos ABC en la mediana empresa industrial Mexicana</b:Title>
    <b:Year>2011</b:Year>
    <b:City>Bogotá</b:City>
    <b:JournalName>Cuad. Contab.</b:JournalName>
    <b:Pages>23-43</b:Pages>
    <b:Author>
      <b:Author>
        <b:NameList>
          <b:Person>
            <b:Last>López</b:Last>
            <b:First>M.</b:First>
          </b:Person>
          <b:Person>
            <b:Last>Gómez</b:Last>
            <b:First>A.</b:First>
          </b:Person>
          <b:Person>
            <b:Last>Marín</b:Last>
            <b:First>S.</b:First>
          </b:Person>
        </b:NameList>
      </b:Author>
    </b:Author>
    <b:Volume>12</b:Volume>
    <b:Issue>30</b:Issue>
    <b:RefOrder>8</b:RefOrder>
  </b:Source>
  <b:Source>
    <b:Tag>Are18</b:Tag>
    <b:SourceType>Book</b:SourceType>
    <b:Guid>{2459488F-0A0E-403E-96F8-8502114F8D53}</b:Guid>
    <b:Title>Implementación de costos ABC y su incidencia en la rentabilidad en una empresa Industrial, Lima, 201</b:Title>
    <b:Year>2018</b:Year>
    <b:Author>
      <b:Author>
        <b:NameList>
          <b:Person>
            <b:Last>Arellano</b:Last>
            <b:First>L.</b:First>
          </b:Person>
        </b:NameList>
      </b:Author>
    </b:Author>
    <b:City>Lima</b:City>
    <b:RefOrder>9</b:RefOrder>
  </b:Source>
  <b:Source>
    <b:Tag>Tar16</b:Tag>
    <b:SourceType>Book</b:SourceType>
    <b:Guid>{11A51433-A0EC-408C-A2F5-022A77DEC62A}</b:Guid>
    <b:Title>Determinación del costo de producción y rentabilidad de puertas especiales combinadas de fierro y madera en las industrias de metal mecánica en la ciudad de Yunguyo.</b:Title>
    <b:Year>2016</b:Year>
    <b:City>Puno</b:City>
    <b:Author>
      <b:Author>
        <b:NameList>
          <b:Person>
            <b:Last>Tarqui</b:Last>
            <b:Middle>Raúl</b:Middle>
            <b:First>Walther</b:First>
          </b:Person>
        </b:NameList>
      </b:Author>
    </b:Author>
    <b:RefOrder>10</b:RefOrder>
  </b:Source>
  <b:Source>
    <b:Tag>Hor12</b:Tag>
    <b:SourceType>Book</b:SourceType>
    <b:Guid>{21D28B5F-7523-4B5E-B6BC-56508117BD87}</b:Guid>
    <b:Title>Contabilidad de costos. Un enfoque gerencial</b:Title>
    <b:Year>2012</b:Year>
    <b:City>México</b:City>
    <b:Publisher>Cámara Nacional de la Industria Editorial Mexicana.</b:Publisher>
    <b:Author>
      <b:Author>
        <b:NameList>
          <b:Person>
            <b:Last>Horngren</b:Last>
            <b:First>C.</b:First>
          </b:Person>
          <b:Person>
            <b:Last>Datar</b:Last>
            <b:First>S.</b:First>
          </b:Person>
          <b:Person>
            <b:Last>Rajan </b:Last>
            <b:First>M.</b:First>
          </b:Person>
        </b:NameList>
      </b:Author>
    </b:Author>
    <b:RefOrder>11</b:RefOrder>
  </b:Source>
  <b:Source>
    <b:Tag>Var09</b:Tag>
    <b:SourceType>Book</b:SourceType>
    <b:Guid>{645A1296-5ABB-4127-B2D2-A083CD4F4E15}</b:Guid>
    <b:Title>Contabilidad de costos, Programa Tecnología en las gestión Pública contable</b:Title>
    <b:Year> 2009</b:Year>
    <b:City>Bogotá</b:City>
    <b:Author>
      <b:Author>
        <b:NameList>
          <b:Person>
            <b:Last>Vargas</b:Last>
            <b:First>R.</b:First>
          </b:Person>
        </b:NameList>
      </b:Author>
    </b:Author>
    <b:RefOrder>12</b:RefOrder>
  </b:Source>
  <b:Source>
    <b:Tag>Rob12</b:Tag>
    <b:SourceType>Book</b:SourceType>
    <b:Guid>{32702B3D-E3C9-42F1-BFE7-17ADCB5A8554}</b:Guid>
    <b:Title>Costos Históricos</b:Title>
    <b:Year>2012</b:Year>
    <b:City>México</b:City>
    <b:Publisher>Eduardo Durán Valdivieso </b:Publisher>
    <b:Author>
      <b:Author>
        <b:NameList>
          <b:Person>
            <b:Last>Robles</b:Last>
            <b:First>C.</b:First>
          </b:Person>
        </b:NameList>
      </b:Author>
    </b:Author>
    <b:RefOrder>13</b:RefOrder>
  </b:Source>
  <b:Source>
    <b:Tag>Flo141</b:Tag>
    <b:SourceType>Book</b:SourceType>
    <b:Guid>{9E04CB38-7343-41F0-A395-CFB5A1D29948}</b:Guid>
    <b:Title>Costos y presupuestos</b:Title>
    <b:Year>2014</b:Year>
    <b:Author>
      <b:Author>
        <b:NameList>
          <b:Person>
            <b:Last>Flores</b:Last>
            <b:First>Jaime</b:First>
          </b:Person>
        </b:NameList>
      </b:Author>
    </b:Author>
    <b:City>Lima</b:City>
    <b:Publisher>Centro de especialización en contabilidad y finanzas E.I.R.L.</b:Publisher>
    <b:RefOrder>14</b:RefOrder>
  </b:Source>
  <b:Source>
    <b:Tag>MarcadorDePosición1</b:Tag>
    <b:SourceType>Book</b:SourceType>
    <b:Guid>{99ACAB3E-0A68-419B-A4A6-FD16BE185E98}</b:Guid>
    <b:Title>Fundamentos y Técnicas de costos</b:Title>
    <b:Year>2010</b:Year>
    <b:City>Colombia</b:City>
    <b:Publisher>Universidad Libre, Sede Cartagena</b:Publisher>
    <b:Author>
      <b:Author>
        <b:NameList>
          <b:Person>
            <b:Last>Ramirez</b:Last>
            <b:First>C.</b:First>
          </b:Person>
          <b:Person>
            <b:Last>García</b:Last>
            <b:First>M.</b:First>
          </b:Person>
          <b:Person>
            <b:Last>Pantoja</b:Last>
            <b:First>C.</b:First>
          </b:Person>
        </b:NameList>
      </b:Author>
    </b:Author>
    <b:RefOrder>15</b:RefOrder>
  </b:Source>
  <b:Source>
    <b:Tag>Aba15</b:Tag>
    <b:SourceType>Book</b:SourceType>
    <b:Guid>{133BC794-DC57-4D87-BF3A-D08C69A35CDD}</b:Guid>
    <b:Title>Norma Internacional de Contabilidad </b:Title>
    <b:Year>2015</b:Year>
    <b:City>Lima</b:City>
    <b:Author>
      <b:Author>
        <b:NameList>
          <b:Person>
            <b:Last>Abanto</b:Last>
            <b:First>Martha</b:First>
          </b:Person>
        </b:NameList>
      </b:Author>
    </b:Author>
    <b:RefOrder>16</b:RefOrder>
  </b:Source>
  <b:Source>
    <b:Tag>Pol971</b:Tag>
    <b:SourceType>Book</b:SourceType>
    <b:Guid>{447D0FC3-81AE-4B0E-ADA4-1B8182BFE4F9}</b:Guid>
    <b:Title>Contabilidad de costo</b:Title>
    <b:Year>1997</b:Year>
    <b:City>Colombia</b:City>
    <b:Publisher>Martha Edna Suárez R.</b:Publisher>
    <b:Author>
      <b:Author>
        <b:NameList>
          <b:Person>
            <b:Last>Polimeni</b:Last>
            <b:First>Ralph</b:First>
          </b:Person>
          <b:Person>
            <b:Last>Fabozzi</b:Last>
            <b:First>Frank</b:First>
          </b:Person>
          <b:Person>
            <b:Last>Adelberg</b:Last>
            <b:First>Arthur</b:First>
          </b:Person>
          <b:Person>
            <b:Last>Kole</b:Last>
            <b:First>Michael</b:First>
          </b:Person>
        </b:NameList>
      </b:Author>
    </b:Author>
    <b:URL>http://fullseguridad.net/wp-content/uploads/2017/01/Contabilidad-de-costos-3ra-Edici%C3%B3n-Ralph-S.-Polimeni.pdf</b:URL>
    <b:RefOrder>17</b:RefOrder>
  </b:Source>
  <b:Source>
    <b:Tag>Her</b:Tag>
    <b:SourceType>Book</b:SourceType>
    <b:Guid>{4D77F82B-D766-40B7-8765-F420962537FE}</b:Guid>
    <b:Title>Metodología de la Investigación. Las Rutas Cuantitativa, Cualitativa y Mixta</b:Title>
    <b:Author>
      <b:Author>
        <b:NameList>
          <b:Person>
            <b:Last>Hernández</b:Last>
            <b:First>R.</b:First>
          </b:Person>
          <b:Person>
            <b:Last>Mendoza</b:Last>
            <b:First>C.</b:First>
          </b:Person>
        </b:NameList>
      </b:Author>
    </b:Author>
    <b:Year>2018</b:Year>
    <b:City>México</b:City>
    <b:RefOrder>18</b:RefOrder>
  </b:Source>
  <b:Source>
    <b:Tag>Hur04</b:Tag>
    <b:SourceType>Book</b:SourceType>
    <b:Guid>{5F354665-0490-488E-B59B-C59040D5B999}</b:Guid>
    <b:Title>Como formular objetivo de investigación </b:Title>
    <b:Year>2004</b:Year>
    <b:City>Bogotá</b:City>
    <b:Publisher>Cooperativo editorial Magisterio</b:Publisher>
    <b:Author>
      <b:Author>
        <b:NameList>
          <b:Person>
            <b:Last>Hurtado</b:Last>
            <b:First>J.</b:First>
          </b:Person>
        </b:NameList>
      </b:Author>
    </b:Author>
    <b:RefOrder>19</b:RefOrder>
  </b:Source>
  <b:Source>
    <b:Tag>Car19</b:Tag>
    <b:SourceType>Book</b:SourceType>
    <b:Guid>{E7DE5B3C-27BE-4C17-81B3-CF6A81952816}</b:Guid>
    <b:Title>Metodología para la investigación holística</b:Title>
    <b:Year>2019</b:Year>
    <b:City>Ecuador</b:City>
    <b:Author>
      <b:Author>
        <b:NameList>
          <b:Person>
            <b:Last>Carhuancho</b:Last>
            <b:First>I.</b:First>
          </b:Person>
          <b:Person>
            <b:Last>Nolazco</b:Last>
            <b:First>F.</b:First>
          </b:Person>
          <b:Person>
            <b:Last>Sicheri</b:Last>
            <b:First>L.</b:First>
          </b:Person>
          <b:Person>
            <b:Last>Guerrero</b:Last>
            <b:First>M.</b:First>
          </b:Person>
          <b:Person>
            <b:Last>Casana</b:Last>
            <b:First>K.</b:First>
          </b:Person>
        </b:NameList>
      </b:Author>
    </b:Author>
    <b:Publisher>universidad internacional Guayaquil</b:Publisher>
    <b:RefOrder>20</b:RefOrder>
  </b:Source>
  <b:Source>
    <b:Tag>Cid15</b:Tag>
    <b:SourceType>Book</b:SourceType>
    <b:Guid>{D8C179F8-5D25-4ADA-BEBA-FC5113BE563B}</b:Guid>
    <b:Title>Investigación Fundamentos y metodología</b:Title>
    <b:Year>2015</b:Year>
    <b:City>Lima</b:City>
    <b:Publisher>Pearson educación del Perú S.A.</b:Publisher>
    <b:Author>
      <b:Author>
        <b:NameList>
          <b:Person>
            <b:Last>Cid</b:Last>
            <b:First>A.</b:First>
          </b:Person>
          <b:Person>
            <b:Last>Méndez</b:Last>
            <b:First>R.</b:First>
          </b:Person>
          <b:Person>
            <b:Last>Sandoval</b:Last>
            <b:First>F.</b:First>
          </b:Person>
        </b:NameList>
      </b:Author>
    </b:Author>
    <b:RefOrder>21</b:RefOrder>
  </b:Source>
  <b:Source>
    <b:Tag>Góm12</b:Tag>
    <b:SourceType>Book</b:SourceType>
    <b:Guid>{0B334F3C-3101-4531-99A5-FEE09AC024ED}</b:Guid>
    <b:Title>Metología de investigación</b:Title>
    <b:Year>2012</b:Year>
    <b:City>México</b:City>
    <b:Publisher>Ma. Eugenia Buendía López</b:Publisher>
    <b:Author>
      <b:Author>
        <b:NameList>
          <b:Person>
            <b:Last>Gómez</b:Last>
            <b:First>Sergio</b:First>
          </b:Person>
        </b:NameList>
      </b:Author>
    </b:Author>
    <b:URL>http://www.aliat.org.mx/BibliotecasDigitales/Axiologicas/Metodologia_de_la_investigacion.pdf</b:URL>
    <b:RefOrder>22</b:RefOrder>
  </b:Source>
  <b:Source>
    <b:Tag>MarcadorDePosición2</b:Tag>
    <b:SourceType>JournalArticle</b:SourceType>
    <b:Guid>{6ACD3B98-DEF7-4C6B-8C34-D5744E56A36A}</b:Guid>
    <b:Title>Sobre el análisis de la gestión presupuestaria con enfoque de riesgos</b:Title>
    <b:JournalName>Scielo</b:JournalName>
    <b:Year>2019</b:Year>
    <b:Pages>23-44</b:Pages>
    <b:Author>
      <b:Author>
        <b:NameList>
          <b:Person>
            <b:Last>Rodríguez</b:Last>
            <b:First>H.</b:First>
          </b:Person>
          <b:Person>
            <b:Last>Fernandez</b:Last>
            <b:First>A.</b:First>
          </b:Person>
          <b:Person>
            <b:Last>De Dios</b:Last>
            <b:First>A.</b:First>
          </b:Person>
        </b:NameList>
      </b:Author>
    </b:Author>
    <b:Volume>9</b:Volume>
    <b:Issue>1</b:Issue>
    <b:Month>Mayo</b:Month>
    <b:RefOrder>23</b:RefOrder>
  </b:Source>
  <b:Source>
    <b:Tag>San</b:Tag>
    <b:SourceType>JournalArticle</b:SourceType>
    <b:Guid>{AB36371A-96DD-4061-82C0-4034D08569B7}</b:Guid>
    <b:Title>Las Técnicas Presupuestarias Tradicionales y su Modernización: Hacia una gestión por resultados y metas</b:Title>
    <b:JournalName>ResearchGate</b:JournalName>
    <b:Author>
      <b:Author>
        <b:NameList>
          <b:Person>
            <b:Last>Sanz</b:Last>
            <b:First>A.</b:First>
          </b:Person>
        </b:NameList>
      </b:Author>
    </b:Author>
    <b:Year>2016</b:Year>
    <b:Month>Enero</b:Month>
    <b:Volume>4</b:Volume>
    <b:RefOrder>24</b:RefOrder>
  </b:Source>
  <b:Source>
    <b:Tag>Fra18</b:Tag>
    <b:SourceType>JournalArticle</b:SourceType>
    <b:Guid>{F67D61B2-96CB-4EC5-8C89-808B36643F68}</b:Guid>
    <b:Title>Planeacion presupuestaria y su incidencia en la toma de desiciones finacieras.</b:Title>
    <b:JournalName>Observatorio de la Economía</b:JournalName>
    <b:Year>2018</b:Year>
    <b:Pages>1-10</b:Pages>
    <b:Author>
      <b:Author>
        <b:NameList>
          <b:Person>
            <b:Last>Fray</b:Last>
            <b:First>P.</b:First>
          </b:Person>
          <b:Person>
            <b:Last>Lara</b:Last>
            <b:First>B.</b:First>
          </b:Person>
        </b:NameList>
      </b:Author>
    </b:Author>
    <b:URL>http://www.eumed.net/2/rev/oel/2018/02/decisiones-financieras.html</b:URL>
    <b:RefOrder>25</b:RefOrder>
  </b:Source>
  <b:Source>
    <b:Tag>Min19</b:Tag>
    <b:SourceType>InternetSite</b:SourceType>
    <b:Guid>{0DF54ABA-0441-4076-A85E-810F0815A023}</b:Guid>
    <b:Title>Proyecto de Ley de Presupuesto del Sector Público prioriza la continuidad de políticas públicas para el año 2020</b:Title>
    <b:Year>2019</b:Year>
    <b:Month>Agosto</b:Month>
    <b:Day>29</b:Day>
    <b:URL>https://www.mef.gob.pe/es/correo-institucional</b:URL>
    <b:Author>
      <b:Author>
        <b:NameList>
          <b:Person>
            <b:Last>Ministerio</b:Last>
            <b:First>EF.</b:First>
          </b:Person>
        </b:NameList>
      </b:Author>
    </b:Author>
    <b:RefOrder>26</b:RefOrder>
  </b:Source>
  <b:Source>
    <b:Tag>MarcadorDePosición3</b:Tag>
    <b:SourceType>JournalArticle</b:SourceType>
    <b:Guid>{A679C510-82E0-472E-BA6E-BD2B0AAAC40C}</b:Guid>
    <b:Title>Gestión Presupuestaria como factor determinante de la Rentabilidad en empresas hoteleras del Perú (2012 – 2016)</b:Title>
    <b:Year>2018</b:Year>
    <b:Month>Agosto</b:Month>
    <b:Day>19</b:Day>
    <b:JournalName>Quipukamayoc - Revistas UNMSM</b:JournalName>
    <b:Pages>63-72</b:Pages>
    <b:Volume>26</b:Volume>
    <b:Issue>51</b:Issue>
    <b:Author>
      <b:Author>
        <b:NameList>
          <b:Person>
            <b:Last>Pérez</b:Last>
            <b:First>M.</b:First>
          </b:Person>
        </b:NameList>
      </b:Author>
    </b:Author>
    <b:RefOrder>27</b:RefOrder>
  </b:Source>
  <b:Source>
    <b:Tag>mun17</b:Tag>
    <b:SourceType>DocumentFromInternetSite</b:SourceType>
    <b:Guid>{F49DEC86-508A-46E1-835A-E23092CFAA57}</b:Guid>
    <b:Title>Revision de Gastos Públicos</b:Title>
    <b:Year>2017</b:Year>
    <b:Pages>1-239</b:Pages>
    <b:Publisher>Public Disclosure Authorized</b:Publisher>
    <b:Month>Junio</b:Month>
    <b:Day>16</b:Day>
    <b:URL>http://documentos.bancomundial.org/curated/es/554021521229272108/pdf/Peru-Revision-del-Gasto-Publico-2018-final.pdf</b:URL>
    <b:LCID>es-PE</b:LCID>
    <b:Author>
      <b:Author>
        <b:NameList>
          <b:Person>
            <b:Last>Mundial</b:Last>
            <b:First>Banco</b:First>
          </b:Person>
        </b:NameList>
      </b:Author>
      <b:Editor>
        <b:NameList>
          <b:Person>
            <b:Last>Authorized</b:Last>
            <b:First>Public</b:First>
            <b:Middle>Disclosure</b:Middle>
          </b:Person>
        </b:NameList>
      </b:Editor>
    </b:Author>
    <b:RefOrder>28</b:RefOrder>
  </b:Source>
  <b:Source xmlns:b="http://schemas.openxmlformats.org/officeDocument/2006/bibliography">
    <b:Tag>Con19</b:Tag>
    <b:SourceType>Book</b:SourceType>
    <b:Guid>{5D4B221B-33A5-4C8C-BE7A-F45D0A8CC366}</b:Guid>
    <b:Title>Control y Evaluación Presupuestaria como herramienta de mejora de Gestión Institucional en la Universidad de Investigación de Tecnología Experimental Yachay</b:Title>
    <b:Year>2019</b:Year>
    <b:City>Ecuador</b:City>
    <b:Publisher>Instituto de Altos Estudios Nacionales Universidad de Postgrado del Estado</b:Publisher>
    <b:Author>
      <b:Author>
        <b:NameList>
          <b:Person>
            <b:Last>Almeida</b:Last>
            <b:First>T.</b:First>
          </b:Person>
        </b:NameList>
      </b:Author>
    </b:Author>
    <b:RefOrder>29</b:RefOrder>
  </b:Source>
  <b:Source>
    <b:Tag>Par17</b:Tag>
    <b:SourceType>JournalArticle</b:SourceType>
    <b:Guid>{60AEC9D0-2BC4-4683-B975-16C0DA0C1100}</b:Guid>
    <b:Title>Presupuesto como Instrumento de Control Financiero en Pequeñas Empresas de Estructura Familiar</b:Title>
    <b:Year>2017</b:Year>
    <b:JournalName>Revista Científica Electrónica de Ciencias Gerenciales / Scientific e-journal of Management Science</b:JournalName>
    <b:Pages>33-48</b:Pages>
    <b:Author>
      <b:Author>
        <b:NameList>
          <b:Person>
            <b:Last>Parra</b:Last>
            <b:First>J.</b:First>
          </b:Person>
          <b:Person>
            <b:Last>La Madrid</b:Last>
            <b:First>J.</b:First>
          </b:Person>
        </b:NameList>
      </b:Author>
    </b:Author>
    <b:Month>noviembre</b:Month>
    <b:Volume>13</b:Volume>
    <b:Issue>38</b:Issue>
    <b:URL>http://www.redalyc.org/articulo.oa?id=78253678003</b:URL>
    <b:DOI>E-ISSN: 1856-1810</b:DOI>
    <b:RefOrder>30</b:RefOrder>
  </b:Source>
  <b:Source>
    <b:Tag>Riv15</b:Tag>
    <b:SourceType>Book</b:SourceType>
    <b:Guid>{FA329A2B-BF20-48F8-973F-6F1E4158B56F}</b:Guid>
    <b:Title>El presupuesto y la Gestión Financiera en la Institución Educativa N° 6065 “Perú Inglaterra” del Distrito de Villa El Salvador</b:Title>
    <b:Year>2015</b:Year>
    <b:City>Lima</b:City>
    <b:Publisher>Universidad Nacional de Educación "Enrique Gusmán y Valle"</b:Publisher>
    <b:Author>
      <b:Author>
        <b:NameList>
          <b:Person>
            <b:Last>Rivas</b:Last>
            <b:First>E.</b:First>
          </b:Person>
        </b:NameList>
      </b:Author>
    </b:Author>
    <b:RefOrder>31</b:RefOrder>
  </b:Source>
  <b:Source>
    <b:Tag>Che18</b:Tag>
    <b:SourceType>Book</b:SourceType>
    <b:Guid>{BD6AAB51-59DF-40A1-B539-C7C96D4EFE7B}</b:Guid>
    <b:Title>Influencia del Presupuesto por Resultados en la Gestión Financiera Presupuestal de la Unidad Ejecutora 303 Educación Ferreñafe</b:Title>
    <b:Year>2018</b:Year>
    <b:City>Pimentel</b:City>
    <b:Publisher>Universidad Señor de Sipán </b:Publisher>
    <b:Author>
      <b:Author>
        <b:NameList>
          <b:Person>
            <b:Last>Cherres</b:Last>
            <b:First>L.</b:First>
          </b:Person>
        </b:NameList>
      </b:Author>
    </b:Author>
    <b:RefOrder>32</b:RefOrder>
  </b:Source>
  <b:Source>
    <b:Tag>Hur</b:Tag>
    <b:SourceType>Book</b:SourceType>
    <b:Guid>{05C90B55-748B-4800-B7F3-52022101112C}</b:Guid>
    <b:Author>
      <b:Author>
        <b:NameList>
          <b:Person>
            <b:Last>Hurtado</b:Last>
            <b:First>J.</b:First>
          </b:Person>
        </b:NameList>
      </b:Author>
    </b:Author>
    <b:Title>Metología de la Investigacion Holistica</b:Title>
    <b:Year>2000</b:Year>
    <b:City>Caracas</b:City>
    <b:Publisher>Fundación SYPAL</b:Publisher>
    <b:CountryRegion>Venezuela</b:CountryRegion>
    <b:Pages>29 y 463</b:Pages>
    <b:RefOrder>33</b:RefOrder>
  </b:Source>
  <b:Source>
    <b:Tag>Góm06</b:Tag>
    <b:SourceType>Book</b:SourceType>
    <b:Guid>{40706114-2022-4215-A16E-C76B4D842257}</b:Guid>
    <b:Title>Introducción a la Metodología de la investigación científica</b:Title>
    <b:Year>2006</b:Year>
    <b:City>Cordoba</b:City>
    <b:Publisher>Argentina. Brujas</b:Publisher>
    <b:Author>
      <b:Author>
        <b:NameList>
          <b:Person>
            <b:Last>Gómez</b:Last>
            <b:First>M.</b:First>
          </b:Person>
        </b:NameList>
      </b:Author>
    </b:Author>
    <b:URL>https://independent.academia.edu/NelsonGomez7</b:URL>
    <b:Pages>176</b:Pages>
    <b:RefOrder>34</b:RefOrder>
  </b:Source>
  <b:Source>
    <b:Tag>MarcadorDePosición4</b:Tag>
    <b:SourceType>Book</b:SourceType>
    <b:Guid>{A4BA0A36-4160-47DE-B205-28F5D42B16A4}</b:Guid>
    <b:Author>
      <b:Author>
        <b:NameList>
          <b:Person>
            <b:Last>Carhuancho</b:Last>
            <b:First>I.</b:First>
          </b:Person>
          <b:Person>
            <b:Last>Nolazco</b:Last>
            <b:First>F.</b:First>
          </b:Person>
          <b:Person>
            <b:Last>Sicheri</b:Last>
            <b:First>L.</b:First>
          </b:Person>
          <b:Person>
            <b:Last>Guerrero</b:Last>
            <b:First>M.</b:First>
          </b:Person>
          <b:Person>
            <b:Last>Casana</b:Last>
            <b:First>K.</b:First>
          </b:Person>
        </b:NameList>
      </b:Author>
    </b:Author>
    <b:Title>Metodología para la investigación holística</b:Title>
    <b:Year>2019</b:Year>
    <b:City>Guayaquil,Ecuador</b:City>
    <b:Publisher>UIDE</b:Publisher>
    <b:RefOrder>35</b:RefOrder>
  </b:Source>
  <b:Source>
    <b:Tag>Par00</b:Tag>
    <b:SourceType>Book</b:SourceType>
    <b:Guid>{A0263A3E-3992-411B-ACFD-815FB35349B2}</b:Guid>
    <b:Title>Teoría Financiera Moderna fundamentos y métodos</b:Title>
    <b:Year>2000</b:Year>
    <b:City>Santiago</b:City>
    <b:Publisher>ConoSur ltda.</b:Publisher>
    <b:Pages>16-17</b:Pages>
    <b:Author>
      <b:Author>
        <b:NameList>
          <b:Person>
            <b:Last>Parada</b:Last>
            <b:First>R.</b:First>
          </b:Person>
        </b:NameList>
      </b:Author>
    </b:Author>
    <b:CountryRegion>Chile</b:CountryRegion>
    <b:DOI>ISBN:9562382532</b:DOI>
    <b:RefOrder>36</b:RefOrder>
  </b:Source>
  <b:Source>
    <b:Tag>Ast12</b:Tag>
    <b:SourceType>Book</b:SourceType>
    <b:Guid>{DBC2C1A9-7FDD-426E-ADC3-2D56362726DF}</b:Guid>
    <b:Title>Fundamentos de Economía</b:Title>
    <b:Year>2012</b:Year>
    <b:City>México</b:City>
    <b:Publisher>Instituto de Investigaciones Económicas: Probooks</b:Publisher>
    <b:Author>
      <b:Author>
        <b:NameList>
          <b:Person>
            <b:Last>Astudillo</b:Last>
            <b:First>M.</b:First>
          </b:Person>
        </b:NameList>
      </b:Author>
    </b:Author>
    <b:Pages>24</b:Pages>
    <b:Edition>1ra Edicion</b:Edition>
    <b:RefOrder>37</b:RefOrder>
  </b:Source>
  <b:Source>
    <b:Tag>Sam10</b:Tag>
    <b:SourceType>Book</b:SourceType>
    <b:Guid>{9D652749-A2EA-4D64-A690-D5DAA1ACF48A}</b:Guid>
    <b:Title>Economía con aplicaciones a Latinoamérica</b:Title>
    <b:Year>2010</b:Year>
    <b:City>México</b:City>
    <b:Publisher>McGraw-Hill </b:Publisher>
    <b:Author>
      <b:Author>
        <b:NameList>
          <b:Person>
            <b:Last>Samuelson</b:Last>
            <b:First>P.</b:First>
          </b:Person>
          <b:Person>
            <b:Last>Nordhaus</b:Last>
            <b:First>W.</b:First>
          </b:Person>
        </b:NameList>
      </b:Author>
    </b:Author>
    <b:Pages>57</b:Pages>
    <b:Edition>Decimonovena Edición</b:Edition>
    <b:RefOrder>38</b:RefOrder>
  </b:Source>
  <b:Source>
    <b:Tag>Fer14</b:Tag>
    <b:SourceType>JournalArticle</b:SourceType>
    <b:Guid>{CAC06B25-E08E-4A78-9435-F31D02035601}</b:Guid>
    <b:Title>El Planteamiento Costos para Gestión LA</b:Title>
    <b:JournalName>Facultad de Ciencias Económicas</b:JournalName>
    <b:Year>2014</b:Year>
    <b:Pages>5</b:Pages>
    <b:Author>
      <b:Author>
        <b:NameList>
          <b:Person>
            <b:Last>Ferraro</b:Last>
            <b:First>G.</b:First>
          </b:Person>
        </b:NameList>
      </b:Author>
    </b:Author>
    <b:URL>https://apps.econ.unicen.edu.ar/sitios/costos/wp-content/uploads/2015/05/iPRESUP.pdf</b:URL>
    <b:RefOrder>39</b:RefOrder>
  </b:Source>
  <b:Source>
    <b:Tag>Ram08</b:Tag>
    <b:SourceType>Book</b:SourceType>
    <b:Guid>{594AD282-7385-41F4-837C-E5837C4B18FF}</b:Guid>
    <b:Title>Contabilidad Administrativa</b:Title>
    <b:Year>2008</b:Year>
    <b:City>México</b:City>
    <b:Publisher>McGraw-Hill Interamericana</b:Publisher>
    <b:Author>
      <b:Author>
        <b:NameList>
          <b:Person>
            <b:Last>Ramírez</b:Last>
            <b:First>D.</b:First>
          </b:Person>
        </b:NameList>
      </b:Author>
    </b:Author>
    <b:Pages>270</b:Pages>
    <b:Edition>Octava edición</b:Edition>
    <b:URL>www.freelibros.me</b:URL>
    <b:RefOrder>40</b:RefOrder>
  </b:Source>
  <b:Source>
    <b:Tag>Via</b:Tag>
    <b:SourceType>Book</b:SourceType>
    <b:Guid>{EBBFE815-C5D7-4E71-9BB6-561F62755527}</b:Guid>
    <b:Title>Manual de Costos y Presupuestos</b:Title>
    <b:Author>
      <b:Author>
        <b:NameList>
          <b:Person>
            <b:Last>Viaña</b:Last>
            <b:First>L.</b:First>
          </b:Person>
        </b:NameList>
      </b:Author>
    </b:Author>
    <b:Year>2014</b:Year>
    <b:City>Colombia</b:City>
    <b:Publisher>Instituto Tecnológico de Soledad Atlántico</b:Publisher>
    <b:Pages>57</b:Pages>
    <b:URL>http://www.itsa.edu.co/docs/3-L-Viana-Manual-de-Costos-y-Presupuestos.pdf</b:URL>
    <b:RefOrder>41</b:RefOrder>
  </b:Source>
  <b:Source>
    <b:Tag>Col12</b:Tag>
    <b:SourceType>JournalArticle</b:SourceType>
    <b:Guid>{AC849C22-DCDF-4ED9-81A5-AA49E68E3EB3}</b:Guid>
    <b:Title>La Planificación Presupuestaria en Universidades Públicas</b:Title>
    <b:JournalName>Dialnet</b:JournalName>
    <b:Year>2012</b:Year>
    <b:Pages>5</b:Pages>
    <b:City>Venezuela</b:City>
    <b:Author>
      <b:Author>
        <b:NameList>
          <b:Person>
            <b:Last>Colina</b:Last>
            <b:First>L.</b:First>
          </b:Person>
          <b:Person>
            <b:Last>Cubillán</b:Last>
            <b:First>A.</b:First>
          </b:Person>
        </b:NameList>
      </b:Author>
    </b:Author>
    <b:Volume>10</b:Volume>
    <b:RefOrder>42</b:RefOrder>
  </b:Source>
  <b:Source>
    <b:Tag>Rin11</b:Tag>
    <b:SourceType>Book</b:SourceType>
    <b:Guid>{3982E9DE-4484-4FC4-B8E1-80009045FB69}</b:Guid>
    <b:Title>Presupuestos empresariales</b:Title>
    <b:Year>2011</b:Year>
    <b:Pages>14</b:Pages>
    <b:City>Bogotá</b:City>
    <b:Publisher>Eco Ediciones</b:Publisher>
    <b:Author>
      <b:Author>
        <b:NameList>
          <b:Person>
            <b:Last>Rincón</b:Last>
            <b:First>C.</b:First>
          </b:Person>
        </b:NameList>
      </b:Author>
    </b:Author>
    <b:Edition>1° Edicion</b:Edition>
    <b:URL>https://www.academia.edu/35646497/Presupuestos-empresariales</b:URL>
    <b:RefOrder>43</b:RefOrder>
  </b:Source>
  <b:Source>
    <b:Tag>Fer13</b:Tag>
    <b:SourceType>JournalArticle</b:SourceType>
    <b:Guid>{8F8F535C-364A-4C42-B75C-87FCCF757849}</b:Guid>
    <b:Title>La gestión económico-presupuestaria en las Administraciones Públicas</b:Title>
    <b:Year>2013</b:Year>
    <b:City>Madrid</b:City>
    <b:Publisher>Escuela Nacional de Sanidad ENS</b:Publisher>
    <b:Author>
      <b:Author>
        <b:NameList>
          <b:Person>
            <b:Last>Fernández </b:Last>
            <b:First>Á.</b:First>
          </b:Person>
        </b:NameList>
      </b:Author>
    </b:Author>
    <b:JournalName>Espacios</b:JournalName>
    <b:Pages>5</b:Pages>
    <b:URL>http://e-spacio.uned.es/fez/eserv/bibliuned:500844/n11.1_La_gesti__n_econ__mico-presupuestaria.pdf</b:URL>
    <b:RefOrder>44</b:RefOrder>
  </b:Source>
  <b:Source>
    <b:Tag>MarcadorDePosición5</b:Tag>
    <b:SourceType>Book</b:SourceType>
    <b:Guid>{832CA72C-0C9C-48BF-AEDF-EAF715C2CE96}</b:Guid>
    <b:Title>Metodología de la investigación administración, economía, humanidades y ciencias sociales</b:Title>
    <b:Year>2010</b:Year>
    <b:Pages>60</b:Pages>
    <b:City>Colombia</b:City>
    <b:Publisher>Pearsón Educación</b:Publisher>
    <b:Author>
      <b:Author>
        <b:NameList>
          <b:Person>
            <b:Last>Bernal</b:Last>
            <b:First>C.</b:First>
          </b:Person>
        </b:NameList>
      </b:Author>
    </b:Author>
    <b:Edition>Tercera Edición</b:Edition>
    <b:DOI>ISBN: 978-958-699-128-5</b:DOI>
    <b:RefOrder>45</b:RefOrder>
  </b:Source>
  <b:Source>
    <b:Tag>Sán18</b:Tag>
    <b:SourceType>Book</b:SourceType>
    <b:Guid>{10CF70AA-2607-430D-BAD6-F4D70C00D2C0}</b:Guid>
    <b:Title>Manual de términos en investigación científica, tecnológica y humanística</b:Title>
    <b:Year>2018</b:Year>
    <b:City>Lima - Perú</b:City>
    <b:Publisher>Universidad Ricardo Palma</b:Publisher>
    <b:Author>
      <b:Author>
        <b:NameList>
          <b:Person>
            <b:Last>Sánchez</b:Last>
            <b:First>H.</b:First>
          </b:Person>
          <b:Person>
            <b:Last>Reyes</b:Last>
            <b:First>C.</b:First>
          </b:Person>
          <b:Person>
            <b:Last>Mejía</b:Last>
            <b:First>K.</b:First>
          </b:Person>
        </b:NameList>
      </b:Author>
    </b:Author>
    <b:Pages>90</b:Pages>
    <b:Edition>Primera Edición</b:Edition>
    <b:DOI>ISBN Nº 978-612-47351-4-1</b:DOI>
    <b:RefOrder>46</b:RefOrder>
  </b:Source>
  <b:Source>
    <b:Tag>Var12</b:Tag>
    <b:SourceType>Book</b:SourceType>
    <b:Guid>{57ADE12A-EF53-40FC-8049-2ABB3EB627E4}</b:Guid>
    <b:Title>Desde la Idea hasta la sustentación:7 pasos para una tesis exitosa</b:Title>
    <b:Year>2012</b:Year>
    <b:City>Perú</b:City>
    <b:Publisher>Universidad de San Martín de Porres</b:Publisher>
    <b:Author>
      <b:Author>
        <b:NameList>
          <b:Person>
            <b:Last>Vara</b:Last>
            <b:First>A.</b:First>
          </b:Person>
        </b:NameList>
      </b:Author>
    </b:Author>
    <b:Pages>221</b:Pages>
    <b:Edition>Tercera</b:Edition>
    <b:URL>https://www.administracion.usmp.edu.pe/investigacion/files/7-PASOS-PARA-UNA-TESIS-EXITOSA-Desde-la-idea-inicial-hasta-la-sustentaci%C3%B3n.pdf</b:URL>
    <b:RefOrder>47</b:RefOrder>
  </b:Source>
  <b:Source>
    <b:Tag>Beh08</b:Tag>
    <b:SourceType>Book</b:SourceType>
    <b:Guid>{847E3D1C-8632-4760-B596-0754234EF829}</b:Guid>
    <b:Title>Metodología de la invetigación</b:Title>
    <b:Year>2008</b:Year>
    <b:Publisher>Editorial Shalom</b:Publisher>
    <b:Author>
      <b:Author>
        <b:NameList>
          <b:Person>
            <b:Last>Behar</b:Last>
            <b:First>D.</b:First>
          </b:Person>
        </b:NameList>
      </b:Author>
    </b:Author>
    <b:DOI>ISBN 978-959-212-783-7</b:DOI>
    <b:RefOrder>48</b:RefOrder>
  </b:Source>
  <b:Source>
    <b:Tag>Rod06</b:Tag>
    <b:SourceType>JournalArticle</b:SourceType>
    <b:Guid>{C273ABEB-F033-4AA8-81AC-DF6AB8BDF89F}</b:Guid>
    <b:Title>Factores clave de éxito en la gestión presupuestaria del sector pastas alimenticias en la región zuliana</b:Title>
    <b:Year>2006</b:Year>
    <b:JournalName>Revista Venezolana de Gerencia</b:JournalName>
    <b:Author>
      <b:Author>
        <b:NameList>
          <b:Person>
            <b:Last>Rodríguez</b:Last>
            <b:First>G.</b:First>
          </b:Person>
          <b:Person>
            <b:Last>Vílchez</b:Last>
            <b:First>G,</b:First>
          </b:Person>
          <b:Person>
            <b:Last>Urdaneta</b:Last>
            <b:First>A.</b:First>
          </b:Person>
        </b:NameList>
      </b:Author>
    </b:Author>
    <b:Volume>11</b:Volume>
    <b:Issue>35</b:Issue>
    <b:URL>http://ve.scielo.org/scielo.php?script=sci_arttext&amp;pid=S1315-99842006000300004</b:URL>
    <b:Pages>2</b:Pages>
    <b:RefOrder>49</b:RefOrder>
  </b:Source>
  <b:Source>
    <b:Tag>MarcadorDePosición6</b:Tag>
    <b:SourceType>InternetSite</b:SourceType>
    <b:Guid>{9A889864-FA81-4D27-9C39-A47219497C5E}</b:Guid>
    <b:Title>La economía ecuatoriana puede caer hasta 9,6% en este 2020</b:Title>
    <b:Year>2020</b:Year>
    <b:Author>
      <b:Author>
        <b:NameList>
          <b:Person>
            <b:Last>El Comercio</b:Last>
            <b:First>EC</b:First>
          </b:Person>
        </b:NameList>
      </b:Author>
    </b:Author>
    <b:Month>junio</b:Month>
    <b:Day>05</b:Day>
    <b:URL>https://www.elcomercio.com/actualidad/economia-ecuador-banco-central-dolarizacion.html#:~:text=El%20Fondo%20Monetario%20Internacional%20(FMI,%2C5%25%20en%20el%202020.&amp;text=Y%20a%C3%B1ade%20que%20este%20a%C3%B1o,300%20millones%20en%20obra%20p%C3%BAblica.</b:URL>
    <b:RefOrder>50</b:RefOrder>
  </b:Source>
  <b:Source>
    <b:Tag>Aré18</b:Tag>
    <b:SourceType>Book</b:SourceType>
    <b:Guid>{578EE461-EA68-498C-92DB-B13A06CA6F13}</b:Guid>
    <b:Title>Estudio de mercado y estrategias de marketing digital para Foodie 2.0</b:Title>
    <b:Year>2018</b:Year>
    <b:Author>
      <b:Author>
        <b:NameList>
          <b:Person>
            <b:Last>Arévalo</b:Last>
            <b:First>Anggie</b:First>
          </b:Person>
        </b:NameList>
      </b:Author>
    </b:Author>
    <b:City>Guayaquil, Ecuador</b:City>
    <b:Publisher>Universidad de Guayaquil</b:Publisher>
    <b:RefOrder>51</b:RefOrder>
  </b:Source>
  <b:Source>
    <b:Tag>Kot111</b:Tag>
    <b:SourceType>Book</b:SourceType>
    <b:Guid>{C696B4FC-3B41-4C7F-8F7F-68C8BC9969A8}</b:Guid>
    <b:Author>
      <b:Author>
        <b:NameList>
          <b:Person>
            <b:Last>Kotler</b:Last>
            <b:First>P.</b:First>
          </b:Person>
          <b:Person>
            <b:Last>Armstrong</b:Last>
            <b:First>G.</b:First>
          </b:Person>
        </b:NameList>
      </b:Author>
    </b:Author>
    <b:Title>Marketing: Edición para Latinoamérica</b:Title>
    <b:Year>2011</b:Year>
    <b:City>New Jersey, USA</b:City>
    <b:Publisher>8ª ed., Pearson</b:Publisher>
    <b:RefOrder>52</b:RefOrder>
  </b:Source>
  <b:Source>
    <b:Tag>Lam14</b:Tag>
    <b:SourceType>Book</b:SourceType>
    <b:Guid>{DC892E8D-B91F-4CA6-AB41-73505EBEF2BB}</b:Guid>
    <b:Author>
      <b:Author>
        <b:NameList>
          <b:Person>
            <b:Last>Lamb</b:Last>
            <b:First>C.</b:First>
          </b:Person>
          <b:Person>
            <b:Last>Hair</b:Last>
            <b:First>J.</b:First>
          </b:Person>
          <b:Person>
            <b:Last>McDaniel</b:Last>
            <b:First>C.</b:First>
          </b:Person>
        </b:NameList>
      </b:Author>
    </b:Author>
    <b:Title>Marketing</b:Title>
    <b:Year>2014</b:Year>
    <b:City>Estado de México</b:City>
    <b:Publisher>Cengage Learning</b:Publisher>
    <b:RefOrder>53</b:RefOrder>
  </b:Source>
  <b:Source>
    <b:Tag>Sta12</b:Tag>
    <b:SourceType>Book</b:SourceType>
    <b:Guid>{21A1BF3A-ED98-4722-9186-388B38C99FEC}</b:Guid>
    <b:Author>
      <b:Author>
        <b:NameList>
          <b:Person>
            <b:Last>Stanton</b:Last>
            <b:First>William</b:First>
            <b:Middle>J.</b:Middle>
          </b:Person>
          <b:Person>
            <b:Last>Etzel</b:Last>
            <b:First>Michael</b:First>
            <b:Middle>J.</b:Middle>
          </b:Person>
          <b:Person>
            <b:Last>Walker</b:Last>
            <b:First>Bruce</b:First>
            <b:Middle>J.</b:Middle>
          </b:Person>
        </b:NameList>
      </b:Author>
    </b:Author>
    <b:Title>Fundamentos de marketing</b:Title>
    <b:Year>2007</b:Year>
    <b:City>México</b:City>
    <b:Publisher>14ª ed., Mcgraw-Hill Interamericana S.A.</b:Publisher>
    <b:RefOrder>54</b:RefOrder>
  </b:Source>
  <b:Source>
    <b:Tag>Kot121</b:Tag>
    <b:SourceType>Book</b:SourceType>
    <b:Guid>{D8CF6D81-65A5-4A46-A4D6-6E38C9BF679E}</b:Guid>
    <b:Author>
      <b:Author>
        <b:NameList>
          <b:Person>
            <b:Last>Kotler</b:Last>
            <b:First>P.</b:First>
          </b:Person>
        </b:NameList>
      </b:Author>
    </b:Author>
    <b:Title>Dirección de marketing: Conceptos esenciales </b:Title>
    <b:Year>2012</b:Year>
    <b:City>México: </b:City>
    <b:Publisher>14ª ed., Pearson</b:Publisher>
    <b:RefOrder>55</b:RefOrder>
  </b:Source>
  <b:Source>
    <b:Tag>San121</b:Tag>
    <b:SourceType>Book</b:SourceType>
    <b:Guid>{70740835-A8AD-4B8B-9334-5AC88794A230}</b:Guid>
    <b:Author>
      <b:Author>
        <b:NameList>
          <b:Person>
            <b:Last>Santesmases</b:Last>
            <b:First>M.</b:First>
            <b:Middle>M.</b:Middle>
          </b:Person>
        </b:NameList>
      </b:Author>
    </b:Author>
    <b:Title>Marketing: Conceptos y Estrategias </b:Title>
    <b:Year>2012</b:Year>
    <b:City>Madrid</b:City>
    <b:Publisher>Editorial PIRÁMIDE</b:Publisher>
    <b:RefOrder>56</b:RefOrder>
  </b:Source>
  <b:Source>
    <b:Tag>Kot12</b:Tag>
    <b:SourceType>Book</b:SourceType>
    <b:Guid>{4C55E36B-F568-4452-A641-B8668B1CF9C3}</b:Guid>
    <b:Author>
      <b:Author>
        <b:NameList>
          <b:Person>
            <b:Last>Kotler</b:Last>
            <b:First>P.</b:First>
          </b:Person>
          <b:Person>
            <b:Last>Armstrong</b:Last>
            <b:First>G</b:First>
          </b:Person>
        </b:NameList>
      </b:Author>
    </b:Author>
    <b:Title>Fundamentos de Marketing</b:Title>
    <b:Year>2012</b:Year>
    <b:City>México</b:City>
    <b:Publisher>14ª ed. Pearson</b:Publisher>
    <b:RefOrder>57</b:RefOrder>
  </b:Source>
  <b:Source>
    <b:Tag>Muñ15</b:Tag>
    <b:SourceType>Book</b:SourceType>
    <b:Guid>{BEB97FC6-AE37-4A88-9890-0C135D6CCC0A}</b:Guid>
    <b:Title>Marketing en el Siglo XXI</b:Title>
    <b:Year>2015</b:Year>
    <b:Author>
      <b:Author>
        <b:NameList>
          <b:Person>
            <b:Last>Muñiz</b:Last>
            <b:First>R.</b:First>
          </b:Person>
        </b:NameList>
      </b:Author>
    </b:Author>
    <b:City>México D. F.</b:City>
    <b:Publisher>5ª ed. </b:Publisher>
    <b:RefOrder>58</b:RefOrder>
  </b:Source>
  <b:Source>
    <b:Tag>Bae10</b:Tag>
    <b:SourceType>Book</b:SourceType>
    <b:Guid>{6CAFB535-047C-44F0-B62B-3188008148CD}</b:Guid>
    <b:Author>
      <b:Author>
        <b:NameList>
          <b:Person>
            <b:Last>Baena</b:Last>
            <b:First>G.</b:First>
            <b:Middle>V.</b:Middle>
          </b:Person>
          <b:Person>
            <b:Last>Moreno</b:Last>
            <b:First>S.</b:First>
            <b:Middle>M.</b:Middle>
          </b:Person>
        </b:NameList>
      </b:Author>
    </b:Author>
    <b:Title>Instrumentos de marketing: decisiones sobre producto, precio, distribución, comunicación y marketing directo</b:Title>
    <b:Year>2010</b:Year>
    <b:City>Barcelona, España</b:City>
    <b:Publisher>Editorial UOC</b:Publisher>
    <b:RefOrder>59</b:RefOrder>
  </b:Source>
  <b:Source>
    <b:Tag>Jon101</b:Tag>
    <b:SourceType>Book</b:SourceType>
    <b:Guid>{64756B4A-E2D7-4925-90A9-4C9BC9D77359}</b:Guid>
    <b:Author>
      <b:Author>
        <b:NameList>
          <b:Person>
            <b:Last>Jones</b:Last>
            <b:First>G.</b:First>
            <b:Middle>R.</b:Middle>
          </b:Person>
          <b:Person>
            <b:Last>George</b:Last>
            <b:First>J.</b:First>
          </b:Person>
        </b:NameList>
      </b:Author>
    </b:Author>
    <b:Title>Administración Comtemporánea</b:Title>
    <b:Year>2010</b:Year>
    <b:City>México</b:City>
    <b:Publisher>6ª. ed., McGraw Hill</b:Publisher>
    <b:RefOrder>60</b:RefOrder>
  </b:Source>
  <b:Source>
    <b:Tag>Pal181</b:Tag>
    <b:SourceType>Book</b:SourceType>
    <b:Guid>{054B1BD1-1EBB-43C3-ADFF-BA2D18DAC2E2}</b:Guid>
    <b:Author>
      <b:Author>
        <b:NameList>
          <b:Person>
            <b:Last>Paladines</b:Last>
            <b:First>Laura</b:First>
          </b:Person>
        </b:NameList>
      </b:Author>
    </b:Author>
    <b:Title>Plan de marketing para el posicionamiento de la empresa "Inicia" en la ciudad y provincia de Loja en el período 2017</b:Title>
    <b:Year>2018</b:Year>
    <b:City>Loja, Ecuador</b:City>
    <b:Publisher>Universidad Internacional del Ecuador</b:Publisher>
    <b:RefOrder>61</b:RefOrder>
  </b:Source>
  <b:Source>
    <b:Tag>Gir16</b:Tag>
    <b:SourceType>Book</b:SourceType>
    <b:Guid>{91295F4F-A6FC-44F8-ABB6-DAF05D9EC52A}</b:Guid>
    <b:Author>
      <b:Author>
        <b:NameList>
          <b:Person>
            <b:Last>Giraldo</b:Last>
            <b:First>M.</b:First>
          </b:Person>
          <b:Person>
            <b:Last>Juliao</b:Last>
            <b:First>D.</b:First>
          </b:Person>
        </b:NameList>
      </b:Author>
    </b:Author>
    <b:Title>Gerencia de Marketing</b:Title>
    <b:Year>2016</b:Year>
    <b:City>Barranquilla</b:City>
    <b:Publisher>Ecoe Ediciones</b:Publisher>
    <b:RefOrder>62</b:RefOrder>
  </b:Source>
  <b:Source>
    <b:Tag>Val19</b:Tag>
    <b:SourceType>Book</b:SourceType>
    <b:Guid>{D0E549E4-041D-4764-A553-3E06B7E9951E}</b:Guid>
    <b:Author>
      <b:Author>
        <b:NameList>
          <b:Person>
            <b:Last>Vallejo</b:Last>
            <b:First>Liliana</b:First>
          </b:Person>
        </b:NameList>
      </b:Author>
    </b:Author>
    <b:Title>Diseño de un plan de marketing digital de ventas on-line de productos Fitofármacos. Caso: Empresa VR Naturista</b:Title>
    <b:Year>2019</b:Year>
    <b:City>Quito, Ecuador</b:City>
    <b:Publisher>Pontificia Universidad Católica del Ecuador</b:Publisher>
    <b:RefOrder>63</b:RefOrder>
  </b:Source>
  <b:Source>
    <b:Tag>Kot122</b:Tag>
    <b:SourceType>Book</b:SourceType>
    <b:Guid>{5C4249A2-A2EC-4ED2-844D-02A3D5B4E3A5}</b:Guid>
    <b:Author>
      <b:Author>
        <b:NameList>
          <b:Person>
            <b:Last>Kotler</b:Last>
            <b:First>P.</b:First>
          </b:Person>
          <b:Person>
            <b:Last>Armstrong</b:Last>
            <b:First>G</b:First>
          </b:Person>
        </b:NameList>
      </b:Author>
    </b:Author>
    <b:Title>Marketing</b:Title>
    <b:Year>2012</b:Year>
    <b:City>México</b:City>
    <b:Publisher>Pearson Education</b:Publisher>
    <b:RefOrder>64</b:RefOrder>
  </b:Source>
  <b:Source>
    <b:Tag>Sai18</b:Tag>
    <b:SourceType>Book</b:SourceType>
    <b:Guid>{1E254C67-BF84-43A0-9D37-B38BA4416E8F}</b:Guid>
    <b:Author>
      <b:Author>
        <b:NameList>
          <b:Person>
            <b:Last>Sainz de Vicuña</b:Last>
            <b:First>J.</b:First>
            <b:Middle>M.</b:Middle>
          </b:Person>
        </b:NameList>
      </b:Author>
    </b:Author>
    <b:Title>El plan de marketing digital en la práctica</b:Title>
    <b:Year>2018</b:Year>
    <b:City>Madrid, España</b:City>
    <b:Publisher>ESIC Editorial</b:Publisher>
    <b:RefOrder>65</b:RefOrder>
  </b:Source>
  <b:Source>
    <b:Tag>Kad13</b:Tag>
    <b:SourceType>Book</b:SourceType>
    <b:Guid>{705D0298-30AE-47BB-9545-41E23DA21286}</b:Guid>
    <b:Author>
      <b:Author>
        <b:NameList>
          <b:Person>
            <b:Last>Kadushin</b:Last>
            <b:First>C.</b:First>
          </b:Person>
        </b:NameList>
      </b:Author>
    </b:Author>
    <b:Title>Comprender las redes sociales: Teorías, conceptos y hallazgos</b:Title>
    <b:Year>2013</b:Year>
    <b:City>Madrid, España</b:City>
    <b:Publisher>Centro de Investigaciones Sociológicas</b:Publisher>
    <b:RefOrder>66</b:RefOrder>
  </b:Source>
  <b:Source>
    <b:Tag>Vás05</b:Tag>
    <b:SourceType>Book</b:SourceType>
    <b:Guid>{C2B50169-2B34-4525-8C02-1BC820686281}</b:Guid>
    <b:Author>
      <b:Author>
        <b:NameList>
          <b:Person>
            <b:Last>Vásquez</b:Last>
            <b:First>J.</b:First>
            <b:Middle>A.</b:Middle>
          </b:Person>
        </b:NameList>
      </b:Author>
    </b:Author>
    <b:Title>Investigación descriptiva</b:Title>
    <b:Year>2005</b:Year>
    <b:RefOrder>67</b:RefOrder>
  </b:Source>
  <b:Source>
    <b:Tag>Lib131</b:Tag>
    <b:SourceType>Book</b:SourceType>
    <b:Guid>{14AFAF95-357A-468E-91F6-F01566662682}</b:Guid>
    <b:Author>
      <b:Author>
        <b:NameList>
          <b:Person>
            <b:Last>Liberos</b:Last>
            <b:First>E.</b:First>
          </b:Person>
          <b:Person>
            <b:Last>Núñez</b:Last>
            <b:First>Á.</b:First>
          </b:Person>
          <b:Person>
            <b:Last>Bareño</b:Last>
            <b:First>R.</b:First>
          </b:Person>
          <b:Person>
            <b:Last>García</b:Last>
            <b:First>R.</b:First>
          </b:Person>
          <b:Person>
            <b:Last>Gutiérrez</b:Last>
            <b:First>J.</b:First>
            <b:Middle>C.</b:Middle>
          </b:Person>
          <b:Person>
            <b:Last>Pino</b:Last>
            <b:First>G.</b:First>
          </b:Person>
        </b:NameList>
      </b:Author>
    </b:Author>
    <b:Title>El libro del Marketing Interactivo y la Publlicidad Digital</b:Title>
    <b:Year>2013</b:Year>
    <b:City>Madrid, España</b:City>
    <b:Publisher>ESIC Editorial</b:Publisher>
    <b:RefOrder>68</b:RefOrder>
  </b:Source>
  <b:Source>
    <b:Tag>Niz18</b:Tag>
    <b:SourceType>BookSection</b:SourceType>
    <b:Guid>{1B75E778-D559-4361-9118-29A6B328DBC9}</b:Guid>
    <b:Year>2018</b:Year>
    <b:City>Tesis de titulación. Peru</b:City>
    <b:Publisher>Universidad Cesar Vallejo.</b:Publisher>
    <b:Author>
      <b:Author>
        <b:NameList>
          <b:Person>
            <b:Last>Nizama</b:Last>
            <b:First>M.</b:First>
          </b:Person>
        </b:NameList>
      </b:Author>
    </b:Author>
    <b:BookTitle>Perfil del empresario productor de derivados de algarrobo de Piura para la exportación al mercado de Estados Unidos, 2018</b:BookTitle>
    <b:RefOrder>69</b:RefOrder>
  </b:Source>
  <b:Source>
    <b:Tag>Win17</b:Tag>
    <b:SourceType>BookSection</b:SourceType>
    <b:Guid>{A24F09EB-59FC-4804-A8EE-299043F0FF0C}</b:Guid>
    <b:Year>2017</b:Year>
    <b:City>Tesis de titulación. Peru</b:City>
    <b:Publisher>Universidad Cesar Vallejo</b:Publisher>
    <b:Author>
      <b:Author>
        <b:NameList>
          <b:Person>
            <b:Last>Winter</b:Last>
            <b:First>A.</b:First>
          </b:Person>
        </b:NameList>
      </b:Author>
    </b:Author>
    <b:BookTitle>Diagnóstico sobre la producción de Algarrobina para el mercado de la Unión Europea: “Caserío de Sáncor Distrito de Chulucanas – Morropón 2017”</b:BookTitle>
    <b:RefOrder>70</b:RefOrder>
  </b:Source>
  <b:Source>
    <b:Tag>Pan18</b:Tag>
    <b:SourceType>BookSection</b:SourceType>
    <b:Guid>{47FD5962-2800-4F84-B7DB-30609AF2E72D}</b:Guid>
    <b:Year>2018</b:Year>
    <b:City>Tesis de titulación. Peru</b:City>
    <b:Publisher>Universidad Cesar Vallejo</b:Publisher>
    <b:Author>
      <b:Author>
        <b:NameList>
          <b:Person>
            <b:Last>Pantoja</b:Last>
            <b:First>A.</b:First>
          </b:Person>
        </b:NameList>
      </b:Author>
    </b:Author>
    <b:BookTitle>Exportaciones de las principales empresas peruanas exportadoras de quinua hacia los Estados Unidos</b:BookTitle>
    <b:JournalName>Tesis de titulación</b:JournalName>
    <b:RefOrder>71</b:RefOrder>
  </b:Source>
  <b:Source>
    <b:Tag>Ort17</b:Tag>
    <b:SourceType>BookSection</b:SourceType>
    <b:Guid>{99F3AB6E-2C01-41C8-A7AC-0D9FD9456A6C}</b:Guid>
    <b:Year>2017</b:Year>
    <b:City>Tesis de titulación. Peru</b:City>
    <b:Publisher>Universidad Norbert Wiener</b:Publisher>
    <b:Author>
      <b:Author>
        <b:NameList>
          <b:Person>
            <b:Last>Ortiz</b:Last>
            <b:First>M.</b:First>
          </b:Person>
        </b:NameList>
      </b:Author>
    </b:Author>
    <b:BookTitle>Oferta exportable de jugo de tumbo al mercado internacional para el desarrollo sostenible del Perú, 2017</b:BookTitle>
    <b:RefOrder>72</b:RefOrder>
  </b:Source>
  <b:Source>
    <b:Tag>Tar17</b:Tag>
    <b:SourceType>BookSection</b:SourceType>
    <b:Guid>{9FD3229B-9368-4F81-93FD-BC86FE7FEB86}</b:Guid>
    <b:Year>2017</b:Year>
    <b:City>Tesis de titulación. Peru</b:City>
    <b:Publisher>Universidad Norbert Wiener</b:Publisher>
    <b:Author>
      <b:Author>
        <b:NameList>
          <b:Person>
            <b:Last>Tarmeño</b:Last>
            <b:First>L.</b:First>
          </b:Person>
        </b:NameList>
      </b:Author>
    </b:Author>
    <b:BookTitle>Oferta exportable de pecana al mercado del país de China 2017.</b:BookTitle>
    <b:RefOrder>73</b:RefOrder>
  </b:Source>
  <b:Source>
    <b:Tag>Flo171</b:Tag>
    <b:SourceType>BookSection</b:SourceType>
    <b:Guid>{B4002341-E45B-444C-AB48-D4AD3910030A}</b:Guid>
    <b:Year>2017</b:Year>
    <b:City>Tesis de titulación. Ecuador</b:City>
    <b:Publisher>Universidad de Guayaquil</b:Publisher>
    <b:Author>
      <b:Author>
        <b:NameList>
          <b:Person>
            <b:Last>Flores</b:Last>
            <b:First>J.</b:First>
          </b:Person>
          <b:Person>
            <b:Last>Rodríguez</b:Last>
            <b:First>J.</b:First>
          </b:Person>
        </b:NameList>
      </b:Author>
    </b:Author>
    <b:BookTitle>Modelo de negocio para la producción y comercialización de conservas de guayaba en la provincia del guayas y su futura exportación al mercado de New York.</b:BookTitle>
    <b:RefOrder>74</b:RefOrder>
  </b:Source>
  <b:Source>
    <b:Tag>Aco18</b:Tag>
    <b:SourceType>BookSection</b:SourceType>
    <b:Guid>{D7A0B13E-3DF9-4B40-9BFB-A0341140889B}</b:Guid>
    <b:BookTitle>Modelo de negocio del jugo adelgazante a base de uvilla con stevia dirigido al mercado de Estados Unidos.</b:BookTitle>
    <b:Year>2018</b:Year>
    <b:City>Tesis de titulación. Ecuador</b:City>
    <b:Publisher>Universidad de Guayaquil</b:Publisher>
    <b:Author>
      <b:Author>
        <b:NameList>
          <b:Person>
            <b:Last>Acosta</b:Last>
            <b:First>D.</b:First>
          </b:Person>
          <b:Person>
            <b:Last>Cahuana</b:Last>
            <b:First>E.</b:First>
          </b:Person>
        </b:NameList>
      </b:Author>
    </b:Author>
    <b:RefOrder>75</b:RefOrder>
  </b:Source>
  <b:Source>
    <b:Tag>Fer17</b:Tag>
    <b:SourceType>BookSection</b:SourceType>
    <b:Guid>{6EFAD3D1-667C-4632-814F-7A70A2B11F5D}</b:Guid>
    <b:BookTitle>Análisis de la factibilidad para la creación de una empresa exportadora de concentrado de aloe vera al mercado de Estados Unidos.</b:BookTitle>
    <b:Year>2017</b:Year>
    <b:City>Tesis de titulación. Ecuador</b:City>
    <b:Publisher>Universidad de Guayaquil</b:Publisher>
    <b:Author>
      <b:Author>
        <b:NameList>
          <b:Person>
            <b:Last>Ferruzola</b:Last>
            <b:First>E.</b:First>
          </b:Person>
          <b:Person>
            <b:Last>Yáguar</b:Last>
            <b:First>E.</b:First>
          </b:Person>
        </b:NameList>
      </b:Author>
    </b:Author>
    <b:RefOrder>76</b:RefOrder>
  </b:Source>
  <b:Source>
    <b:Tag>Hil17</b:Tag>
    <b:SourceType>BookSection</b:SourceType>
    <b:Guid>{09470CE4-D11D-428A-A97B-7ED0DF518666}</b:Guid>
    <b:BookTitle>Diseño de un Plan Estratégico para Exportar Uvilla Ecuatoriana a la Unión Europea.</b:BookTitle>
    <b:Year>2017</b:Year>
    <b:City>Tesis de magister. Ecuador</b:City>
    <b:Publisher>Universidad de Guayaquil</b:Publisher>
    <b:Author>
      <b:Author>
        <b:NameList>
          <b:Person>
            <b:Last>Hilaca</b:Last>
            <b:First>D.</b:First>
          </b:Person>
        </b:NameList>
      </b:Author>
    </b:Author>
    <b:RefOrder>77</b:RefOrder>
  </b:Source>
  <b:Source>
    <b:Tag>Chi00</b:Tag>
    <b:SourceType>Book</b:SourceType>
    <b:Guid>{49F7F86D-EF31-418D-995C-371C970335DE}</b:Guid>
    <b:Title>Introducción a la teoría general de la adminsitración</b:Title>
    <b:Year>2000</b:Year>
    <b:City>Mexico DF</b:City>
    <b:Publisher>Mc Graw Hill</b:Publisher>
    <b:Author>
      <b:Author>
        <b:NameList>
          <b:Person>
            <b:Last>Chiavenato</b:Last>
            <b:First>I</b:First>
          </b:Person>
        </b:NameList>
      </b:Author>
    </b:Author>
    <b:RefOrder>78</b:RefOrder>
  </b:Source>
  <b:Source>
    <b:Tag>Pan05</b:Tag>
    <b:SourceType>Book</b:SourceType>
    <b:Guid>{A7EABD1E-63C6-4806-BB2B-63D3E9239498}</b:Guid>
    <b:Title>Principales escuela del pensamiento administrativo</b:Title>
    <b:Year>2005</b:Year>
    <b:City>Costa Rica</b:City>
    <b:Publisher>Euned</b:Publisher>
    <b:Author>
      <b:Author>
        <b:NameList>
          <b:Person>
            <b:Last>Paniagua</b:Last>
            <b:First>C</b:First>
          </b:Person>
        </b:NameList>
      </b:Author>
    </b:Author>
    <b:RefOrder>79</b:RefOrder>
  </b:Source>
  <b:Source>
    <b:Tag>Pon05</b:Tag>
    <b:SourceType>Book</b:SourceType>
    <b:Guid>{B07C4829-3A96-4C56-BF0C-61D2DA93607B}</b:Guid>
    <b:Title>Administración por objetivos</b:Title>
    <b:Year>2005</b:Year>
    <b:City>Mexico</b:City>
    <b:Publisher>Limusa</b:Publisher>
    <b:Author>
      <b:Author>
        <b:NameList>
          <b:Person>
            <b:Last>Ponce</b:Last>
            <b:First>R</b:First>
          </b:Person>
        </b:NameList>
      </b:Author>
    </b:Author>
    <b:RefOrder>80</b:RefOrder>
  </b:Source>
  <b:Source>
    <b:Tag>Cor02</b:Tag>
    <b:SourceType>Book</b:SourceType>
    <b:Guid>{8B150B84-8FE9-4C66-9C9A-5CA320D62DB7}</b:Guid>
    <b:Title>Comercio Internacional hacia una gestión competitiva</b:Title>
    <b:Year>2002</b:Year>
    <b:City>Lima</b:City>
    <b:Publisher>San Marcos</b:Publisher>
    <b:Author>
      <b:Author>
        <b:NameList>
          <b:Person>
            <b:Last>Cornejo </b:Last>
            <b:First>E</b:First>
          </b:Person>
        </b:NameList>
      </b:Author>
    </b:Author>
    <b:RefOrder>81</b:RefOrder>
  </b:Source>
  <b:Source>
    <b:Tag>Cha05</b:Tag>
    <b:SourceType>Book</b:SourceType>
    <b:Guid>{6DD2B7B4-FA31-4E25-A935-71C38BB5F29E}</b:Guid>
    <b:Title>Manual de Comercio Exterior</b:Title>
    <b:Year>2005</b:Year>
    <b:City>Barcelano</b:City>
    <b:Publisher>Gestión 200</b:Publisher>
    <b:Author>
      <b:Author>
        <b:NameList>
          <b:Person>
            <b:Last>Charbert</b:Last>
            <b:First>J</b:First>
          </b:Person>
        </b:NameList>
      </b:Author>
    </b:Author>
    <b:RefOrder>82</b:RefOrder>
  </b:Source>
  <b:Source>
    <b:Tag>Min15</b:Tag>
    <b:SourceType>DocumentFromInternetSite</b:SourceType>
    <b:Guid>{1C052461-9A42-4B58-A842-4B54F8E94207}</b:Guid>
    <b:Author>
      <b:Author>
        <b:Corporate>Ministerio de Agricultura y Riego</b:Corporate>
      </b:Author>
    </b:Author>
    <b:Title>MINAGRI</b:Title>
    <b:InternetSiteTitle>MINAGRI</b:InternetSiteTitle>
    <b:Year>2015</b:Year>
    <b:URL>http://minagri.gob.pe/portal/objetivos/181-exportaciones/que-podemos-exportar/532-definicion-de-oferta-exportable</b:URL>
    <b:RefOrder>83</b:RefOrder>
  </b:Source>
  <b:Source>
    <b:Tag>Min151</b:Tag>
    <b:SourceType>JournalArticle</b:SourceType>
    <b:Guid>{94FB046A-5013-471C-99E6-29EB80204CD1}</b:Guid>
    <b:Title>Plan estratégico nacional exportador</b:Title>
    <b:JournalName>PENX 2025</b:JournalName>
    <b:Year>2015</b:Year>
    <b:Pages>300</b:Pages>
    <b:Author>
      <b:Author>
        <b:Corporate>Ministerio de Comercio Exterior y Turismo</b:Corporate>
      </b:Author>
    </b:Author>
    <b:URL>https://www.mincetur.gob.pe/wp-content/uploads/documentos/comercio_exterior/plan_exportador/Penx_2025/PENX_FINAL_101215.pdf</b:URL>
    <b:RefOrder>84</b:RefOrder>
  </b:Source>
  <b:Source>
    <b:Tag>Min152</b:Tag>
    <b:SourceType>BookSection</b:SourceType>
    <b:Guid>{23771E18-BB3E-46A6-909B-1BBA607F996F}</b:Guid>
    <b:BookTitle>Plan estratégico nacional exportador: PENX 2025. MINCETUR.</b:BookTitle>
    <b:Year>2015</b:Year>
    <b:Publisher>Ministerio de Comercio Exterior y Turismo, 2015</b:Publisher>
    <b:Author>
      <b:Author>
        <b:NameList>
          <b:Person>
            <b:Last>Ministerio de Comercio Exterior y Turismo,</b:Last>
          </b:Person>
        </b:NameList>
      </b:Author>
    </b:Author>
    <b:RefOrder>85</b:RefOrder>
  </b:Source>
  <b:Source>
    <b:Tag>Min14</b:Tag>
    <b:SourceType>BookSection</b:SourceType>
    <b:Guid>{DD367E4C-4DE1-4B18-B39B-E5A9B76F319E}</b:Guid>
    <b:Year>2014</b:Year>
    <b:Author>
      <b:Author>
        <b:NameList>
          <b:Person>
            <b:Last>Ministerio de Comercio Exterior y Turismo,</b:Last>
          </b:Person>
        </b:NameList>
      </b:Author>
    </b:Author>
    <b:City>Peru</b:City>
    <b:Publisher>Biblioteca Nacional del Perú N° 2014-10207</b:Publisher>
    <b:BookTitle>Comercio exterior – texto educativo 3era edición.</b:BookTitle>
    <b:RefOrder>86</b:RefOrder>
  </b:Source>
  <b:Source>
    <b:Tag>Min051</b:Tag>
    <b:SourceType>BookSection</b:SourceType>
    <b:Guid>{15DE7BF4-781E-45F5-9DC6-AD4B5ADAAE88}</b:Guid>
    <b:BookTitle>Plan estratégico nacional del exportador. PENX 2003-2013.</b:BookTitle>
    <b:Year>2005</b:Year>
    <b:City>Peru</b:City>
    <b:Publisher>MINCETUR</b:Publisher>
    <b:Author>
      <b:Author>
        <b:NameList>
          <b:Person>
            <b:Last>Ministerio de Comercio Exterior y Turismo</b:Last>
          </b:Person>
        </b:NameList>
      </b:Author>
    </b:Author>
    <b:URL>https://www.mincetur.gob.pe/wpcontent/uploads/documentos/comercio_exterior/plan_exportador/Penx_2003_2013/2Planes_Sectoriales_POS/Sector_Servicios.pdf (Ministerio de Comercio Exterior y Turismo, 2005</b:URL>
    <b:RefOrder>87</b:RefOrder>
  </b:Source>
  <b:Source>
    <b:Tag>SII20</b:Tag>
    <b:SourceType>InternetSite</b:SourceType>
    <b:Guid>{7C7E223F-E99B-47B6-B3FB-3F49782FEED4}</b:Guid>
    <b:Title>RUTAS MARITIMAS</b:Title>
    <b:Year>2020</b:Year>
    <b:Author>
      <b:Author>
        <b:Corporate>SIICEX</b:Corporate>
      </b:Author>
    </b:Author>
    <b:Month>ENERO</b:Month>
    <b:Day>27</b:Day>
    <b:YearAccessed>2020</b:YearAccessed>
    <b:URL>http://rutasmaritimas.promperu.gob.pe/itinerario?prutamaestra=null,2,17</b:URL>
    <b:RefOrder>88</b:RefOrder>
  </b:Source>
  <b:Source>
    <b:Tag>Ler10</b:Tag>
    <b:SourceType>Book</b:SourceType>
    <b:Guid>{50A67680-BDA7-4A8A-92CB-3C48A68C49AD}</b:Guid>
    <b:Title>Comercio y Marketing Internacional</b:Title>
    <b:Year>2010</b:Year>
    <b:City>Mexico</b:City>
    <b:Publisher>CENGAGE Learning</b:Publisher>
    <b:Author>
      <b:Author>
        <b:NameList>
          <b:Person>
            <b:Last>Lerna</b:Last>
            <b:First>A</b:First>
          </b:Person>
          <b:Person>
            <b:Last>Márquez</b:Last>
            <b:First>E</b:First>
          </b:Person>
        </b:NameList>
      </b:Author>
    </b:Author>
    <b:RefOrder>89</b:RefOrder>
  </b:Source>
  <b:Source>
    <b:Tag>Min10</b:Tag>
    <b:SourceType>Report</b:SourceType>
    <b:Guid>{61B932B6-4A7D-46A3-99BB-F7549E7AEE9C}</b:Guid>
    <b:Author>
      <b:Author>
        <b:Corporate>Ministerio de Comercio Exterior y Turismo</b:Corporate>
      </b:Author>
    </b:Author>
    <b:Title>Guía de Requisitos Sanitarios y Fitosanitarios para exportar alimentos a los Estados Unidos</b:Title>
    <b:Year>2010</b:Year>
    <b:Publisher>MINCETUR</b:Publisher>
    <b:City>Lima</b:City>
    <b:RefOrder>90</b:RefOrder>
  </b:Source>
  <b:Source>
    <b:Tag>SUN16</b:Tag>
    <b:SourceType>InternetSite</b:SourceType>
    <b:Guid>{92D122E3-7EE9-4259-A6A7-4480674B4A1B}</b:Guid>
    <b:Author>
      <b:Author>
        <b:Corporate>SUNAT</b:Corporate>
      </b:Author>
    </b:Author>
    <b:Title>SUNAT.GOB.PE</b:Title>
    <b:InternetSiteTitle>SUNAT.GOB.PE</b:InternetSiteTitle>
    <b:Year>2016</b:Year>
    <b:URL>http://www.sunat.gob.pe/orientacionaduanera/nomenclaturaarancelaria/index.html</b:URL>
    <b:RefOrder>91</b:RefOrder>
  </b:Source>
  <b:Source>
    <b:Tag>Sis08</b:Tag>
    <b:SourceType>BookSection</b:SourceType>
    <b:Guid>{749595A4-91E2-484E-8B3C-ABA3B6304745}</b:Guid>
    <b:Title>Sistema Integrado de Información de Comercio Exterior</b:Title>
    <b:BookTitle>Documentos para Exportar</b:BookTitle>
    <b:Year>2008</b:Year>
    <b:City>Lima</b:City>
    <b:Publisher>SIICEX</b:Publisher>
    <b:URL>http://www.siicex.gob.pe/siicex/portal5ES.asp?_page_=827.82600</b:URL>
    <b:RefOrder>92</b:RefOrder>
  </b:Source>
  <b:Source>
    <b:Tag>PRO10</b:Tag>
    <b:SourceType>BookSection</b:SourceType>
    <b:Guid>{E698572B-1F7C-4AA1-925D-31921DD1B95F}</b:Guid>
    <b:BookTitle>Plan de Negocios Internacional de Exportación</b:BookTitle>
    <b:Year>2010</b:Year>
    <b:City>Mexico</b:City>
    <b:Publisher>Universidad Intercontinental</b:Publisher>
    <b:Author>
      <b:Author>
        <b:NameList>
          <b:Person>
            <b:Last>PROMEXICO</b:Last>
          </b:Person>
        </b:NameList>
      </b:Author>
    </b:Author>
    <b:RefOrder>93</b:RefOrder>
  </b:Source>
  <b:Source>
    <b:Tag>SUN161</b:Tag>
    <b:SourceType>BookSection</b:SourceType>
    <b:Guid>{36A3FE3B-B9D7-4B62-BC37-749210A87077}</b:Guid>
    <b:BookTitle>Orientación Aduanera de Exportación – Requisitos</b:BookTitle>
    <b:Year>2016</b:Year>
    <b:City>Lima</b:City>
    <b:Publisher>ADUANAS</b:Publisher>
    <b:Author>
      <b:Author>
        <b:NameList>
          <b:Person>
            <b:Last>SUNAT</b:Last>
          </b:Person>
        </b:NameList>
      </b:Author>
    </b:Author>
    <b:URL>http://www.sunat.gob.pe/orientacionaduanera/exportacion/requisitosEx.html</b:URL>
    <b:RefOrder>94</b:RefOrder>
  </b:Source>
  <b:Source>
    <b:Tag>Pro16</b:Tag>
    <b:SourceType>BookSection</b:SourceType>
    <b:Guid>{C753FB36-B052-49D6-942D-C751D64AE0CC}</b:Guid>
    <b:BookTitle>Manual de Documentos de Exportación</b:BookTitle>
    <b:Year>2016</b:Year>
    <b:City>Lima</b:City>
    <b:Publisher>Promperu</b:Publisher>
    <b:Author>
      <b:Author>
        <b:NameList>
          <b:Person>
            <b:Last>Promperu</b:Last>
          </b:Person>
        </b:NameList>
      </b:Author>
    </b:Author>
    <b:RefOrder>95</b:RefOrder>
  </b:Source>
  <b:Source>
    <b:Tag>Lam11</b:Tag>
    <b:SourceType>BookSection</b:SourceType>
    <b:Guid>{54DA2CDE-BF76-46F0-8419-CD02A5036984}</b:Guid>
    <b:BookTitle>Marketing 11e</b:BookTitle>
    <b:Year>2011</b:Year>
    <b:City>Mexico</b:City>
    <b:Publisher>Cengage Learning</b:Publisher>
    <b:Author>
      <b:Author>
        <b:NameList>
          <b:Person>
            <b:Last>Lamb</b:Last>
            <b:First>C.</b:First>
          </b:Person>
          <b:Person>
            <b:Last>Hair</b:Last>
            <b:First>Jr.</b:First>
          </b:Person>
          <b:Person>
            <b:Last>McDaniel</b:Last>
            <b:First>C.</b:First>
          </b:Person>
        </b:NameList>
      </b:Author>
    </b:Author>
    <b:RefOrder>96</b:RefOrder>
  </b:Source>
  <b:Source>
    <b:Tag>Sai13</b:Tag>
    <b:SourceType>BookSection</b:SourceType>
    <b:Guid>{5C112AC7-08C7-4F21-90D9-E3D550BD3B16}</b:Guid>
    <b:BookTitle>El plan de marketing en la práctica 18ª</b:BookTitle>
    <b:Year>2013</b:Year>
    <b:City>Madrid</b:City>
    <b:Publisher>ESIC EDITORIAL</b:Publisher>
    <b:Author>
      <b:Author>
        <b:NameList>
          <b:Person>
            <b:Last>Sainz</b:Last>
            <b:First>J.</b:First>
          </b:Person>
        </b:NameList>
      </b:Author>
    </b:Author>
    <b:RefOrder>97</b:RefOrder>
  </b:Source>
  <b:Source>
    <b:Tag>Min142</b:Tag>
    <b:SourceType>BookSection</b:SourceType>
    <b:Guid>{503FD61F-E559-4970-9E57-827D1866C565}</b:Guid>
    <b:BookTitle>Comercio exterior – texto educativo 3era edición</b:BookTitle>
    <b:Year>2014</b:Year>
    <b:City>Peru</b:City>
    <b:Publisher>Biblioteca Nacional del Perú N° 2014-10207</b:Publisher>
    <b:Author>
      <b:Author>
        <b:NameList>
          <b:Person>
            <b:Last>Ministerio de Comercio Exterior y Turismo</b:Last>
          </b:Person>
        </b:NameList>
      </b:Author>
    </b:Author>
    <b:RefOrder>98</b:RefOrder>
  </b:Source>
  <b:Source>
    <b:Tag>Bes07</b:Tag>
    <b:SourceType>BookSection</b:SourceType>
    <b:Guid>{5E50382C-70C1-42C5-9C94-B00797E8383C}</b:Guid>
    <b:BookTitle>Marketing estratégico 4.a edición</b:BookTitle>
    <b:Year>2007</b:Year>
    <b:City>Madrid</b:City>
    <b:Publisher>Pearson Educación</b:Publisher>
    <b:Author>
      <b:Author>
        <b:NameList>
          <b:Person>
            <b:Last>Best</b:Last>
            <b:First>R.</b:First>
          </b:Person>
        </b:NameList>
      </b:Author>
    </b:Author>
    <b:RefOrder>99</b:RefOrder>
  </b:Source>
  <b:Source>
    <b:Tag>Tel02</b:Tag>
    <b:SourceType>BookSection</b:SourceType>
    <b:Guid>{ED154588-D593-4437-BE92-5AD31B345EA0}</b:Guid>
    <b:BookTitle>Estrategias de publicidad y promoción</b:BookTitle>
    <b:Year>2002</b:Year>
    <b:City>Madrid</b:City>
    <b:Publisher>Pearson Eduación.</b:Publisher>
    <b:Author>
      <b:Author>
        <b:NameList>
          <b:Person>
            <b:Last>Tellis</b:Last>
            <b:First>G.</b:First>
          </b:Person>
          <b:Person>
            <b:Last>Redondo</b:Last>
            <b:First>I.</b:First>
          </b:Person>
        </b:NameList>
      </b:Author>
    </b:Author>
    <b:RefOrder>100</b:RefOrder>
  </b:Source>
  <b:Source>
    <b:Tag>Tel021</b:Tag>
    <b:SourceType>BookSection</b:SourceType>
    <b:Guid>{F4744EF2-D22C-4236-9E98-75C32EB755B7}</b:Guid>
    <b:BookTitle>Estrategias de publicidad y promoción</b:BookTitle>
    <b:Year>2002</b:Year>
    <b:City>Madrid</b:City>
    <b:Publisher>Pearson Eduación.</b:Publisher>
    <b:Author>
      <b:Author>
        <b:NameList>
          <b:Person>
            <b:Last>Tellis</b:Last>
            <b:First>G.</b:First>
          </b:Person>
          <b:Person>
            <b:Last>Redondo</b:Last>
            <b:First>I.</b:First>
          </b:Person>
        </b:NameList>
      </b:Author>
    </b:Author>
    <b:RefOrder>101</b:RefOrder>
  </b:Source>
  <b:Source>
    <b:Tag>Ful18</b:Tag>
    <b:SourceType>BookSection</b:SourceType>
    <b:Guid>{341BEDCD-7439-4260-902E-484F18A847E6}</b:Guid>
    <b:BookTitle>Negociación Internacional</b:BookTitle>
    <b:Year>2018</b:Year>
    <b:City>Madrid</b:City>
    <b:Publisher>Paraninfo</b:Publisher>
    <b:Author>
      <b:Author>
        <b:NameList>
          <b:Person>
            <b:Last>Fulgencio</b:Last>
            <b:First>J.</b:First>
          </b:Person>
        </b:NameList>
      </b:Author>
    </b:Author>
    <b:RefOrder>102</b:RefOrder>
  </b:Source>
  <b:Source>
    <b:Tag>Bes071</b:Tag>
    <b:SourceType>BookSection</b:SourceType>
    <b:Guid>{5E8A0F69-0AFE-4F29-AB7B-750E8961D556}</b:Guid>
    <b:BookTitle>Marketing estratégico 4.a edición</b:BookTitle>
    <b:Year>2007</b:Year>
    <b:City>Madrid</b:City>
    <b:Publisher>Pearson Educación</b:Publisher>
    <b:Author>
      <b:Author>
        <b:NameList>
          <b:Person>
            <b:Last>Best</b:Last>
            <b:First>R.</b:First>
          </b:Person>
        </b:NameList>
      </b:Author>
    </b:Author>
    <b:RefOrder>103</b:RefOrder>
  </b:Source>
  <b:Source>
    <b:Tag>Ker09</b:Tag>
    <b:SourceType>Book</b:SourceType>
    <b:Guid>{02896D22-23EB-4D9C-918F-1E0A501BA18C}</b:Guid>
    <b:Title>Marketing 9th Edition</b:Title>
    <b:Year>2009</b:Year>
    <b:City>USA</b:City>
    <b:Publisher>McGraw Hill</b:Publisher>
    <b:Author>
      <b:Author>
        <b:NameList>
          <b:Person>
            <b:Last>Kerin</b:Last>
            <b:First>R</b:First>
          </b:Person>
          <b:Person>
            <b:Last>Hartley</b:Last>
            <b:First>S</b:First>
          </b:Person>
          <b:Person>
            <b:Last>Rudelius</b:Last>
            <b:First>W</b:First>
          </b:Person>
        </b:NameList>
      </b:Author>
    </b:Author>
    <b:DOI>9780077303303</b:DOI>
    <b:RefOrder>104</b:RefOrder>
  </b:Source>
  <b:Source>
    <b:Tag>Gui98</b:Tag>
    <b:SourceType>Book</b:SourceType>
    <b:Guid>{86138821-04FC-4F9E-B621-52592BB86C77}</b:Guid>
    <b:Title>Guía para implantar la Norma ISO 9000: para empresas de todos tipos y tamaños</b:Title>
    <b:Year>1998</b:Year>
    <b:City>México D.F</b:City>
    <b:Publisher>McGraw-Hill</b:Publisher>
    <b:Author>
      <b:Author>
        <b:NameList>
          <b:Person>
            <b:Last>Guevara</b:Last>
            <b:First>Guillermo</b:First>
            <b:Middle>Tabla</b:Middle>
          </b:Person>
        </b:NameList>
      </b:Author>
    </b:Author>
    <b:RefOrder>105</b:RefOrder>
  </b:Source>
  <b:Source>
    <b:Tag>MarcadorDePosición7</b:Tag>
    <b:SourceType>BookSection</b:SourceType>
    <b:Guid>{1E603D56-499D-47F1-9898-02BE6C6B55C0}</b:Guid>
    <b:BookTitle>Metodología de la Investigación (Sexta ed.)</b:BookTitle>
    <b:Year>2014</b:Year>
    <b:City>Ciudad de México, México</b:City>
    <b:Publisher>McGraw-Hill/Interamericana Editores. S.A. DE C.V. ISBN 13: 9781456223960</b:Publisher>
    <b:Author>
      <b:Author>
        <b:NameList>
          <b:Person>
            <b:Last>Hernández</b:Last>
            <b:First>R.</b:First>
          </b:Person>
          <b:Person>
            <b:Last>Fernández</b:Last>
            <b:First>C.</b:First>
          </b:Person>
          <b:Person>
            <b:Last>Baptista</b:Last>
            <b:First>P.</b:First>
          </b:Person>
        </b:NameList>
      </b:Author>
    </b:Author>
    <b:RefOrder>106</b:RefOrder>
  </b:Source>
  <b:Source>
    <b:Tag>Hur10</b:Tag>
    <b:SourceType>BookSection</b:SourceType>
    <b:Guid>{61AE004E-B910-4C9A-ACFF-443D536CE728}</b:Guid>
    <b:BookTitle>Metodología de la Investigación Holística</b:BookTitle>
    <b:Year>2010</b:Year>
    <b:City>Caracas, Venezuela</b:City>
    <b:Publisher>Fundación Sypal. ISBN: 9806306066</b:Publisher>
    <b:Author>
      <b:Author>
        <b:NameList>
          <b:Person>
            <b:Last>Hurtado</b:Last>
            <b:First>J.</b:First>
          </b:Person>
        </b:NameList>
      </b:Author>
    </b:Author>
    <b:RefOrder>107</b:RefOrder>
  </b:Source>
  <b:Source>
    <b:Tag>Ber103</b:Tag>
    <b:SourceType>BookSection</b:SourceType>
    <b:Guid>{90FC8CB7-AF93-4059-9661-0DC92B0AC1F3}</b:Guid>
    <b:BookTitle>Metodología de la investigación: administración economía, humanidades y ciencias sociales.</b:BookTitle>
    <b:Year>2010</b:Year>
    <b:City>Tercera edición. Colombia</b:City>
    <b:Publisher>Pearson Educación</b:Publisher>
    <b:Author>
      <b:Author>
        <b:NameList>
          <b:Person>
            <b:Last>Bernal</b:Last>
            <b:First>C.</b:First>
          </b:Person>
        </b:NameList>
      </b:Author>
    </b:Author>
    <b:RefOrder>108</b:RefOrder>
  </b:Source>
  <b:Source>
    <b:Tag>Foo</b:Tag>
    <b:SourceType>InternetSite</b:SourceType>
    <b:Guid>{4F440201-A1E1-4099-A27C-A42E4B6F6AFB}</b:Guid>
    <b:Author>
      <b:Author>
        <b:Corporate>Food and Agriculture Organization of the United Nations</b:Corporate>
      </b:Author>
    </b:Author>
    <b:Title>FAO.ORG</b:Title>
    <b:InternetSiteTitle>FAO.ORG</b:InternetSiteTitle>
    <b:Year>2013</b:Year>
    <b:URL>https://www.caroube.net/es/articulo/61-produccion-mundial-algarrobas</b:URL>
    <b:RefOrder>109</b:RefOrder>
  </b:Source>
  <b:Source>
    <b:Tag>MarcadorDePosición8</b:Tag>
    <b:SourceType>InternetSite</b:SourceType>
    <b:Guid>{8552439A-38E9-4028-A81F-5E473A0F8565}</b:Guid>
    <b:Title>La Organización de las Naciones Unidas para la Educación, la Ciencia y la Cultura</b:Title>
    <b:Year>2020</b:Year>
    <b:Author>
      <b:Author>
        <b:NameList>
          <b:Person>
            <b:Last>UNESCO</b:Last>
          </b:Person>
        </b:NameList>
      </b:Author>
    </b:Author>
    <b:InternetSiteTitle>La Organización de las Naciones Unidas para la Educación, la Ciencia y la Cultura</b:InternetSiteTitle>
    <b:Month>10</b:Month>
    <b:Day>30</b:Day>
    <b:URL>https://es.unesco.org/</b:URL>
    <b:RefOrder>110</b:RefOrder>
  </b:Source>
  <b:Source>
    <b:Tag>Qui20</b:Tag>
    <b:SourceType>JournalArticle</b:SourceType>
    <b:Guid>{2AB02FA7-E525-44F3-8EA0-291DE9AE87DF}</b:Guid>
    <b:Author>
      <b:Author>
        <b:NameList>
          <b:Person>
            <b:Last>Quintero</b:Last>
            <b:First>L</b:First>
          </b:Person>
        </b:NameList>
      </b:Author>
    </b:Author>
    <b:Title>Rol y pertinencia en universidades del Ecuador en la actividad de vinculación con la sociedad</b:Title>
    <b:JournalName>Maestro y Sociedad</b:JournalName>
    <b:Year>2020</b:Year>
    <b:Pages>437 - 457</b:Pages>
    <b:Volume>17</b:Volume>
    <b:Issue>3</b:Issue>
    <b:RefOrder>111</b:RefOrder>
  </b:Source>
  <b:Source>
    <b:Tag>Alf04</b:Tag>
    <b:SourceType>JournalArticle</b:SourceType>
    <b:Guid>{9E2A1E9B-0E14-492B-8188-1631118EA458}</b:Guid>
    <b:Author>
      <b:Author>
        <b:NameList>
          <b:Person>
            <b:Last>Alfarez</b:Last>
            <b:First>A</b:First>
          </b:Person>
        </b:NameList>
      </b:Author>
    </b:Author>
    <b:Title>Bibliometric study on food science and technology: Scientific production in Iberian-American countries (1991-2000</b:Title>
    <b:JournalName>Scientometrics</b:JournalName>
    <b:Year>2004</b:Year>
    <b:Pages>56 - 62</b:Pages>
    <b:Volume>61</b:Volume>
    <b:Issue>1</b:Issue>
    <b:RefOrder>112</b:RefOrder>
  </b:Source>
  <b:Source>
    <b:Tag>Góm05</b:Tag>
    <b:SourceType>JournalArticle</b:SourceType>
    <b:Guid>{B3D656D7-9728-4B30-8999-B933F3D50F55}</b:Guid>
    <b:Title>Indicadores bibliométricos: origen, aplicación, contradicción y nuevas propuestas</b:Title>
    <b:JournalName>MedUNAB</b:JournalName>
    <b:Year>2005</b:Year>
    <b:Pages>29 - 36</b:Pages>
    <b:Author>
      <b:Author>
        <b:NameList>
          <b:Person>
            <b:Last>Gómez</b:Last>
            <b:First>C</b:First>
          </b:Person>
        </b:NameList>
      </b:Author>
    </b:Author>
    <b:Volume>8</b:Volume>
    <b:Issue>1</b:Issue>
    <b:RefOrder>113</b:RefOrder>
  </b:Source>
  <b:Source>
    <b:Tag>Paz20</b:Tag>
    <b:SourceType>JournalArticle</b:SourceType>
    <b:Guid>{A5016836-93D9-4BF6-9224-5A3A0E5AF58E}</b:Guid>
    <b:Author>
      <b:Author>
        <b:NameList>
          <b:Person>
            <b:Last>Paz</b:Last>
            <b:First>M</b:First>
          </b:Person>
          <b:Person>
            <b:Last>Avecillas</b:Last>
            <b:First>E</b:First>
          </b:Person>
        </b:NameList>
      </b:Author>
    </b:Author>
    <b:Title>Análisis bibliométrico de la interacción profesor-alumno a través de las plataformas virtuales</b:Title>
    <b:JournalName>Espíritu Emprendedor TES</b:JournalName>
    <b:Year>2020</b:Year>
    <b:Pages>42 - 65</b:Pages>
    <b:Volume>4</b:Volume>
    <b:Issue>4</b:Issue>
    <b:RefOrder>114</b:RefOrder>
  </b:Source>
  <b:Source>
    <b:Tag>Jim</b:Tag>
    <b:SourceType>Report</b:SourceType>
    <b:Guid>{B7C6E18E-4802-4EDF-BF92-AF0FFB5DD48E}</b:Guid>
    <b:Author>
      <b:Author>
        <b:NameList>
          <b:Person>
            <b:Last>Jiménez</b:Last>
            <b:First>C</b:First>
          </b:Person>
        </b:NameList>
      </b:Author>
    </b:Author>
    <b:Title>Bases para un concepto de las “metríasBases para un concepto de las “metrías</b:Title>
    <b:Year>2005</b:Year>
    <b:Publisher>Universidad de Granada</b:Publisher>
    <b:City>España</b:City>
    <b:URL>http://www.ugr.es/~rruizb/cognosfera/sala_de_estudio/bibliometria/las_metrias.DOC</b:URL>
    <b:RefOrder>115</b:RefOrder>
  </b:Source>
  <b:Source>
    <b:Tag>Wea00</b:Tag>
    <b:SourceType>JournalArticle</b:SourceType>
    <b:Guid>{D6F71974-1530-4B43-802F-3A54CE84E392}</b:Guid>
    <b:Author>
      <b:Author>
        <b:NameList>
          <b:Person>
            <b:Last>Weale</b:Last>
            <b:First>A</b:First>
          </b:Person>
        </b:NameList>
      </b:Author>
    </b:Author>
    <b:Title>The level of non-citation of articles within a journal as a measure of quality: a comparison to the impact factor</b:Title>
    <b:JournalName>BMC Med Res Methodol</b:JournalName>
    <b:Year>2000</b:Year>
    <b:Pages>35 - 45</b:Pages>
    <b:Volume>4</b:Volume>
    <b:Issue>14</b:Issue>
    <b:RefOrder>116</b:RefOrder>
  </b:Source>
  <b:Source>
    <b:Tag>Met20</b:Tag>
    <b:SourceType>JournalArticle</b:SourceType>
    <b:Guid>{C2A3E129-B6FD-408E-B460-8AD2AE08045B}</b:Guid>
    <b:Title>La tecnología 5G, una mirada desde la calidad asistencial</b:Title>
    <b:Year>2020</b:Year>
    <b:Author>
      <b:Author>
        <b:NameList>
          <b:Person>
            <b:Last>Metro</b:Last>
            <b:First>S</b:First>
          </b:Person>
        </b:NameList>
      </b:Author>
    </b:Author>
    <b:JournalName>Journal of Healthcare Quality Research</b:JournalName>
    <b:Pages>269 - 271</b:Pages>
    <b:Volume>35</b:Volume>
    <b:Issue>5</b:Issue>
    <b:RefOrder>117</b:RefOrder>
  </b:Source>
  <b:Source>
    <b:Tag>Ner07</b:Tag>
    <b:SourceType>Book</b:SourceType>
    <b:Guid>{89BC656F-C1C3-4178-8FE8-86AA9DE43773}</b:Guid>
    <b:Title>Introducao a Biblioteconomia</b:Title>
    <b:Year>2007</b:Year>
    <b:Publisher>Briquet de Lemos</b:Publisher>
    <b:City>Río de Janeiro</b:City>
    <b:Author>
      <b:Author>
        <b:NameList>
          <b:Person>
            <b:Last>Nery</b:Last>
            <b:First>F</b:First>
          </b:Person>
        </b:NameList>
      </b:Author>
    </b:Author>
    <b:Volume>2</b:Volume>
    <b:RefOrder>118</b:RefOrder>
  </b:Source>
  <b:Source>
    <b:Tag>Ote04</b:Tag>
    <b:SourceType>JournalArticle</b:SourceType>
    <b:Guid>{A44EC49E-408D-4179-A433-5855BB1C2F7C}</b:Guid>
    <b:Author>
      <b:Author>
        <b:NameList>
          <b:Person>
            <b:Last>Otero</b:Last>
            <b:First>P</b:First>
          </b:Person>
        </b:NameList>
      </b:Author>
    </b:Author>
    <b:Title>Evolution of medical informatics in bibliographic</b:Title>
    <b:JournalName>Medinfo</b:JournalName>
    <b:Year>2004</b:Year>
    <b:Pages>301 - 305</b:Pages>
    <b:Volume>11</b:Volume>
    <b:Issue>1</b:Issue>
    <b:RefOrder>119</b:RefOrder>
  </b:Source>
  <b:Source>
    <b:Tag>Bal16</b:Tag>
    <b:SourceType>Book</b:SourceType>
    <b:Guid>{68648CA3-7D89-4994-9795-9153EEC415F1}</b:Guid>
    <b:Author>
      <b:Author>
        <b:NameList>
          <b:Person>
            <b:Last>Balzarini</b:Last>
            <b:First>M</b:First>
          </b:Person>
          <b:Person>
            <b:Last>Bruno</b:Last>
            <b:First>L</b:First>
          </b:Person>
          <b:Person>
            <b:Last>Walter</b:Last>
            <b:First>C</b:First>
          </b:Person>
        </b:NameList>
      </b:Author>
    </b:Author>
    <b:Title>Estadística y Biometría</b:Title>
    <b:Year>2016</b:Year>
    <b:City>Buenos Aires</b:City>
    <b:Publisher>Brujas</b:Publisher>
    <b:Volume>2</b:Volume>
    <b:RefOrder>120</b:RefOrder>
  </b:Source>
  <b:Source>
    <b:Tag>Ávi18</b:Tag>
    <b:SourceType>Book</b:SourceType>
    <b:Guid>{CB8D09D0-DB02-49E0-A7D4-6DCEB0760DCD}</b:Guid>
    <b:Title>Cienciometría y bibliometría. El estudio de la producción científica Métodos, enfoques y aplicaciones en el estudio de las Ciencias Sociales</b:Title>
    <b:Year>2018</b:Year>
    <b:Author>
      <b:Author>
        <b:NameList>
          <b:Person>
            <b:Last>Ávila</b:Last>
            <b:First>T</b:First>
          </b:Person>
        </b:NameList>
      </b:Author>
    </b:Author>
    <b:City>Colombia</b:City>
    <b:Publisher>Corporación Universitaria Reformada</b:Publisher>
    <b:RefOrder>121</b:RefOrder>
  </b:Source>
  <b:Source>
    <b:Tag>Gón16</b:Tag>
    <b:SourceType>Book</b:SourceType>
    <b:Guid>{DF13435D-855C-4B9B-A697-064A8A875BD5}</b:Guid>
    <b:Author>
      <b:Author>
        <b:NameList>
          <b:Person>
            <b:Last>Gónzalez</b:Last>
            <b:First>G</b:First>
          </b:Person>
        </b:NameList>
      </b:Author>
    </b:Author>
    <b:Title>Bibliometría</b:Title>
    <b:Year>2016</b:Year>
    <b:City>Valencia</b:City>
    <b:Publisher>Nau Libres</b:Publisher>
    <b:RefOrder>122</b:RefOrder>
  </b:Source>
  <b:Source>
    <b:Tag>Raa03</b:Tag>
    <b:SourceType>JournalArticle</b:SourceType>
    <b:Guid>{606BA1F0-4E69-4426-B31F-FE40CF5FC8E8}</b:Guid>
    <b:Title>The use of bibliometric analysis in research performance assessment and monitoring developments</b:Title>
    <b:Year>2003</b:Year>
    <b:Author>
      <b:Author>
        <b:NameList>
          <b:Person>
            <b:Last>Raan</b:Last>
            <b:First>A</b:First>
          </b:Person>
        </b:NameList>
      </b:Author>
    </b:Author>
    <b:JournalName>Technikfolgenabschätzung</b:JournalName>
    <b:Pages>20 -29</b:Pages>
    <b:Volume>1</b:Volume>
    <b:Issue>12</b:Issue>
    <b:RefOrder>123</b:RefOrder>
  </b:Source>
  <b:Source>
    <b:Tag>His05</b:Tag>
    <b:SourceType>JournalArticle</b:SourceType>
    <b:Guid>{F900EF03-6A1B-45AD-B9BE-5BE41F6C9B0F}</b:Guid>
    <b:Author>
      <b:Author>
        <b:NameList>
          <b:Person>
            <b:Last>Hisrch</b:Last>
            <b:First>J</b:First>
          </b:Person>
        </b:NameList>
      </b:Author>
    </b:Author>
    <b:Title>An index to quantify an individual's scientific research output</b:Title>
    <b:JournalName>Proceedings of the National Academy of Sciences of the United States of America</b:JournalName>
    <b:Year>2005</b:Year>
    <b:Pages>16569 - 15572.</b:Pages>
    <b:Volume>102</b:Volume>
    <b:Issue>46</b:Issue>
    <b:RefOrder>124</b:RefOrder>
  </b:Source>
  <b:Source>
    <b:Tag>Are15</b:Tag>
    <b:SourceType>JournalArticle</b:SourceType>
    <b:Guid>{E5A54A11-6025-4C01-A386-09E7F939BB4A}</b:Guid>
    <b:Author>
      <b:Author>
        <b:NameList>
          <b:Person>
            <b:Last>Arenas</b:Last>
            <b:First>X</b:First>
          </b:Person>
        </b:NameList>
      </b:Author>
    </b:Author>
    <b:Title>Indicadores de la</b:Title>
    <b:JournalName>Ciencias de la Información</b:JournalName>
    <b:Year>2015</b:Year>
    <b:Pages>2 - 6</b:Pages>
    <b:Volume>24</b:Volume>
    <b:Issue>1</b:Issue>
    <b:RefOrder>125</b:RefOrder>
  </b:Source>
  <b:Source>
    <b:Tag>Ara02</b:Tag>
    <b:SourceType>JournalArticle</b:SourceType>
    <b:Guid>{5F26D6F0-195F-40CB-9EB8-DAF6F6750000}</b:Guid>
    <b:Author>
      <b:Author>
        <b:NameList>
          <b:Person>
            <b:Last>Araújo</b:Last>
            <b:First>A</b:First>
          </b:Person>
        </b:NameList>
      </b:Author>
    </b:Author>
    <b:Title>Informetría, bibliometría y cienciometría : aspectos</b:Title>
    <b:JournalName>ACIMED</b:JournalName>
    <b:Year>2002</b:Year>
    <b:Pages>46 - 50</b:Pages>
    <b:Volume>10</b:Volume>
    <b:Issue>4</b:Issue>
    <b:RefOrder>126</b:RefOrder>
  </b:Source>
  <b:Source>
    <b:Tag>Van03</b:Tag>
    <b:SourceType>JournalArticle</b:SourceType>
    <b:Guid>{75ED17AB-668F-467C-B62F-B6EBDDA7A0C8}</b:Guid>
    <b:Author>
      <b:Author>
        <b:NameList>
          <b:Person>
            <b:Last>Van-Rann</b:Last>
            <b:First>A</b:First>
          </b:Person>
        </b:NameList>
      </b:Author>
    </b:Author>
    <b:Title>The use of bibliometric analysis in research performance assessment and monitoring of interdisciplinary</b:Title>
    <b:JournalName>Technology Assessment - Theory and Practice</b:JournalName>
    <b:Year>2003</b:Year>
    <b:Pages>20 -29</b:Pages>
    <b:Volume>1</b:Volume>
    <b:Issue>12</b:Issue>
    <b:RefOrder>127</b:RefOrder>
  </b:Source>
  <b:Source>
    <b:Tag>Zbi01</b:Tag>
    <b:SourceType>JournalArticle</b:SourceType>
    <b:Guid>{F25FB7BF-A6DC-4A0F-88FF-A8477D6EC936}</b:Guid>
    <b:Title>Karl Heinrich Frömmichen (1736-1783) and Adrian Balbi (1782-1848) - The Pioneers of Biblio- and Scientometrics</b:Title>
    <b:Year>2001</b:Year>
    <b:Author>
      <b:Author>
        <b:NameList>
          <b:Person>
            <b:Last>Zbikowska</b:Last>
            <b:First>M</b:First>
          </b:Person>
        </b:NameList>
      </b:Author>
    </b:Author>
    <b:JournalName>Scientometrics</b:JournalName>
    <b:Pages>225-233</b:Pages>
    <b:Volume>52</b:Volume>
    <b:Issue>2</b:Issue>
    <b:DOI>10.1023 / A: 1017963706595</b:DOI>
    <b:RefOrder>128</b:RefOrder>
  </b:Source>
  <b:Source>
    <b:Tag>Dáv09</b:Tag>
    <b:SourceType>JournalArticle</b:SourceType>
    <b:Guid>{F03B072E-7E81-4533-B5B4-79599E911C93}</b:Guid>
    <b:Title>Bibliometría: conceptos y utilidades para el</b:Title>
    <b:Year>2009</b:Year>
    <b:Author>
      <b:Author>
        <b:NameList>
          <b:Person>
            <b:Last>Dávila</b:Last>
            <b:First>M</b:First>
          </b:Person>
          <b:Person>
            <b:Last>Macareno</b:Last>
            <b:First>H</b:First>
          </b:Person>
          <b:Person>
            <b:Last>Barranco</b:Last>
            <b:First>R</b:First>
          </b:Person>
        </b:NameList>
      </b:Author>
    </b:Author>
    <b:JournalName>Saluduninorte</b:JournalName>
    <b:Pages>319 - 330</b:Pages>
    <b:Volume>25</b:Volume>
    <b:Issue>2</b:Issue>
    <b:RefOrder>129</b:RefOrder>
  </b:Source>
  <b:Source>
    <b:Tag>Alm03</b:Tag>
    <b:SourceType>JournalArticle</b:SourceType>
    <b:Guid>{47C53585-DFA0-44BF-9B10-4E29EDF42635}</b:Guid>
    <b:Author>
      <b:Author>
        <b:NameList>
          <b:Person>
            <b:Last>Almeida</b:Last>
            <b:First>F</b:First>
          </b:Person>
        </b:NameList>
      </b:Author>
    </b:Author>
    <b:Title>Research on health inequalities in Latin America and the Caribbean: bibliometric analysis (1971-2000) and descriptive content analysis (1971-1995)</b:Title>
    <b:JournalName>American Journal of Public Health, Washington</b:JournalName>
    <b:Year>2003</b:Year>
    <b:Pages>234 - 255</b:Pages>
    <b:Volume>93</b:Volume>
    <b:Issue>12</b:Issue>
    <b:RefOrder>130</b:RefOrder>
  </b:Source>
  <b:Source>
    <b:Tag>Bjo02</b:Tag>
    <b:SourceType>JournalArticle</b:SourceType>
    <b:Guid>{E8A6CB0D-06FA-4D9D-91CE-E57F1F2D00B7}</b:Guid>
    <b:Author>
      <b:Author>
        <b:NameList>
          <b:Person>
            <b:Last>Bjorneborn</b:Last>
            <b:First>L</b:First>
          </b:Person>
        </b:NameList>
      </b:Author>
    </b:Author>
    <b:Title>Perspective of webometrics</b:Title>
    <b:JournalName>Scientometrics</b:JournalName>
    <b:Year>2002</b:Year>
    <b:Pages>24 - 35</b:Pages>
    <b:Volume>52</b:Volume>
    <b:Issue>3</b:Issue>
    <b:RefOrder>131</b:RefOrder>
  </b:Source>
  <b:Source>
    <b:Tag>Wag05</b:Tag>
    <b:SourceType>JournalArticle</b:SourceType>
    <b:Guid>{C2D86FD8-2E34-4E20-A5D6-E22D5D5859AE}</b:Guid>
    <b:Author>
      <b:Author>
        <b:NameList>
          <b:Person>
            <b:Last>Wagner</b:Last>
            <b:First>C</b:First>
          </b:Person>
        </b:NameList>
      </b:Author>
    </b:Author>
    <b:Title>Network structure, self-organization, and the growth of international collaboration in science</b:Title>
    <b:JournalName>Research Policy</b:JournalName>
    <b:Year>2005</b:Year>
    <b:Pages>45 - 55</b:Pages>
    <b:Volume>34</b:Volume>
    <b:Issue>10</b:Issue>
    <b:RefOrder>132</b:RefOrder>
  </b:Source>
  <b:Source>
    <b:Tag>Smi08</b:Tag>
    <b:SourceType>JournalArticle</b:SourceType>
    <b:Guid>{EC2EBC15-657D-4530-B508-7D0599180613}</b:Guid>
    <b:Author>
      <b:Author>
        <b:NameList>
          <b:Person>
            <b:Last>Smith</b:Last>
            <b:First>D</b:First>
          </b:Person>
        </b:NameList>
      </b:Author>
    </b:Author>
    <b:Title>Bibliometrics, citation indexing, and the journal of nursing</b:Title>
    <b:JournalName>Nursing and Health Sciences</b:JournalName>
    <b:Year>2008</b:Year>
    <b:Pages>260 - 265</b:Pages>
    <b:Volume>10</b:Volume>
    <b:RefOrder>133</b:RefOrder>
  </b:Source>
  <b:Source>
    <b:Tag>Ard12</b:Tag>
    <b:SourceType>Book</b:SourceType>
    <b:Guid>{03F60117-AEC6-46D7-9553-32E4B2A10482}</b:Guid>
    <b:Author>
      <b:Author>
        <b:NameList>
          <b:Person>
            <b:Last>Ardanuy</b:Last>
            <b:First>J</b:First>
          </b:Person>
        </b:NameList>
      </b:Author>
    </b:Author>
    <b:Title>Breve introducción a la Bibliometría</b:Title>
    <b:Year>2012</b:Year>
    <b:City>Barcelona</b:City>
    <b:Publisher>Universitat de Barcelona</b:Publisher>
    <b:RefOrder>134</b:RefOrder>
  </b:Source>
  <b:Source>
    <b:Tag>Pér03</b:Tag>
    <b:SourceType>Report</b:SourceType>
    <b:Guid>{2AF0511E-B3A3-4175-816E-85A3C9DAB144}</b:Guid>
    <b:Title>Análisis bibliométrico en Educación</b:Title>
    <b:Year>2003</b:Year>
    <b:City>España</b:City>
    <b:Publisher>Ministerio de Educación y Ciencia de España</b:Publisher>
    <b:Pages>45 - 50</b:Pages>
    <b:Author>
      <b:Author>
        <b:NameList>
          <b:Person>
            <b:Last>Pérez</b:Last>
            <b:First>G</b:First>
          </b:Person>
          <b:Person>
            <b:Last>Anta</b:Last>
            <b:First>C</b:First>
          </b:Person>
          <b:Person>
            <b:Last>Badera</b:Last>
            <b:First>S</b:First>
          </b:Person>
        </b:NameList>
      </b:Author>
    </b:Author>
    <b:JournalName>Incidencia en la calidad universitaria</b:JournalName>
    <b:RefOrder>135</b:RefOrder>
  </b:Source>
  <b:Source>
    <b:Tag>Gon97</b:Tag>
    <b:SourceType>JournalArticle</b:SourceType>
    <b:Guid>{B63DDB33-EE1F-457F-82A0-F4361A89479F}</b:Guid>
    <b:Title>Teoría de la ciencia, documentación y bibliometría</b:Title>
    <b:Year>1997</b:Year>
    <b:Author>
      <b:Author>
        <b:NameList>
          <b:Person>
            <b:Last>González</b:Last>
            <b:First>L</b:First>
          </b:Person>
        </b:NameList>
      </b:Author>
    </b:Author>
    <b:JournalName>RcWstn General de tnforrnación y Docunientación</b:JournalName>
    <b:Pages>45 - 55</b:Pages>
    <b:Volume>7</b:Volume>
    <b:Issue>2</b:Issue>
    <b:RefOrder>136</b:RefOrder>
  </b:Source>
  <b:Source>
    <b:Tag>Cal95</b:Tag>
    <b:SourceType>Book</b:SourceType>
    <b:Guid>{885AA414-0D9C-46FB-A2D0-0A18602A09EE}</b:Guid>
    <b:Author>
      <b:Author>
        <b:NameList>
          <b:Person>
            <b:Last>Callon</b:Last>
            <b:First>M</b:First>
          </b:Person>
        </b:NameList>
      </b:Author>
    </b:Author>
    <b:Title>Cienciometría: El estudio cuantitativo de la actividad científica: de la bibliometría a la vigilancia tecnológica</b:Title>
    <b:Year>1995</b:Year>
    <b:City>Madrid</b:City>
    <b:RefOrder>137</b:RefOrder>
  </b:Source>
  <b:Source>
    <b:Tag>Tur17</b:Tag>
    <b:SourceType>Book</b:SourceType>
    <b:Guid>{C71E93C4-707A-46FC-A817-C08F4EE32DDC}</b:Guid>
    <b:Author>
      <b:Author>
        <b:NameList>
          <b:Person>
            <b:Last>Turbanti</b:Last>
            <b:First>S</b:First>
          </b:Person>
        </b:NameList>
      </b:Author>
    </b:Author>
    <b:Title>Bibliometria e scienze del libro: internazionalizzazione e vitalità degli studi italiani</b:Title>
    <b:Year>2017</b:Year>
    <b:RefOrder>138</b:RefOrder>
  </b:Source>
  <b:Source>
    <b:Tag>MarcadorDePosición9</b:Tag>
    <b:SourceType>Book</b:SourceType>
    <b:Guid>{32222096-EAB0-48CC-9388-50E133EDEB42}</b:Guid>
    <b:Author>
      <b:Author>
        <b:NameList>
          <b:Person>
            <b:Last>López</b:Last>
            <b:First>J</b:First>
          </b:Person>
          <b:Person>
            <b:Last>Torres</b:Last>
            <b:First>C</b:First>
          </b:Person>
          <b:Person>
            <b:Last>Ávila</b:Last>
            <b:First>F</b:First>
          </b:Person>
        </b:NameList>
      </b:Author>
    </b:Author>
    <b:Title>Bibliometría E Infometría</b:Title>
    <b:Year>2011</b:Year>
    <b:City>Cartagena</b:City>
    <b:Publisher>UniCartagena</b:Publisher>
    <b:RefOrder>139</b:RefOrder>
  </b:Source>
  <b:Source>
    <b:Tag>Laf10</b:Tag>
    <b:SourceType>Book</b:SourceType>
    <b:Guid>{76E56AD9-4DAD-4328-87F1-DFE1C6876B99}</b:Guid>
    <b:Author>
      <b:Author>
        <b:NameList>
          <b:Person>
            <b:Last>Lafouge</b:Last>
            <b:First>T</b:First>
          </b:Person>
          <b:Person>
            <b:Last>Francois</b:Last>
            <b:First>Y</b:First>
          </b:Person>
          <b:Person>
            <b:Last>Coadic</b:Last>
            <b:First>L</b:First>
          </b:Person>
        </b:NameList>
      </b:Author>
    </b:Author>
    <b:Title>Elementos de estadística y de matemática de la información : infometría, bibliometría, mediametría, cienciometría, museometría, webmetría</b:Title>
    <b:Year>2010</b:Year>
    <b:City>Cataluña</b:City>
    <b:Publisher>Universitat Oberta de Catalunya</b:Publisher>
    <b:RefOrder>140</b:RefOrder>
  </b:Source>
  <b:Source>
    <b:Tag>OBI20</b:Tag>
    <b:SourceType>DocumentFromInternetSite</b:SourceType>
    <b:Guid>{AC6E10F5-9678-49EC-AB3A-3D53D0561979}</b:Guid>
    <b:Title>Observatorio de Bibliometría e Información Científica</b:Title>
    <b:Year>2020</b:Year>
    <b:Author>
      <b:Author>
        <b:NameList>
          <b:Person>
            <b:Last>OBIC</b:Last>
          </b:Person>
        </b:NameList>
      </b:Author>
    </b:Author>
    <b:InternetSiteTitle>Observatorio de Bibliometría e Información Científica</b:InternetSiteTitle>
    <b:Month>11</b:Month>
    <b:Day>04</b:Day>
    <b:URL>https://obic.usal.es/bibliometria</b:URL>
    <b:RefOrder>141</b:RefOrder>
  </b:Source>
  <b:Source>
    <b:Tag>Hoo01</b:Tag>
    <b:SourceType>JournalArticle</b:SourceType>
    <b:Guid>{207C40B2-5DF5-4FB9-8AD3-DAC38A1CABDB}</b:Guid>
    <b:Title>The literature of bibliometrics, scientometrics, and informetrics</b:Title>
    <b:Year>2001</b:Year>
    <b:Author>
      <b:Author>
        <b:NameList>
          <b:Person>
            <b:Last>Hood</b:Last>
            <b:First>W</b:First>
          </b:Person>
        </b:NameList>
      </b:Author>
    </b:Author>
    <b:JournalName>Scientometrics</b:JournalName>
    <b:Pages>291 - 314</b:Pages>
    <b:Volume>52</b:Volume>
    <b:Issue>2</b:Issue>
    <b:RefOrder>142</b:RefOrder>
  </b:Source>
  <b:Source>
    <b:Tag>Syl99</b:Tag>
    <b:SourceType>DocumentFromInternetSite</b:SourceType>
    <b:Guid>{2C0351DF-8880-439C-BBB9-994E4A9ABA5D}</b:Guid>
    <b:Title>Bibliometric Indicators and the Social Sciences</b:Title>
    <b:Year>1999</b:Year>
    <b:Author>
      <b:Author>
        <b:NameList>
          <b:Person>
            <b:Last>Sylvan</b:Last>
            <b:First>K</b:First>
          </b:Person>
        </b:NameList>
      </b:Author>
    </b:Author>
    <b:InternetSiteTitle>Bibliometric Indicators and the Social Sciences</b:InternetSiteTitle>
    <b:Month>11</b:Month>
    <b:Day>26</b:Day>
    <b:URL>http://www.sussex.ac.uk/Users/sylvank/</b:URL>
    <b:RefOrder>143</b:RefOrder>
  </b:Source>
  <b:Source>
    <b:Tag>San90</b:Tag>
    <b:SourceType>JournalArticle</b:SourceType>
    <b:Guid>{FB63B116-65C6-4C8A-AE07-A8A13CFC57F6}</b:Guid>
    <b:Author>
      <b:Author>
        <b:NameList>
          <b:Person>
            <b:Last>Sancho</b:Last>
            <b:First>R</b:First>
          </b:Person>
        </b:NameList>
      </b:Author>
    </b:Author>
    <b:Title>Indicadores bibliométricos utilizados en la evolución de la ciencia y la tecnología</b:Title>
    <b:JournalName>Revista Española de Documentación Científica</b:JournalName>
    <b:Year>1990</b:Year>
    <b:Pages>842 - 865</b:Pages>
    <b:Volume>3</b:Volume>
    <b:Issue>4</b:Issue>
    <b:RefOrder>144</b:RefOrder>
  </b:Source>
  <b:Source>
    <b:Tag>Peñ96</b:Tag>
    <b:SourceType>Book</b:SourceType>
    <b:Guid>{9E8196AB-4CCF-4D6D-98AD-5E148F56EAB0}</b:Guid>
    <b:Title>Técnicas de documentación científica. Teoría y práctica</b:Title>
    <b:Year>1996</b:Year>
    <b:Author>
      <b:Author>
        <b:NameList>
          <b:Person>
            <b:Last>Peña</b:Last>
            <b:First>S</b:First>
          </b:Person>
        </b:NameList>
      </b:Author>
    </b:Author>
    <b:City>Valencia</b:City>
    <b:Publisher>Promolibro</b:Publisher>
    <b:RefOrder>145</b:RefOrder>
  </b:Source>
  <b:Source>
    <b:Tag>Ben07</b:Tag>
    <b:SourceType>JournalArticle</b:SourceType>
    <b:Guid>{1FAAB2C7-7FEB-48F2-8C0D-FD27C847A28E}</b:Guid>
    <b:Title>El factor de impacto de las revistas científicas: limitaciones e indicadores alternativos</b:Title>
    <b:Year>2007</b:Year>
    <b:Author>
      <b:Author>
        <b:NameList>
          <b:Person>
            <b:Last>Benavent</b:Last>
            <b:First>A</b:First>
          </b:Person>
          <b:Person>
            <b:Last>Valderrama</b:Last>
            <b:First>Z</b:First>
          </b:Person>
        </b:NameList>
      </b:Author>
    </b:Author>
    <b:JournalName>El profesional de la información</b:JournalName>
    <b:Pages>4 - 11</b:Pages>
    <b:Volume>16</b:Volume>
    <b:Issue>1</b:Issue>
    <b:RefOrder>146</b:RefOrder>
  </b:Source>
  <b:Source>
    <b:Tag>Arw09</b:Tag>
    <b:SourceType>JournalArticle</b:SourceType>
    <b:Guid>{6114D4D8-DC35-42C6-89A1-6651A2E1FEB0}</b:Guid>
    <b:Title>Nuevos indicadores de rendimiento científico institucional basados en análisis de citas: los índices H sucesivos</b:Title>
    <b:Year>2009</b:Year>
    <b:Author>
      <b:Author>
        <b:NameList>
          <b:Person>
            <b:Last>Arencibia</b:Last>
            <b:First>J</b:First>
          </b:Person>
        </b:NameList>
      </b:Author>
    </b:Author>
    <b:JournalName>Revista española de Dopcumentación Científica</b:JournalName>
    <b:Pages>101 - 106</b:Pages>
    <b:Volume>32</b:Volume>
    <b:Issue>3</b:Issue>
    <b:RefOrder>147</b:RefOrder>
  </b:Source>
  <b:Source>
    <b:Tag>Cam10</b:Tag>
    <b:SourceType>JournalArticle</b:SourceType>
    <b:Guid>{390AB34B-669D-4613-8D95-63F77ABBFDC6}</b:Guid>
    <b:Author>
      <b:Author>
        <b:NameList>
          <b:Person>
            <b:Last>Campanario</b:Last>
            <b:First>J</b:First>
          </b:Person>
        </b:NameList>
      </b:Author>
    </b:Author>
    <b:Title>La influencia de las autocitas en el aumento del factor de impacto en revistas de Ciencias Sociales</b:Title>
    <b:JournalName>Revista Española de Documentación Científica</b:JournalName>
    <b:Year>2010</b:Year>
    <b:Pages>185 - 200</b:Pages>
    <b:Volume>33</b:Volume>
    <b:Issue>2</b:Issue>
    <b:RefOrder>148</b:RefOrder>
  </b:Source>
  <b:Source>
    <b:Tag>Gar95</b:Tag>
    <b:SourceType>JournalArticle</b:SourceType>
    <b:Guid>{7694FB72-4B65-4CC5-BBAD-2594979B2F6C}</b:Guid>
    <b:Author>
      <b:Author>
        <b:NameList>
          <b:Person>
            <b:Last>Garfield</b:Last>
            <b:First>E</b:First>
          </b:Person>
        </b:NameList>
      </b:Author>
    </b:Author>
    <b:Title>Citation indexes to science: a new dimension in documentation through the association of ideas</b:Title>
    <b:JournalName>Science </b:JournalName>
    <b:Year>1995</b:Year>
    <b:Pages>108 - 111</b:Pages>
    <b:RefOrder>149</b:RefOrder>
  </b:Source>
  <b:Source>
    <b:Tag>Mat16</b:Tag>
    <b:SourceType>JournalArticle</b:SourceType>
    <b:Guid>{38F2F197-AE0A-4E55-8034-DA7ED21D6400}</b:Guid>
    <b:Author>
      <b:Author>
        <b:NameList>
          <b:Person>
            <b:Last>Matos</b:Last>
            <b:First>M</b:First>
          </b:Person>
          <b:Person>
            <b:Last>Morales</b:Last>
            <b:First>I</b:First>
          </b:Person>
          <b:Person>
            <b:Last>Torres</b:Last>
            <b:First>I</b:First>
          </b:Person>
        </b:NameList>
      </b:Author>
    </b:Author>
    <b:Title>La administración de las entidades de información en la difusión de las publicaciones científicas</b:Title>
    <b:JournalName>Publicando</b:JournalName>
    <b:Year>2016</b:Year>
    <b:Pages>187-196</b:Pages>
    <b:Volume>3</b:Volume>
    <b:Issue>4</b:Issue>
    <b:RefOrder>150</b:RefOrder>
  </b:Source>
  <b:Source>
    <b:Tag>Spi10</b:Tag>
    <b:SourceType>JournalArticle</b:SourceType>
    <b:Guid>{7CE16141-AC5B-4621-B1FF-11926F354758}</b:Guid>
    <b:Author>
      <b:Author>
        <b:NameList>
          <b:Person>
            <b:Last>Spinak</b:Last>
            <b:First>E</b:First>
          </b:Person>
        </b:NameList>
      </b:Author>
    </b:Author>
    <b:Title>Indicadores cienciometricos</b:Title>
    <b:JournalName>Ciencia da Informacao</b:JournalName>
    <b:Year>2010</b:Year>
    <b:Pages>141 -148</b:Pages>
    <b:Volume>27</b:Volume>
    <b:Issue>2</b:Issue>
    <b:RefOrder>151</b:RefOrder>
  </b:Source>
  <b:Source>
    <b:Tag>Mor00</b:Tag>
    <b:SourceType>JournalArticle</b:SourceType>
    <b:Guid>{40BE18E2-5E6F-4BD9-9446-ABB44FFEEC69}</b:Guid>
    <b:Author>
      <b:Author>
        <b:NameList>
          <b:Person>
            <b:Last>Morales</b:Last>
            <b:First>M</b:First>
          </b:Person>
        </b:NameList>
      </b:Author>
    </b:Author>
    <b:Title>Glosario de</b:Title>
    <b:JournalName>La Habana</b:JournalName>
    <b:Year>2000</b:Year>
    <b:Pages>45 - 50</b:Pages>
    <b:Volume>20</b:Volume>
    <b:Issue>6</b:Issue>
    <b:RefOrder>152</b:RefOrder>
  </b:Source>
  <b:Source>
    <b:Tag>Lem05</b:Tag>
    <b:SourceType>JournalArticle</b:SourceType>
    <b:Guid>{3B3D0FF2-E8D7-4795-AEA4-A6291452D5DC}</b:Guid>
    <b:Author>
      <b:Author>
        <b:NameList>
          <b:Person>
            <b:Last>Lema</b:Last>
            <b:First>J</b:First>
          </b:Person>
        </b:NameList>
      </b:Author>
    </b:Author>
    <b:Title>Diccionario enciclopédico de</b:Title>
    <b:JournalName>UNESCO</b:JournalName>
    <b:Year>2005</b:Year>
    <b:Pages>30 - 35</b:Pages>
    <b:RefOrder>153</b:RefOrder>
  </b:Source>
  <b:Source>
    <b:Tag>Cal10</b:Tag>
    <b:SourceType>JournalArticle</b:SourceType>
    <b:Guid>{462A76BA-38EB-4EF8-BD99-99B5560A6BFA}</b:Guid>
    <b:Title>Estudios bibliométrico de la producción científica en la Ciencias Agropecuarias de Cuba, México y Brasil a través del Science Citation Index durante el período 2005-2008</b:Title>
    <b:JournalName>La Habana</b:JournalName>
    <b:Year>2010</b:Year>
    <b:Pages>40 - 46</b:Pages>
    <b:Author>
      <b:Author>
        <b:NameList>
          <b:Person>
            <b:Last>Calderón</b:Last>
            <b:First>Y</b:First>
          </b:Person>
        </b:NameList>
      </b:Author>
    </b:Author>
    <b:RefOrder>154</b:RefOrder>
  </b:Source>
  <b:Source>
    <b:Tag>Pri01</b:Tag>
    <b:SourceType>JournalArticle</b:SourceType>
    <b:Guid>{6CB6E40D-B360-4621-89EE-878869A05E88}</b:Guid>
    <b:Author>
      <b:Author>
        <b:NameList>
          <b:Person>
            <b:Last>Pritchard</b:Last>
            <b:First>R</b:First>
          </b:Person>
        </b:NameList>
      </b:Author>
    </b:Author>
    <b:Title>"Statistical bibliography or bibliometrics</b:Title>
    <b:JournalName>Journal of Documentation</b:JournalName>
    <b:Year>2001</b:Year>
    <b:Pages>349 - 355</b:Pages>
    <b:Volume>25</b:Volume>
    <b:Issue>4</b:Issue>
    <b:RefOrder>155</b:RefOrder>
  </b:Source>
  <b:Source>
    <b:Tag>MarcadorDePosición10</b:Tag>
    <b:SourceType>JournalArticle</b:SourceType>
    <b:Guid>{ECF36A69-2DA9-4BF4-B14E-6511DE07F0E0}</b:Guid>
    <b:Author>
      <b:Author>
        <b:NameList>
          <b:Person>
            <b:Last>García</b:Last>
            <b:First>A</b:First>
          </b:Person>
        </b:NameList>
      </b:Author>
    </b:Author>
    <b:Title>Las redes de colaboración científica y su efecto en la productividad. Un análisis bibliométrico</b:Title>
    <b:JournalName>Bibliotecología</b:JournalName>
    <b:Year>2013</b:Year>
    <b:Pages>45 - 50</b:Pages>
    <b:Volume>27</b:Volume>
    <b:Issue>59</b:Issue>
    <b:RefOrder>156</b:RefOrder>
  </b:Source>
  <b:Source>
    <b:Tag>Abb10</b:Tag>
    <b:SourceType>JournalArticle</b:SourceType>
    <b:Guid>{E7AE45A3-A87C-4672-B135-90568705C17A}</b:Guid>
    <b:Author>
      <b:Author>
        <b:NameList>
          <b:Person>
            <b:Last>Abbasi</b:Last>
            <b:First>A</b:First>
          </b:Person>
        </b:NameList>
      </b:Author>
    </b:Author>
    <b:Title> Social Network System for Analyzing Publication Activities of Researchers</b:Title>
    <b:JournalName>South-Korea, Seoul National University</b:JournalName>
    <b:Year>2010</b:Year>
    <b:Pages>67 - 71</b:Pages>
    <b:RefOrder>157</b:RefOrder>
  </b:Source>
  <b:Source>
    <b:Tag>Aza04</b:Tag>
    <b:SourceType>Report</b:SourceType>
    <b:Guid>{AD620BD1-917A-4A74-A13A-3E2AC1CA3CE2}</b:Guid>
    <b:Author>
      <b:Author>
        <b:NameList>
          <b:Person>
            <b:Last>Azagra</b:Last>
            <b:First>C</b:First>
          </b:Person>
        </b:NameList>
      </b:Author>
    </b:Author>
    <b:Title>La contribución de las universidades a la innovación: efectos del fomento de la interacción universidad-empresa y las patentes universitarias</b:Title>
    <b:Year>2004</b:Year>
    <b:Publisher>Departamento de Análisis Económico, Valencia, Universidad de Valencia</b:Publisher>
    <b:City>Valencia</b:City>
    <b:RefOrder>158</b:RefOrder>
  </b:Source>
  <b:Source>
    <b:Tag>Ber07</b:Tag>
    <b:SourceType>Report</b:SourceType>
    <b:Guid>{3923CE72-1FE9-448C-A0CE-8B154F735610}</b:Guid>
    <b:Author>
      <b:Author>
        <b:NameList>
          <b:Person>
            <b:Last>Bermeo</b:Last>
            <b:First>A</b:First>
          </b:Person>
        </b:NameList>
      </b:Author>
    </b:Author>
    <b:Title>Rendimiento y colaboración científica en la investigación académica. Estudio del caso de los grupos de investigación de la Universidad Politécnica de Valencia</b:Title>
    <b:Year>2007</b:Year>
    <b:Publisher>Departamento de Proyectos de Ingeniería, Valencia, Universidad Politécnica de Valencia</b:Publisher>
    <b:City>Valencia</b:City>
    <b:RefOrder>159</b:RefOrder>
  </b:Source>
  <b:Source>
    <b:Tag>Car04</b:Tag>
    <b:SourceType>JournalArticle</b:SourceType>
    <b:Guid>{41244528-4E4D-49E5-A643-63F96C292F0D}</b:Guid>
    <b:Title>Does research organization influence academic production? Laboratory level evidence from a large European university</b:Title>
    <b:Year>2004</b:Year>
    <b:Author>
      <b:Author>
        <b:NameList>
          <b:Person>
            <b:Last>Carayol</b:Last>
            <b:First>N</b:First>
          </b:Person>
        </b:NameList>
      </b:Author>
    </b:Author>
    <b:JournalName>Research Policy</b:JournalName>
    <b:Pages>1081 - 1102</b:Pages>
    <b:Volume>33</b:Volume>
    <b:RefOrder>160</b:RefOrder>
  </b:Source>
  <b:Source>
    <b:Tag>Cro08</b:Tag>
    <b:SourceType>JournalArticle</b:SourceType>
    <b:Guid>{344942A9-4937-4022-96A1-4600D77A87B0}</b:Guid>
    <b:Author>
      <b:Author>
        <b:NameList>
          <b:Person>
            <b:Last>Cross</b:Last>
            <b:First>R</b:First>
          </b:Person>
        </b:NameList>
      </b:Author>
    </b:Author>
    <b:Title>Managing collaboration: Improving team effectiveness through a network perspective</b:Title>
    <b:JournalName>California Management Review</b:JournalName>
    <b:Year>2008</b:Year>
    <b:Pages>70 - 75</b:Pages>
    <b:Volume>50</b:Volume>
    <b:Issue>4</b:Issue>
    <b:RefOrder>161</b:RefOrder>
  </b:Source>
  <b:Source>
    <b:Tag>CSI08</b:Tag>
    <b:SourceType>Report</b:SourceType>
    <b:Guid>{2F341456-8F2B-4904-B05F-78DEFB2661AD}</b:Guid>
    <b:Title>Impacto de la producción científica de la Comunidad Valenciana, Comunidad Valenciana</b:Title>
    <b:Year>2008</b:Year>
    <b:Author>
      <b:Author>
        <b:NameList>
          <b:Person>
            <b:Last>CSIC</b:Last>
          </b:Person>
        </b:NameList>
      </b:Author>
    </b:Author>
    <b:Publisher>Consejo Superior de Investigaciones Científicas</b:Publisher>
    <b:City>Valencia</b:City>
    <b:RefOrder>162</b:RefOrder>
  </b:Source>
  <b:Source>
    <b:Tag>Gae08</b:Tag>
    <b:SourceType>JournalArticle</b:SourceType>
    <b:Guid>{D1BF3CEE-0ACD-41E1-A7E6-3ABA241BCDBF}</b:Guid>
    <b:Author>
      <b:Author>
        <b:NameList>
          <b:Person>
            <b:Last>Gaete</b:Last>
            <b:First>J</b:First>
          </b:Person>
        </b:NameList>
      </b:Author>
    </b:Author>
    <b:Title>Conocimiento y estructura en la investigación académica: una aproximación desde el análisis de redes sociales</b:Title>
    <b:JournalName>Revista hispana para el análisis de redes sociales</b:JournalName>
    <b:Year>2008</b:Year>
    <b:Pages>78 - 83</b:Pages>
    <b:Volume>14</b:Volume>
    <b:Issue>5</b:Issue>
    <b:RefOrder>163</b:RefOrder>
  </b:Source>
  <b:Source>
    <b:Tag>Hou06</b:Tag>
    <b:SourceType>JournalArticle</b:SourceType>
    <b:Guid>{F1850471-EBAF-498D-BB25-6946E6982C9D}</b:Guid>
    <b:Author>
      <b:Author>
        <b:NameList>
          <b:Person>
            <b:Last>Hou</b:Last>
            <b:First>H</b:First>
          </b:Person>
        </b:NameList>
      </b:Author>
    </b:Author>
    <b:Title>The structure of scientific collaboration networks in Scientometrics</b:Title>
    <b:JournalName>Scientometrics</b:JournalName>
    <b:Year>2006</b:Year>
    <b:Pages>189 - 202</b:Pages>
    <b:Volume>75</b:Volume>
    <b:Issue>2</b:Issue>
    <b:RefOrder>164</b:RefOrder>
  </b:Source>
  <b:Source>
    <b:Tag>Low04</b:Tag>
    <b:SourceType>JournalArticle</b:SourceType>
    <b:Guid>{A3DF5B9F-A1E6-47F5-8C25-6D9A48212089}</b:Guid>
    <b:Author>
      <b:Author>
        <b:NameList>
          <b:Person>
            <b:Last>Lowrie</b:Last>
            <b:First>A</b:First>
          </b:Person>
        </b:NameList>
      </b:Author>
    </b:Author>
    <b:Title>Academic research networks: A key to enhancing scholarly standing</b:Title>
    <b:JournalName>European Management Journal</b:JournalName>
    <b:Year>2004</b:Year>
    <b:Pages>345 - 360</b:Pages>
    <b:Volume>22</b:Volume>
    <b:Issue>4</b:Issue>
    <b:RefOrder>165</b:RefOrder>
  </b:Source>
  <b:Source>
    <b:Tag>Rou00</b:Tag>
    <b:SourceType>JournalArticle</b:SourceType>
    <b:Guid>{C9B75E16-A333-4278-88E4-E6E7874571C0}</b:Guid>
    <b:Author>
      <b:Author>
        <b:NameList>
          <b:Person>
            <b:Last>Rousseau</b:Last>
            <b:First>R</b:First>
          </b:Person>
        </b:NameList>
      </b:Author>
    </b:Author>
    <b:Title>Indicadores bibliométricos y econométricos en la evaluación de instituciones científicas</b:Title>
    <b:JournalName>Ci. Inf. Brasília</b:JournalName>
    <b:Year>2000</b:Year>
    <b:Pages>149 - 158</b:Pages>
    <b:Volume>27</b:Volume>
    <b:Issue>2</b:Issue>
    <b:RefOrder>166</b:RefOrder>
  </b:Source>
  <b:Source>
    <b:Tag>Are08</b:Tag>
    <b:SourceType>JournalArticle</b:SourceType>
    <b:Guid>{25C37933-7031-4B88-A445-EC4C20AF9542}</b:Guid>
    <b:Title>Applying successive H indices in the institutional evaluation: a case study</b:Title>
    <b:Year>2008</b:Year>
    <b:Author>
      <b:Author>
        <b:NameList>
          <b:Person>
            <b:Last>Arencibia</b:Last>
            <b:First>R</b:First>
          </b:Person>
          <b:Person>
            <b:Last>Barros</b:Last>
            <b:First>I</b:First>
          </b:Person>
        </b:NameList>
      </b:Author>
    </b:Author>
    <b:JournalName>Journal of the American Society for Information Science and Technology</b:JournalName>
    <b:Pages>155 - 157</b:Pages>
    <b:Volume>59</b:Volume>
    <b:RefOrder>167</b:RefOrder>
  </b:Source>
  <b:Source>
    <b:Tag>Cam08</b:Tag>
    <b:SourceType>JournalArticle</b:SourceType>
    <b:Guid>{1E66B93E-3F1F-43DF-B217-C759B1558D6F}</b:Guid>
    <b:Author>
      <b:Author>
        <b:NameList>
          <b:Person>
            <b:Last>Camps</b:Last>
            <b:First>D</b:First>
          </b:Person>
        </b:NameList>
      </b:Author>
    </b:Author>
    <b:Title>Limitaciones de los indicadores bibliométricos en la evaluación de la actividad científica</b:Title>
    <b:JournalName>Colombia Médica</b:JournalName>
    <b:Year>2008</b:Year>
    <b:Pages>74 - 79</b:Pages>
    <b:Volume>39</b:Volume>
    <b:RefOrder>168</b:RefOrder>
  </b:Source>
  <b:Source>
    <b:Tag>Sci07</b:Tag>
    <b:SourceType>JournalArticle</b:SourceType>
    <b:Guid>{1BBB7385-1889-42B5-8F2E-A00F455FFAD9}</b:Guid>
    <b:Author>
      <b:Author>
        <b:NameList>
          <b:Person>
            <b:Last>Scimago</b:Last>
          </b:Person>
        </b:NameList>
      </b:Author>
    </b:Author>
    <b:Title>El índice h de Hirsch: su aplicación a algunos de los científicos españoles más destacados</b:Title>
    <b:JournalName>El profesional de la información</b:JournalName>
    <b:Year>2007</b:Year>
    <b:Pages>47 - 49</b:Pages>
    <b:Volume>16</b:Volume>
    <b:RefOrder>169</b:RefOrder>
  </b:Source>
  <b:Source>
    <b:Tag>Las06</b:Tag>
    <b:SourceType>JournalArticle</b:SourceType>
    <b:Guid>{C6FE24B8-6642-407D-922A-5D5ED7339649}</b:Guid>
    <b:Author>
      <b:Author>
        <b:NameList>
          <b:Person>
            <b:Last>Lascurain</b:Last>
            <b:First>M</b:First>
          </b:Person>
        </b:NameList>
      </b:Author>
    </b:Author>
    <b:Title>La evaluación de la actividad científica mediante indicadores bibliométricos</b:Title>
    <b:JournalName>Boletín Bibliotecas</b:JournalName>
    <b:Year>2006</b:Year>
    <b:Pages>1 - 12</b:Pages>
    <b:Volume>24</b:Volume>
    <b:RefOrder>170</b:RefOrder>
  </b:Source>
  <b:Source>
    <b:Tag>Sch07</b:Tag>
    <b:SourceType>JournalArticle</b:SourceType>
    <b:Guid>{B5994DF1-DC3B-42B0-AADC-59CD268630A5}</b:Guid>
    <b:Author>
      <b:Author>
        <b:NameList>
          <b:Person>
            <b:Last>Schubert</b:Last>
            <b:First>A</b:First>
          </b:Person>
        </b:NameList>
      </b:Author>
    </b:Author>
    <b:Title>Succesive h-indices</b:Title>
    <b:JournalName>Scientometrics</b:JournalName>
    <b:Year>2007</b:Year>
    <b:Pages>201 - 205</b:Pages>
    <b:Volume>70</b:Volume>
    <b:RefOrder>171</b:RefOrder>
  </b:Source>
  <b:Source>
    <b:Tag>Vel12</b:Tag>
    <b:SourceType>JournalArticle</b:SourceType>
    <b:Guid>{4A0C56FF-E5FC-42D5-B0A5-5EAE237EFCE2}</b:Guid>
    <b:Author>
      <b:Author>
        <b:NameList>
          <b:Person>
            <b:Last>Velasco</b:Last>
            <b:First>B</b:First>
          </b:Person>
          <b:Person>
            <b:Last>Pinilla</b:Last>
            <b:First>M</b:First>
          </b:Person>
        </b:NameList>
      </b:Author>
    </b:Author>
    <b:Title>La utilización de los indicadores bibliométricos para evaluar la actividad investigadora</b:Title>
    <b:JournalName>Universidad de Oviedo</b:JournalName>
    <b:Year>2012</b:Year>
    <b:Pages>75 - 84</b:Pages>
    <b:Volume>40</b:Volume>
    <b:Issue>2</b:Issue>
    <b:RefOrder>172</b:RefOrder>
  </b:Source>
  <b:Source>
    <b:Tag>FEC20</b:Tag>
    <b:SourceType>InternetSite</b:SourceType>
    <b:Guid>{3BEE5306-C163-4B7B-96C8-FE35A80EB541}</b:Guid>
    <b:Title>Fundación Española para la Ciencia y la Tecnología</b:Title>
    <b:Year>2020</b:Year>
    <b:Author>
      <b:Author>
        <b:NameList>
          <b:Person>
            <b:Last>FECYT</b:Last>
          </b:Person>
        </b:NameList>
      </b:Author>
    </b:Author>
    <b:InternetSiteTitle>Fundación Española para la Ciencia y la Tecnología</b:InternetSiteTitle>
    <b:Month>11</b:Month>
    <b:Day>28</b:Day>
    <b:URL>https://www.recursoscientificos.fecyt.es</b:URL>
    <b:RefOrder>173</b:RefOrder>
  </b:Source>
  <b:Source>
    <b:Tag>Tor17</b:Tag>
    <b:SourceType>JournalArticle</b:SourceType>
    <b:Guid>{49E1F1D6-5857-4F8D-86B3-116F19D2860E}</b:Guid>
    <b:Author>
      <b:Author>
        <b:NameList>
          <b:Person>
            <b:Last>Torrijo</b:Last>
            <b:First>E</b:First>
          </b:Person>
          <b:Person>
            <b:Last>Espinoza</b:Last>
            <b:First>R</b:First>
          </b:Person>
        </b:NameList>
      </b:Author>
    </b:Author>
    <b:Title>Análisis bibliométrico de la literatura científica publicada en la revista La Técnica (2010-2016)</b:Title>
    <b:JournalName>Rehuso</b:JournalName>
    <b:Year>2017</b:Year>
    <b:Pages>67 - 72</b:Pages>
    <b:Volume>2</b:Volume>
    <b:Issue>1</b:Issue>
    <b:RefOrder>174</b:RefOrder>
  </b:Source>
  <b:Source>
    <b:Tag>Cha12</b:Tag>
    <b:SourceType>JournalArticle</b:SourceType>
    <b:Guid>{6F5B0A17-8FBA-461A-AE45-7C76AFE4CD5C}</b:Guid>
    <b:Author>
      <b:Author>
        <b:NameList>
          <b:Person>
            <b:Last>Chaviano</b:Last>
            <b:First>O</b:First>
          </b:Person>
        </b:NameList>
      </b:Author>
    </b:Author>
    <b:Title>Algunas consideraciones teórico-conceptuales sobre las disciplinas métricas</b:Title>
    <b:JournalName>ACIMED</b:JournalName>
    <b:Year>2012</b:Year>
    <b:Pages>56 - 61</b:Pages>
    <b:RefOrder>175</b:RefOrder>
  </b:Source>
  <b:Source>
    <b:Tag>Rub12</b:Tag>
    <b:SourceType>InternetSite</b:SourceType>
    <b:Guid>{AAB7C823-6613-4235-89C3-0635F671B443}</b:Guid>
    <b:Author>
      <b:Author>
        <b:NameList>
          <b:Person>
            <b:Last>Rubio</b:Last>
            <b:First>M</b:First>
          </b:Person>
        </b:NameList>
      </b:Author>
    </b:Author>
    <b:Title>Bibliometría y ciencias sociales</b:Title>
    <b:Year>2012</b:Year>
    <b:InternetSiteTitle>Bibliometría y ciencias sociales</b:InternetSiteTitle>
    <b:Month>8</b:Month>
    <b:Day>12</b:Day>
    <b:URL>http://clio.rediris.es/articulos/bibliometria.html</b:URL>
    <b:RefOrder>176</b:RefOrder>
  </b:Source>
  <b:Source>
    <b:Tag>Leo12</b:Tag>
    <b:SourceType>JournalArticle</b:SourceType>
    <b:Guid>{E084FAA9-940E-4C0A-9C55-EBB9780982F4}</b:Guid>
    <b:Title>Análisis bibliométrico sobre la producción científica archivística en la Red de Revistas Científicas de América Latina y el Caribe (Redalyc) durante el período 2001-2011</b:Title>
    <b:Year>2012</b:Year>
    <b:Author>
      <b:Author>
        <b:NameList>
          <b:Person>
            <b:Last>Leomar</b:Last>
            <b:First>J</b:First>
          </b:Person>
        </b:NameList>
      </b:Author>
    </b:Author>
    <b:JournalName>Biblios</b:JournalName>
    <b:Pages>78 - 82</b:Pages>
    <b:Volume>48</b:Volume>
    <b:RefOrder>177</b:RefOrder>
  </b:Source>
  <b:Source>
    <b:Tag>Alv15</b:Tag>
    <b:SourceType>JournalArticle</b:SourceType>
    <b:Guid>{CC362599-C51F-459D-A9F3-5FEAA76A5F9D}</b:Guid>
    <b:Author>
      <b:Author>
        <b:NameList>
          <b:Person>
            <b:Last>Alvarez</b:Last>
            <b:First>P</b:First>
          </b:Person>
          <b:Person>
            <b:Last>Montoro</b:Last>
            <b:First>M</b:First>
          </b:Person>
        </b:NameList>
      </b:Author>
    </b:Author>
    <b:Title>Análisis de la producción y de la visibilidad científica de Ecuador en el contexto Andino (2000-2013)</b:Title>
    <b:JournalName>Revista Internacional de Información y Comunicación</b:JournalName>
    <b:Year>2015</b:Year>
    <b:Pages>577 - 586</b:Pages>
    <b:Volume>24</b:Volume>
    <b:Issue>5</b:Issue>
    <b:RefOrder>178</b:RefOrder>
  </b:Source>
  <b:Source>
    <b:Tag>And13</b:Tag>
    <b:SourceType>JournalArticle</b:SourceType>
    <b:Guid>{1F85C471-4175-4B21-992F-373465C8C1CB}</b:Guid>
    <b:Author>
      <b:Author>
        <b:NameList>
          <b:Person>
            <b:Last>Andrade</b:Last>
            <b:First>C</b:First>
          </b:Person>
          <b:Person>
            <b:Last>López</b:Last>
            <b:First>A</b:First>
          </b:Person>
          <b:Person>
            <b:Last>Campillo</b:Last>
            <b:First>R</b:First>
          </b:Person>
        </b:NameList>
      </b:Author>
    </b:Author>
    <b:Title>Bibliometric analysis of South American research in sports science from 1970 to 2012</b:Title>
    <b:JournalName>Revista de Educação Física</b:JournalName>
    <b:Year>2013</b:Year>
    <b:Pages>783 - 791</b:Pages>
    <b:Volume>19</b:Volume>
    <b:Issue>4</b:Issue>
    <b:RefOrder>179</b:RefOrder>
  </b:Source>
  <b:Source>
    <b:Tag>Ayo15</b:Tag>
    <b:SourceType>JournalArticle</b:SourceType>
    <b:Guid>{2CCE3FA5-DD84-419E-87D4-C602145DE25A}</b:Guid>
    <b:Author>
      <b:Author>
        <b:NameList>
          <b:Person>
            <b:Last>Ayora</b:Last>
            <b:First>M</b:First>
          </b:Person>
        </b:NameList>
      </b:Author>
    </b:Author>
    <b:Title>La investigación científica en las universidades ecuatorianas</b:Title>
    <b:JournalName>Anales</b:JournalName>
    <b:Year>2015</b:Year>
    <b:Pages>61 - 72</b:Pages>
    <b:Volume>57</b:Volume>
    <b:RefOrder>180</b:RefOrder>
  </b:Source>
  <b:Source>
    <b:Tag>Hoo15</b:Tag>
    <b:SourceType>JournalArticle</b:SourceType>
    <b:Guid>{AF84A761-BE95-4E18-A2BC-DFAC299F0C85}</b:Guid>
    <b:Author>
      <b:Author>
        <b:NameList>
          <b:Person>
            <b:Last>Hoof</b:Last>
            <b:First>H</b:First>
          </b:Person>
        </b:NameList>
      </b:Author>
    </b:Author>
    <b:Title>Ecuador’s Efforts to Raise Its Research Profile: The Prometeo Program Case Study</b:Title>
    <b:JournalName>Journal of Hispanic Higher Education</b:JournalName>
    <b:Year>2015</b:Year>
    <b:Pages>56 - 68</b:Pages>
    <b:Volume>14</b:Volume>
    <b:Issue>1</b:Issue>
    <b:RefOrder>181</b:RefOrder>
  </b:Source>
  <b:Source>
    <b:Tag>Loo14</b:Tag>
    <b:SourceType>JournalArticle</b:SourceType>
    <b:Guid>{5EBFED92-77BA-42E7-8F08-DAF0347BA994}</b:Guid>
    <b:Author>
      <b:Author>
        <b:NameList>
          <b:Person>
            <b:Last>Loor</b:Last>
            <b:First>F</b:First>
          </b:Person>
        </b:NameList>
      </b:Author>
    </b:Author>
    <b:Title>Investigación y desarrollo en Ecuador: un análisis comparativo entre América Latina y el Caribe (2000 - 2012)</b:Title>
    <b:JournalName>Compendium</b:JournalName>
    <b:Year>2014</b:Year>
    <b:Pages>28 - 46</b:Pages>
    <b:Volume>1</b:Volume>
    <b:Issue>2</b:Issue>
    <b:RefOrder>182</b:RefOrder>
  </b:Source>
  <b:Source>
    <b:Tag>Sis11</b:Tag>
    <b:SourceType>JournalArticle</b:SourceType>
    <b:Guid>{AC12D577-D686-4759-8BBE-5EC502B4C334}</b:Guid>
    <b:Author>
      <b:Author>
        <b:NameList>
          <b:Person>
            <b:Last>Sisa</b:Last>
            <b:First>G</b:First>
          </b:Person>
        </b:NameList>
      </b:Author>
    </b:Author>
    <b:Title>La producción científica en ciencias de la salud en Ecuador</b:Title>
    <b:JournalName>Revista Panamericana de Salud Pública</b:JournalName>
    <b:Year>2011</b:Year>
    <b:Pages>388 - 392</b:Pages>
    <b:Volume>30</b:Volume>
    <b:Issue>4</b:Issue>
    <b:RefOrder>183</b:RefOrder>
  </b:Source>
  <b:Source>
    <b:Tag>Pou14</b:Tag>
    <b:SourceType>JournalArticle</b:SourceType>
    <b:Guid>{DF9B936A-B934-4228-B4AB-22C6523743EA}</b:Guid>
    <b:Author>
      <b:Author>
        <b:NameList>
          <b:Person>
            <b:Last>Pouris</b:Last>
            <b:First>A</b:First>
          </b:Person>
        </b:NameList>
      </b:Author>
    </b:Author>
    <b:Title>Research emphasis and collaboration in Africa</b:Title>
    <b:JournalName>Scientometrics</b:JournalName>
    <b:Year>2014</b:Year>
    <b:Pages>2169 - 2184</b:Pages>
    <b:Volume>98</b:Volume>
    <b:Issue>3</b:Issue>
    <b:RefOrder>184</b:RefOrder>
  </b:Source>
  <b:Source>
    <b:Tag>Nar91</b:Tag>
    <b:SourceType>JournalArticle</b:SourceType>
    <b:Guid>{31E359C0-CD02-43E5-8DD3-6E4A9A72A189}</b:Guid>
    <b:Author>
      <b:Author>
        <b:NameList>
          <b:Person>
            <b:Last>Narin</b:Last>
            <b:First>F</b:First>
          </b:Person>
        </b:NameList>
      </b:Author>
    </b:Author>
    <b:Title>Scientific cooperation in Europe and the citation of multinationally authored papers</b:Title>
    <b:JournalName>Scientometrics</b:JournalName>
    <b:Year>1991</b:Year>
    <b:Pages>313 - 323</b:Pages>
    <b:Volume>21</b:Volume>
    <b:Issue>3</b:Issue>
    <b:RefOrder>185</b:RefOrder>
  </b:Source>
  <b:Source>
    <b:Tag>Cas19</b:Tag>
    <b:SourceType>JournalArticle</b:SourceType>
    <b:Guid>{0BE1C591-49AE-49C1-910A-4F8B9B9A9922}</b:Guid>
    <b:Author>
      <b:Author>
        <b:NameList>
          <b:Person>
            <b:Last>Castillo</b:Last>
            <b:First>J</b:First>
          </b:Person>
          <b:Person>
            <b:Last>Powell</b:Last>
            <b:First>M</b:First>
          </b:Person>
        </b:NameList>
      </b:Author>
    </b:Author>
    <b:Title>Análisis de la producción científica del Ecuador e impacto de la colaboración internacional en el periodo 2006-2015</b:Title>
    <b:JournalName>Española de Documentación Científica</b:JournalName>
    <b:Year>2019</b:Year>
    <b:Pages>225 - 231</b:Pages>
    <b:Volume>42</b:Volume>
    <b:Issue>1</b:Issue>
    <b:RefOrder>186</b:RefOrder>
  </b:Source>
  <b:Source>
    <b:Tag>Tru10</b:Tag>
    <b:SourceType>JournalArticle</b:SourceType>
    <b:Guid>{15E6EE92-BCC3-4894-9603-7A964EF4C80B}</b:Guid>
    <b:Author>
      <b:Author>
        <b:NameList>
          <b:Person>
            <b:Last>Trueba</b:Last>
            <b:First>R</b:First>
          </b:Person>
          <b:Person>
            <b:Last>Estrada</b:Last>
            <b:First>M</b:First>
          </b:Person>
        </b:NameList>
      </b:Author>
    </b:Author>
    <b:Title>La base de datos PubMed y la bu ́squeda de informacion cientıfica</b:Title>
    <b:JournalName>Seminarios de la Fundacion Española de Reumatologıa</b:JournalName>
    <b:Year>2010</b:Year>
    <b:Pages>49 - 63</b:Pages>
    <b:Volume>11</b:Volume>
    <b:Issue>2</b:Issue>
    <b:RefOrder>187</b:RefOrder>
  </b:Source>
  <b:Source>
    <b:Tag>UNE02</b:Tag>
    <b:SourceType>Book</b:SourceType>
    <b:Guid>{49FE9B47-AF50-4E2E-A681-DD532624ACC4}</b:Guid>
    <b:Author>
      <b:Author>
        <b:Corporate>UNESCO</b:Corporate>
      </b:Author>
    </b:Author>
    <b:Title>Aprendizaje abierto y a distancia: consideraciones sobre tendencias, políticas y estrategias</b:Title>
    <b:Year>2002</b:Year>
    <b:City>Paris</b:City>
    <b:Publisher>Michael M. Moore, The Pennsylvania State University, EE.UU.Alan Tait, The Open University, Reino UnidoYuri Zaparovanny, UNESCO-IITE, Moscú, Rusia</b:Publisher>
    <b:RefOrder>188</b:RefOrder>
  </b:Source>
  <b:Source>
    <b:Tag>CEP20</b:Tag>
    <b:SourceType>Report</b:SourceType>
    <b:Guid>{7DAA9CEB-098E-4C0C-9E51-55B28A48F2C9}</b:Guid>
    <b:Title>La educación en tiempos de la pandemia de COVID-19</b:Title>
    <b:Year>2020</b:Year>
    <b:City>Washington DC</b:City>
    <b:Publisher>UNESCO</b:Publisher>
    <b:Author>
      <b:Author>
        <b:Corporate>CEPAL, OREALC y UNESCO</b:Corporate>
      </b:Author>
    </b:Author>
    <b:RefOrder>189</b:RefOrder>
  </b:Source>
  <b:Source>
    <b:Tag>Pan21</b:Tag>
    <b:SourceType>JournalArticle</b:SourceType>
    <b:Guid>{DAB6C216-520D-4003-AD6C-A95BC92E3BF6}</b:Guid>
    <b:Author>
      <b:Author>
        <b:NameList>
          <b:Person>
            <b:Last>Pantoja</b:Last>
            <b:First>Miniam</b:First>
          </b:Person>
          <b:Person>
            <b:Last>Lucero</b:Last>
            <b:First>Nelson</b:First>
          </b:Person>
          <b:Person>
            <b:Last>Álvarez</b:Last>
            <b:First>Sary</b:First>
          </b:Person>
          <b:Person>
            <b:Last>Enríquez</b:Last>
            <b:First>Jenny</b:First>
          </b:Person>
        </b:NameList>
      </b:Author>
    </b:Author>
    <b:Title>Educación y Pandemia: Desafio para los docentes de Educación Básica Superior y Bachillerato de la ciudad de Ibarra, Ecuador</b:Title>
    <b:Year>2021</b:Year>
    <b:JournalName>Revista Conrado</b:JournalName>
    <b:Pages>307-313</b:Pages>
    <b:URL>http://scielo.sld.cu/pdf/rc/v17n81/1990-8644-rc-17-81-307.pdf</b:URL>
    <b:RefOrder>190</b:RefOrder>
  </b:Source>
  <b:Source>
    <b:Tag>Nac20</b:Tag>
    <b:SourceType>DocumentFromInternetSite</b:SourceType>
    <b:Guid>{A4C9B480-9C4E-4716-BFA3-300F42B97E17}</b:Guid>
    <b:Title>Noticias ONU</b:Title>
    <b:Year>2020</b:Year>
    <b:Author>
      <b:Author>
        <b:Corporate>Naciones Unidas</b:Corporate>
      </b:Author>
    </b:Author>
    <b:InternetSiteTitle>Diez recomendaciones para estudiar a distancia durante la emergencia del coronavirus</b:InternetSiteTitle>
    <b:Month>Marzo</b:Month>
    <b:Day>18</b:Day>
    <b:URL>https://news.un.org/es/story/2020/03/1471342</b:URL>
    <b:RefOrder>191</b:RefOrder>
  </b:Source>
  <b:Source>
    <b:Tag>Nay18</b:Tag>
    <b:SourceType>JournalArticle</b:SourceType>
    <b:Guid>{2FF50F69-BD4B-4C0B-90C2-A11EB09E677F}</b:Guid>
    <b:Title>Las actividades de aprendizaje y el rendimiento académico en la educación a distancia. Universidad Técnica Particular de Loja, Ecuador</b:Title>
    <b:Year>2018</b:Year>
    <b:Author>
      <b:Author>
        <b:NameList>
          <b:Person>
            <b:Last>Moncayo</b:Last>
            <b:First>Nayive</b:First>
          </b:Person>
          <b:Person>
            <b:Last>Pereira</b:Last>
            <b:First>José</b:First>
          </b:Person>
          <b:Person>
            <b:Last>González</b:Last>
            <b:First>María</b:First>
          </b:Person>
        </b:NameList>
      </b:Author>
    </b:Author>
    <b:JournalName>UNIMAR</b:JournalName>
    <b:Pages>33 - 47</b:Pages>
    <b:RefOrder>192</b:RefOrder>
  </b:Source>
  <b:Source>
    <b:Tag>Tec23</b:Tag>
    <b:SourceType>InternetSite</b:SourceType>
    <b:Guid>{2D880F0C-43E6-4651-9019-4947B78DA4E4}</b:Guid>
    <b:Year>2023</b:Year>
    <b:Author>
      <b:Author>
        <b:Corporate>Tecnológico Espíritu Santo</b:Corporate>
      </b:Author>
    </b:Author>
    <b:URL>https://www.tes.edu.ec/</b:URL>
    <b:RefOrder>193</b:RefOrder>
  </b:Source>
  <b:Source>
    <b:Tag>Lor19</b:Tag>
    <b:SourceType>JournalArticle</b:SourceType>
    <b:Guid>{665EEFFC-DC8E-4564-852C-B2AA3B394116}</b:Guid>
    <b:Title>Historia de la Educación a Distancia</b:Title>
    <b:Year>2019</b:Year>
    <b:Author>
      <b:Author>
        <b:NameList>
          <b:Person>
            <b:Last>García</b:Last>
            <b:First>Lorenzo</b:First>
          </b:Person>
        </b:NameList>
      </b:Author>
    </b:Author>
    <b:JournalName>UNED</b:JournalName>
    <b:Pages>8 - 27</b:Pages>
    <b:RefOrder>194</b:RefOrder>
  </b:Source>
  <b:Source>
    <b:Tag>Mun</b:Tag>
    <b:SourceType>InternetSite</b:SourceType>
    <b:Guid>{631E9364-3B03-438E-9630-446D27402210}</b:Guid>
    <b:Title>Ciudadano</b:Title>
    <b:InternetSiteTitle>¿De qué se trata el proyecto Aprendamos?</b:InternetSiteTitle>
    <b:URL>https://www.guayaquil.gob.ec/de-que-se-trata-el-proyecto-aprendamos/</b:URL>
    <b:Author>
      <b:Author>
        <b:Corporate>Municipio de Guayaquil</b:Corporate>
      </b:Author>
    </b:Author>
    <b:RefOrder>195</b:RefOrder>
  </b:Source>
  <b:Source>
    <b:Tag>Lui11</b:Tag>
    <b:SourceType>Book</b:SourceType>
    <b:Guid>{6AE8860B-4F4F-4BB2-809C-1F39AD24C1D4}</b:Guid>
    <b:Title>La Educación Virtual en los inicios del diglo XXI</b:Title>
    <b:Year>2011</b:Year>
    <b:Author>
      <b:Author>
        <b:NameList>
          <b:Person>
            <b:Last>Acosta</b:Last>
            <b:First>Luis</b:First>
          </b:Person>
          <b:Person>
            <b:Last>Cervantes</b:Last>
            <b:First>Raul</b:First>
          </b:Person>
          <b:Person>
            <b:Last>Bustos</b:Last>
            <b:First>Eduardo</b:First>
          </b:Person>
        </b:NameList>
      </b:Author>
    </b:Author>
    <b:City>México</b:City>
    <b:Publisher>Sociedad Cooperativa</b:Publisher>
    <b:RefOrder>196</b:RefOrder>
  </b:Source>
  <b:Source>
    <b:Tag>YazSf</b:Tag>
    <b:SourceType>JournalArticle</b:SourceType>
    <b:Guid>{7AFDAF78-C238-47EE-B9FA-CD4AFBEE33A9}</b:Guid>
    <b:Title>Multimedia en la Educación, una necesidad</b:Title>
    <b:Year>S.f</b:Year>
    <b:Author>
      <b:Author>
        <b:NameList>
          <b:Person>
            <b:Last>González</b:Last>
            <b:First>Yazmín</b:First>
          </b:Person>
        </b:NameList>
      </b:Author>
    </b:Author>
    <b:JournalName>Universidad Autónoma de la ciudad de Hidalgo</b:JournalName>
    <b:Pages>S.f</b:Pages>
    <b:RefOrder>197</b:RefOrder>
  </b:Source>
  <b:Source>
    <b:Tag>Sma20</b:Tag>
    <b:SourceType>ArticleInAPeriodical</b:SourceType>
    <b:Guid>{8D43B0D9-576A-4767-B73F-ECEF9A8C1A17}</b:Guid>
    <b:Author>
      <b:Author>
        <b:NameList>
          <b:Person>
            <b:Last>Smaniego</b:Last>
            <b:First>Esperanza</b:First>
          </b:Person>
        </b:NameList>
      </b:Author>
    </b:Author>
    <b:Title>Reflexiones sobre la educación Telemática en tiempos del Coronavirus</b:Title>
    <b:Year>2020</b:Year>
    <b:Pages>S.f</b:Pages>
    <b:Month>Abril</b:Month>
    <b:RefOrder>198</b:RefOrder>
  </b:Source>
  <b:Source>
    <b:Tag>Obs23</b:Tag>
    <b:SourceType>DocumentFromInternetSite</b:SourceType>
    <b:Guid>{4303CD4B-C61E-4B7E-8368-612DA50613BE}</b:Guid>
    <b:Title>BRANCH</b:Title>
    <b:Year>2023</b:Year>
    <b:Author>
      <b:Author>
        <b:Corporate>Observatorio Branch</b:Corporate>
      </b:Author>
    </b:Author>
    <b:InternetSiteTitle>Estadísticas de la situación Digital en Ecuador 2021-2022</b:InternetSiteTitle>
    <b:URL>https://branch.com.co/marketing-digital/estadisticas-de-la-situacion-digital-en-ecuador-2021-2022/</b:URL>
    <b:RefOrder>199</b:RefOrder>
  </b:Source>
  <b:Source>
    <b:Tag>Vic20</b:Tag>
    <b:SourceType>JournalArticle</b:SourceType>
    <b:Guid>{C985DF29-D4C7-44E8-AC14-805E60783A95}</b:Guid>
    <b:Title>Uso del celular como enseñanza en el aula virtual en estudiantes de educación básica en tiempos de coronavirus</b:Title>
    <b:Year>2020</b:Year>
    <b:Author>
      <b:Author>
        <b:NameList>
          <b:Person>
            <b:Last>Gómez</b:Last>
            <b:First>Victoria</b:First>
          </b:Person>
        </b:NameList>
      </b:Author>
    </b:Author>
    <b:JournalName>Revista de nvestigación e Innovación</b:JournalName>
    <b:Pages>277-297</b:Pages>
    <b:RefOrder>200</b:RefOrder>
  </b:Source>
  <b:Source>
    <b:Tag>Gru21</b:Tag>
    <b:SourceType>Book</b:SourceType>
    <b:Guid>{67BB65B0-B6C3-4E80-B09B-1260A2CFC990}</b:Guid>
    <b:Title>El estado de la conectividad educativa en América Latina: desafios y oportunidades estratégicas</b:Title>
    <b:Year>2021</b:Year>
    <b:City>Washington</b:City>
    <b:Publisher>Diálogo Interamericano</b:Publisher>
    <b:Author>
      <b:Author>
        <b:Corporate>Grupo del Banco Mundial</b:Corporate>
      </b:Author>
    </b:Author>
    <b:RefOrder>1</b:RefOrder>
  </b:Source>
  <b:Source>
    <b:Tag>Vic21</b:Tag>
    <b:SourceType>JournalArticle</b:SourceType>
    <b:Guid>{973D57DE-BE41-4A44-BF24-9BC3A8EC9D48}</b:Guid>
    <b:Author>
      <b:Author>
        <b:NameList>
          <b:Person>
            <b:Last>Gómez</b:Last>
            <b:First>Victoria</b:First>
          </b:Person>
        </b:NameList>
      </b:Author>
    </b:Author>
    <b:Title>La necesario formación del profesora universitario ante la docencia virtual</b:Title>
    <b:JournalName>REJIE Nueba Época</b:JournalName>
    <b:Year>2021</b:Year>
    <b:Pages>47-56</b:Pages>
    <b:RefOrder>18</b:RefOrder>
  </b:Source>
  <b:Source>
    <b:Tag>Pér13</b:Tag>
    <b:SourceType>Book</b:SourceType>
    <b:Guid>{A827F976-016D-4F6A-821F-856C341A1468}</b:Guid>
    <b:Author>
      <b:Author>
        <b:NameList>
          <b:Person>
            <b:Last>Pérez</b:Last>
            <b:First>Iván</b:First>
          </b:Person>
        </b:NameList>
      </b:Author>
    </b:Author>
    <b:Title>Estrategias para implementar las TIC en el aula</b:Title>
    <b:Year>2017</b:Year>
    <b:Month>octubre</b:Month>
    <b:URL>https://definicion.mx/celular/. </b:URL>
    <b:City>Medellín s.n.</b:City>
    <b:RefOrder>19</b:RefOrder>
  </b:Source>
  <b:Source>
    <b:Tag>Est21</b:Tag>
    <b:SourceType>JournalArticle</b:SourceType>
    <b:Guid>{B907DCF5-A0D5-4376-A0CA-5FDD2EF79C74}</b:Guid>
    <b:Author>
      <b:Author>
        <b:NameList>
          <b:Person>
            <b:Last>Rando</b:Last>
            <b:First>Esther</b:First>
          </b:Person>
        </b:NameList>
      </b:Author>
    </b:Author>
    <b:Title>La necesario formación del profesorado universitario en la docencia online</b:Title>
    <b:JournalName>REJIE Nueva Época</b:JournalName>
    <b:Year>2021</b:Year>
    <b:Pages>47-56</b:Pages>
    <b:RefOrder>20</b:RefOrder>
  </b:Source>
  <b:Source>
    <b:Tag>Mar19</b:Tag>
    <b:SourceType>JournalArticle</b:SourceType>
    <b:Guid>{5C02457A-5BFF-4D0B-B075-EBBB8A04320D}</b:Guid>
    <b:Author>
      <b:Author>
        <b:NameList>
          <b:Person>
            <b:Last>Duarte</b:Last>
            <b:First>Marcela</b:First>
          </b:Person>
          <b:Person>
            <b:Last>Montalvo</b:Last>
            <b:First>Danitza</b:First>
          </b:Person>
          <b:Person>
            <b:Last>Valdes</b:Last>
            <b:First>Dora</b:First>
          </b:Person>
        </b:NameList>
      </b:Author>
    </b:Author>
    <b:Title>Estrategias disposicionales y aprendizajes significativos en el aula virtual</b:Title>
    <b:JournalName>Revista Educación</b:JournalName>
    <b:Year>2019</b:Year>
    <b:Pages>2215-2644</b:Pages>
    <b:RefOrder>3</b:RefOrder>
  </b:Source>
  <b:Source>
    <b:Tag>Fre21</b:Tag>
    <b:SourceType>JournalArticle</b:SourceType>
    <b:Guid>{6BA1AF48-23EF-4968-9416-A9AF58F1390D}</b:Guid>
    <b:Author>
      <b:Author>
        <b:NameList>
          <b:Person>
            <b:Last>Cañizares</b:Last>
            <b:First>Fredy</b:First>
          </b:Person>
          <b:Person>
            <b:Last>Quevedo</b:Last>
            <b:First>Ned</b:First>
          </b:Person>
          <b:Person>
            <b:Last>García</b:Last>
            <b:First>Nemis</b:First>
          </b:Person>
        </b:NameList>
      </b:Author>
    </b:Author>
    <b:Title>Retos de la enseánza aprendizaje virtual- Creatividad del docentes, clases sincrónicas o asincrónicas y principios didácticos </b:Title>
    <b:JournalName>Revista Conrado</b:JournalName>
    <b:Year>2021</b:Year>
    <b:Pages>331-339</b:Pages>
    <b:RefOrder>21</b:RefOrder>
  </b:Source>
  <b:Source>
    <b:Tag>Dor22</b:Tag>
    <b:SourceType>JournalArticle</b:SourceType>
    <b:Guid>{87A7BFEB-A57A-4BBD-836C-79192FE4828E}</b:Guid>
    <b:Author>
      <b:Author>
        <b:NameList>
          <b:Person>
            <b:Last>Alfaro</b:Last>
            <b:First>Doralbis</b:First>
          </b:Person>
          <b:Person>
            <b:Last>Ortega</b:Last>
            <b:First>Boris</b:First>
          </b:Person>
          <b:Person>
            <b:Last>Lozano</b:Last>
            <b:First>Berta</b:First>
          </b:Person>
        </b:NameList>
      </b:Author>
    </b:Author>
    <b:Title>plicación del análisis de varianza para comparar el aprendizaje de los estudiantes en tres modalidades: virtual sincrónica, virtual asincrónica y presencial.</b:Title>
    <b:JournalName>Revista Guacamaya</b:JournalName>
    <b:Year>2022</b:Year>
    <b:Pages>60-72</b:Pages>
    <b:RefOrder>22</b:RefOrder>
  </b:Source>
  <b:Source>
    <b:Tag>Min1</b:Tag>
    <b:SourceType>InternetSite</b:SourceType>
    <b:Guid>{3624974E-2781-4382-9EA7-6EC3531C1328}</b:Guid>
    <b:Title>Comunicación</b:Title>
    <b:Author>
      <b:Author>
        <b:Corporate>Ministerio de Educación</b:Corporate>
      </b:Author>
    </b:Author>
    <b:InternetSiteTitle>Noticias</b:InternetSiteTitle>
    <b:URL>https://educacion.gob.ec/se-suspende-la-asistencia-a-clases-en-las-6-provincias-en-estado-de-emergencia-y-en-7-cantones-mas/</b:URL>
    <b:RefOrder>23</b:RefOrder>
  </b:Source>
  <b:Source>
    <b:Tag>Pau20</b:Tag>
    <b:SourceType>DocumentFromInternetSite</b:SourceType>
    <b:Guid>{E6A86A95-1E8F-4BA2-A390-3B415B98A99C}</b:Guid>
    <b:Title>Observatorio  para el Futuro para la Educación</b:Title>
    <b:InternetSiteTitle>¿Conoces las diferencias entre el aprendizaje sincrónico y asíncrono? ¿Sus ventajas y desventajas? Aquí las explicamos. </b:InternetSiteTitle>
    <b:Year>2020</b:Year>
    <b:Month>junio</b:Month>
    <b:Day>23</b:Day>
    <b:URL>https://observatorio.tec.mx/edu-news/aprendizaje-sincronico-y-asincronico-definicion/</b:URL>
    <b:Author>
      <b:Author>
        <b:NameList>
          <b:Person>
            <b:Last>Delgado</b:Last>
            <b:First>Paulette</b:First>
          </b:Person>
        </b:NameList>
      </b:Author>
    </b:Author>
    <b:RefOrder>24</b:RefOrder>
  </b:Source>
  <b:Source>
    <b:Tag>Orj10</b:Tag>
    <b:SourceType>JournalArticle</b:SourceType>
    <b:Guid>{E5493B47-B78D-46B3-A6A6-815533892EC9}</b:Guid>
    <b:Author>
      <b:Author>
        <b:NameList>
          <b:Person>
            <b:Last>Orjuela</b:Last>
            <b:First>Dora</b:First>
          </b:Person>
        </b:NameList>
      </b:Author>
    </b:Author>
    <b:Title>Integrar las TIC al currículo en la educación media</b:Title>
    <b:Year>2010</b:Year>
    <b:JournalName>Revista UNAD</b:JournalName>
    <b:Pages>138 - 156</b:Pages>
    <b:RefOrder>4</b:RefOrder>
  </b:Source>
  <b:Source>
    <b:Tag>MarcadorDePosición11</b:Tag>
    <b:SourceType>JournalArticle</b:SourceType>
    <b:Guid>{4AD7ACE7-6C25-4890-93A7-29274100E366}</b:Guid>
    <b:Author>
      <b:Author>
        <b:NameList>
          <b:Person>
            <b:Last>Piriz</b:Last>
            <b:First>Mirta</b:First>
          </b:Person>
          <b:Person>
            <b:Last>Sanabria</b:Last>
            <b:First>Del</b:First>
            <b:Middle>Pilar</b:Middle>
          </b:Person>
          <b:Person>
            <b:Last>Lea</b:Last>
            <b:First>Gabriel</b:First>
          </b:Person>
        </b:NameList>
      </b:Author>
    </b:Author>
    <b:Title>Reflexión sobre las prácticas áulicas en el mundo de la virtualidad en Didáctica, Currículum y Aprendizaje II </b:Title>
    <b:JournalName>Seminario específicos del profesorado portugués y profesorado en Historia con Orientación en Ciencias Sociales.</b:JournalName>
    <b:Pages>1 - 11</b:Pages>
    <b:RefOrder>25</b:RefOrder>
  </b:Source>
  <b:Source>
    <b:Tag>Tap20</b:Tag>
    <b:SourceType>JournalArticle</b:SourceType>
    <b:Guid>{6D27B3A2-FF14-42E2-911B-B37B85CAB613}</b:Guid>
    <b:Author>
      <b:Author>
        <b:NameList>
          <b:Person>
            <b:Last>Tapia</b:Last>
            <b:First>R.,</b:First>
            <b:Middle>García, D., Cárdenas, N., &amp; Erazo, J.</b:Middle>
          </b:Person>
        </b:NameList>
      </b:Author>
    </b:Author>
    <b:Title>Genially  como  una  herramienta  didáctica  para desarrollar   la   redacción   creativa   en   estudiantes   de   bachillerato</b:Title>
    <b:JournalName>Revista Cienciamatria Interdisciplinaria     de     Humanidades,     Educación,     Ciencia     y     Tecnología</b:JournalName>
    <b:Year>2020</b:Year>
    <b:RefOrder>26</b:RefOrder>
  </b:Source>
  <b:Source>
    <b:Tag>Edd20</b:Tag>
    <b:SourceType>Book</b:SourceType>
    <b:Guid>{F48A254A-CA0A-4A93-B0DE-EAC069AA9BD2}</b:Guid>
    <b:Title>Gamificación en técnicas de aprendizaje mediante aulas virtuales metafóricas en educación superior modalidad en línea</b:Title>
    <b:Year>2020</b:Year>
    <b:Author>
      <b:Author>
        <b:NameList>
          <b:Person>
            <b:Last>Velez</b:Last>
            <b:First>Edda</b:First>
          </b:Person>
        </b:NameList>
      </b:Author>
    </b:Author>
    <b:City>Ibarra</b:City>
    <b:Publisher>Universidad Técnica del Norte</b:Publisher>
    <b:RefOrder>27</b:RefOrder>
  </b:Source>
  <b:Source>
    <b:Tag>Can20</b:Tag>
    <b:SourceType>JournalArticle</b:SourceType>
    <b:Guid>{98DC2450-754F-44A5-8CB7-78EF0E83FFB9}</b:Guid>
    <b:Author>
      <b:Author>
        <b:NameList>
          <b:Person>
            <b:Last>Canuto</b:Last>
            <b:First>Livia</b:First>
          </b:Person>
          <b:Person>
            <b:Last>Souto</b:Last>
            <b:First>Adeila</b:First>
          </b:Person>
        </b:NameList>
      </b:Author>
    </b:Author>
    <b:Title>Métodos de Revisión Bibliográficas en estudios científicos</b:Title>
    <b:Year>2020</b:Year>
    <b:JournalName>Psicologia em Revista</b:JournalName>
    <b:Pages>82-100</b:Pages>
    <b:RefOrder>28</b:RefOrder>
  </b:Source>
  <b:Source>
    <b:Tag>Mar111</b:Tag>
    <b:SourceType>JournalArticle</b:SourceType>
    <b:Guid>{6495D50A-F5F8-447D-800A-542AAC845AA5}</b:Guid>
    <b:Author>
      <b:Author>
        <b:NameList>
          <b:Person>
            <b:Last>Giraldo</b:Last>
            <b:First>Mariselda</b:First>
          </b:Person>
        </b:NameList>
      </b:Author>
    </b:Author>
    <b:Title>Abordaje de la Investigación Cualitativa a través de la Teoría Fundamentada en los Datos</b:Title>
    <b:JournalName>Ingeniería Industrial. Actualidad y Nuevas Tendencias</b:JournalName>
    <b:Year>2011</b:Year>
    <b:Pages>79-86</b:Pages>
    <b:RefOrder>29</b:RefOrder>
  </b:Source>
  <b:Source>
    <b:Tag>Kal16</b:Tag>
    <b:SourceType>Book</b:SourceType>
    <b:Guid>{BD197DC6-31A4-452B-874F-774A3D1881F2}</b:Guid>
    <b:Author>
      <b:Author>
        <b:NameList>
          <b:Person>
            <b:Last>Kalbach</b:Last>
            <b:First>James</b:First>
          </b:Person>
        </b:NameList>
      </b:Author>
    </b:Author>
    <b:Title>"Mapping Experiences: A Guide to Creating Value through Journeys, Blueprints, and Diagrams"</b:Title>
    <b:Year>2016</b:Year>
    <b:Publisher>O` Reilly Media</b:Publisher>
    <b:CountryRegion>Canadá</b:CountryRegion>
    <b:URL>https://books.google.com.ec/books?id=fK4fDAAAQBAJ&amp;printsec=frontcover&amp;hl=es#v=onepage&amp;q&amp;f=false</b:URL>
    <b:RefOrder>1</b:RefOrder>
  </b:Source>
  <b:Source>
    <b:Tag>Man18</b:Tag>
    <b:SourceType>Book</b:SourceType>
    <b:Guid>{72D79529-2876-4429-99B4-ACA16716F8FB}</b:Guid>
    <b:Author>
      <b:Author>
        <b:NameList>
          <b:Person>
            <b:Last>Manlio Del Giudice</b:Last>
            <b:First>Maria</b:First>
            <b:Middle>Rosaria Della Peruta</b:Middle>
          </b:Person>
        </b:NameList>
      </b:Author>
    </b:Author>
    <b:Title>The Satisfaction of Change: How Knowledge and Innovation Overcome Loyalty in Decision-Making Processes</b:Title>
    <b:Year>2018</b:Year>
    <b:Publisher>Palgrave Macmillan</b:Publisher>
    <b:CountryRegion>Estados Unidos</b:CountryRegion>
    <b:RefOrder>2</b:RefOrder>
  </b:Source>
  <b:Source>
    <b:Tag>Zei09</b:Tag>
    <b:SourceType>Book</b:SourceType>
    <b:Guid>{0C155E70-8F2B-43BC-A431-8828F3BB4864}</b:Guid>
    <b:Title>Marketing de Servicios</b:Title>
    <b:Year>2009</b:Year>
    <b:Author>
      <b:Author>
        <b:NameList>
          <b:Person>
            <b:Last>Zeithaml</b:Last>
            <b:First>B.</b:First>
          </b:Person>
        </b:NameList>
      </b:Author>
    </b:Author>
    <b:Publisher>Mc-Grawhill.</b:Publisher>
    <b:RefOrder>3</b:RefOrder>
  </b:Source>
  <b:Source>
    <b:Tag>Alb04</b:Tag>
    <b:SourceType>Book</b:SourceType>
    <b:Guid>{E66A7148-4A00-4DAF-A1C1-37EB09ECEBFF}</b:Guid>
    <b:Author>
      <b:Author>
        <b:NameList>
          <b:Person>
            <b:Last>Albrecht</b:Last>
            <b:First>k.</b:First>
          </b:Person>
        </b:NameList>
      </b:Author>
    </b:Author>
    <b:Title>La excelencia del Servicio</b:Title>
    <b:Year>2004</b:Year>
    <b:Publisher>Editores 3R</b:Publisher>
    <b:RefOrder>4</b:RefOrder>
  </b:Source>
  <b:Source>
    <b:Tag>Pon10</b:Tag>
    <b:SourceType>Book</b:SourceType>
    <b:Guid>{2152CD6E-E83C-48AF-898F-A172F842ED3A}</b:Guid>
    <b:Author>
      <b:Author>
        <b:NameList>
          <b:Person>
            <b:Last>Ponce</b:Last>
            <b:First>Juan</b:First>
          </b:Person>
        </b:NameList>
      </b:Author>
    </b:Author>
    <b:Title>Políticas educativas y desempeño: Una evaluación de impacto de programas educativos focalizados en Ecuador</b:Title>
    <b:Year>2010</b:Year>
    <b:City>Quito</b:City>
    <b:Publisher>FLACSO</b:Publisher>
    <b:RefOrder>1</b:RefOrder>
  </b:Source>
  <b:Source>
    <b:Tag>UNE22</b:Tag>
    <b:SourceType>Book</b:SourceType>
    <b:Guid>{EAD9CDE9-6C17-4F41-A4A9-99E98106FA19}</b:Guid>
    <b:Author>
      <b:Author>
        <b:NameList>
          <b:Person>
            <b:Last>UNESCO</b:Last>
          </b:Person>
        </b:NameList>
      </b:Author>
    </b:Author>
    <b:Title>Informe de seguimiento de la educación en el mundo 2021/2: Los actores no estatales en la educación ¿Quién elige? ¿Quién pierde?</b:Title>
    <b:Year>2022</b:Year>
    <b:City>Paris</b:City>
    <b:Publisher>UNESCO</b:Publisher>
    <b:RefOrder>2</b:RefOrder>
  </b:Source>
  <b:Source>
    <b:Tag>INE24</b:Tag>
    <b:SourceType>Report</b:SourceType>
    <b:Guid>{8A30851E-E98D-4492-9A93-EA0F310469BB}</b:Guid>
    <b:Title>Encuesta Nacional de Empleo, Desempleo y  Subempleo (ENEMDU)</b:Title>
    <b:Year>2024</b:Year>
    <b:City>Quito</b:City>
    <b:Publisher>INEC</b:Publisher>
    <b:Author>
      <b:Author>
        <b:NameList>
          <b:Person>
            <b:Last>INEC</b:Last>
          </b:Person>
        </b:NameList>
      </b:Author>
    </b:Author>
    <b:RefOrder>3</b:RefOrder>
  </b:Source>
  <b:Source>
    <b:Tag>CEP21</b:Tag>
    <b:SourceType>InternetSite</b:SourceType>
    <b:Guid>{6DDD6349-A526-48A0-8B5B-42637E633B92}</b:Guid>
    <b:Title>Los retos y oportunidades de la educación secundaria en América Latina y el Caribe durante y después de la pandemia</b:Title>
    <b:Year>2021</b:Year>
    <b:Author>
      <b:Author>
        <b:NameList>
          <b:Person>
            <b:Last>CEPAL</b:Last>
          </b:Person>
        </b:NameList>
      </b:Author>
    </b:Author>
    <b:URL>https://www.cepal.org/es/enfoques/retos-oportunidades-la-educacion-secundaria-america-latina-caribe-durante-despues-la</b:URL>
    <b:RefOrder>5</b:RefOrder>
  </b:Source>
  <b:Source>
    <b:Tag>Mye22</b:Tag>
    <b:SourceType>Book</b:SourceType>
    <b:Guid>{CF80FF7C-D26B-4CAC-9D99-575C3C86EE00}</b:Guid>
    <b:Author>
      <b:Author>
        <b:NameList>
          <b:Person>
            <b:Last>Myers</b:Last>
            <b:First>C</b:First>
          </b:Person>
          <b:Person>
            <b:Last>Wyss</b:Last>
            <b:First>N</b:First>
          </b:Person>
          <b:Person>
            <b:Last>Villavicencio Peralta</b:Last>
            <b:First>X</b:First>
          </b:Person>
          <b:Person>
            <b:Last>Coflan</b:Last>
            <b:First>C</b:First>
          </b:Person>
        </b:NameList>
      </b:Author>
    </b:Author>
    <b:Title>Mapeo y análisis de programas EdTech en América Latina y el Caribe</b:Title>
    <b:Year>2022</b:Year>
    <b:Publisher>EdTech Hub</b:Publisher>
    <b:City>Washington</b:City>
    <b:DOI>https://doi.org/10.53832/edtechhub.0132</b:DOI>
    <b:RefOrder>6</b:RefOrder>
  </b:Source>
  <b:Source>
    <b:Tag>Las24</b:Tag>
    <b:SourceType>Report</b:SourceType>
    <b:Guid>{AD3F16DB-E518-46FA-AF3C-DEB879329801}</b:Guid>
    <b:Title>Global Entrepreneurship Monitor Ecuador 2023/2024</b:Title>
    <b:Year>2024</b:Year>
    <b:Author>
      <b:Author>
        <b:NameList>
          <b:Person>
            <b:Last>Lasio</b:Last>
            <b:First>V</b:First>
          </b:Person>
          <b:Person>
            <b:Last>Amaya</b:Last>
            <b:First>A</b:First>
          </b:Person>
          <b:Person>
            <b:Last>Espinosa</b:Last>
            <b:First>M</b:First>
          </b:Person>
          <b:Person>
            <b:Last>Mahauad</b:Last>
            <b:First>M</b:First>
          </b:Person>
          <b:Person>
            <b:Last>Sarango</b:Last>
            <b:First>P</b:First>
          </b:Person>
        </b:NameList>
      </b:Author>
    </b:Author>
    <b:Publisher>ESPAE</b:Publisher>
    <b:City>Guayaquil</b:City>
    <b:RefOrder>4</b:RefOrder>
  </b:Source>
  <b:Source>
    <b:Tag>Min16</b:Tag>
    <b:SourceType>JournalArticle</b:SourceType>
    <b:Guid>{6ECBA2D2-BD5F-49D1-9B63-2B436F8C0A4A}</b:Guid>
    <b:Author>
      <b:Author>
        <b:Corporate>Minendec</b:Corporate>
      </b:Author>
    </b:Author>
    <b:Title>Curriculo EGB y BGU Educación Física </b:Title>
    <b:Year>2016</b:Year>
    <b:City>Quito </b:City>
    <b:URL>https://educacion.gob.ec/wp-content/uploads/downloads/2016/08/EF-completo.pdf</b:URL>
    <b:RefOrder>7</b:RefOrder>
  </b:Source>
  <b:Source>
    <b:Tag>Min18</b:Tag>
    <b:SourceType>Book</b:SourceType>
    <b:Guid>{560B9845-62BB-4A05-8459-24E9ADA48E7E}</b:Guid>
    <b:Author>
      <b:Author>
        <b:Corporate>Minedec</b:Corporate>
      </b:Author>
    </b:Author>
    <b:Title>Guia de estrategias metodológicas para la Educación Física en EGB y BGU</b:Title>
    <b:JournalName>Ministerio de Educacion, Cultura y Deporte</b:JournalName>
    <b:Year>2018</b:Year>
    <b:City>Quito</b:City>
    <b:StateProvince>Pichincha</b:StateProvince>
    <b:CountryRegion>Ecuador</b:CountryRegion>
    <b:RefOrder>8</b:RefOrder>
  </b:Source>
  <b:Source>
    <b:Tag>Min234</b:Tag>
    <b:SourceType>Book</b:SourceType>
    <b:Guid>{84E2825B-83F5-4DCA-8252-67C88E6FD7F2}</b:Guid>
    <b:Author>
      <b:Author>
        <b:Corporate>Minedec</b:Corporate>
      </b:Author>
    </b:Author>
    <b:Title>Orientaciones para el uso pedagógico de herramientas de Inteligencia Artificial en el proceso de enseñanza aprendizaje que garanticen el uso efectivo y ético en el aula.</b:Title>
    <b:Year>2023</b:Year>
    <b:City>Quito</b:City>
    <b:Publisher>Ministerio de Educacion, Cultura y deporte del Ecuador </b:Publisher>
    <b:RefOrder>9</b:RefOrder>
  </b:Source>
  <b:Source>
    <b:Tag>Org21</b:Tag>
    <b:SourceType>Book</b:SourceType>
    <b:Guid>{ECBBE1DB-32A9-4294-BA17-060E0B5EBBBE}</b:Guid>
    <b:Author>
      <b:Author>
        <b:Corporate>Organizacion de las Naciones Unidas para la Educación, la Ciencia y la Cultura, [UNESCO]</b:Corporate>
      </b:Author>
    </b:Author>
    <b:Title>Inteligencia artificial y educacion: Guia para persona a cargo de formular politicas</b:Title>
    <b:Year>2021</b:Year>
    <b:City>Paris</b:City>
    <b:CountryRegion>Francia</b:CountryRegion>
    <b:URL>https://unesdoc.unesco.org/ark:/48223/pf0000379376_spa</b:URL>
    <b:RefOrder>2</b:RefOrder>
  </b:Source>
</b:Sources>
</file>

<file path=customXml/itemProps1.xml><?xml version="1.0" encoding="utf-8"?>
<ds:datastoreItem xmlns:ds="http://schemas.openxmlformats.org/officeDocument/2006/customXml" ds:itemID="{4D7A28DB-B6DE-4CCF-8C7D-5A384A6F7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3968</Words>
  <Characters>76827</Characters>
  <Application>Microsoft Office Word</Application>
  <DocSecurity>0</DocSecurity>
  <Lines>640</Lines>
  <Paragraphs>1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lda</dc:creator>
  <cp:keywords>docId:1D8F8B8BDBB81D5F28FC91105055D8CC</cp:keywords>
  <dc:description/>
  <cp:lastModifiedBy>carlos isaac barros bastidas</cp:lastModifiedBy>
  <cp:revision>3</cp:revision>
  <cp:lastPrinted>2026-02-19T19:29:00Z</cp:lastPrinted>
  <dcterms:created xsi:type="dcterms:W3CDTF">2026-02-19T19:29:00Z</dcterms:created>
  <dcterms:modified xsi:type="dcterms:W3CDTF">2026-02-19T19:29:00Z</dcterms:modified>
</cp:coreProperties>
</file>